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40336" w14:textId="77777777" w:rsidR="000B285D" w:rsidRDefault="00DA2990" w:rsidP="001A77A9">
      <w:pPr>
        <w:pBdr>
          <w:top w:val="nil"/>
          <w:left w:val="nil"/>
          <w:bottom w:val="nil"/>
          <w:right w:val="nil"/>
          <w:between w:val="nil"/>
        </w:pBdr>
      </w:pPr>
      <w:r>
        <w:rPr>
          <w:b/>
        </w:rPr>
        <w:t>TITLE:</w:t>
      </w:r>
    </w:p>
    <w:p w14:paraId="482C0D07" w14:textId="0C85AF9F" w:rsidR="000B285D" w:rsidRDefault="00DA2990" w:rsidP="001A77A9">
      <w:r>
        <w:t xml:space="preserve">Injectable </w:t>
      </w:r>
      <w:r w:rsidR="00936594">
        <w:t>Supramolecular Polymer-Nanoparticle Hydrogels for Cell and Drug Delivery Applications</w:t>
      </w:r>
    </w:p>
    <w:p w14:paraId="5CFC9A49" w14:textId="77777777" w:rsidR="000B285D" w:rsidRDefault="000B285D" w:rsidP="001A77A9">
      <w:pPr>
        <w:rPr>
          <w:b/>
        </w:rPr>
      </w:pPr>
    </w:p>
    <w:p w14:paraId="61B7CD11" w14:textId="77777777" w:rsidR="000B285D" w:rsidRDefault="00DA2990" w:rsidP="001A77A9">
      <w:r>
        <w:rPr>
          <w:b/>
        </w:rPr>
        <w:t>AUTHORS AND AFFILIATIONS:</w:t>
      </w:r>
    </w:p>
    <w:p w14:paraId="6342EA41" w14:textId="238FA40F" w:rsidR="000B285D" w:rsidRPr="00936594" w:rsidRDefault="00DA2990" w:rsidP="001A77A9">
      <w:pPr>
        <w:rPr>
          <w:rFonts w:asciiTheme="majorHAnsi" w:hAnsiTheme="majorHAnsi" w:cstheme="majorHAnsi"/>
        </w:rPr>
      </w:pPr>
      <w:r>
        <w:t>Catherine M. Meis</w:t>
      </w:r>
      <w:r>
        <w:rPr>
          <w:vertAlign w:val="superscript"/>
        </w:rPr>
        <w:t>1</w:t>
      </w:r>
      <w:r w:rsidR="00936594" w:rsidRPr="00936594">
        <w:rPr>
          <w:vertAlign w:val="superscript"/>
        </w:rPr>
        <w:t>*</w:t>
      </w:r>
      <w:r>
        <w:t>, Abigail K. Grosskopf</w:t>
      </w:r>
      <w:r>
        <w:rPr>
          <w:vertAlign w:val="superscript"/>
        </w:rPr>
        <w:t>2</w:t>
      </w:r>
      <w:r w:rsidR="00936594">
        <w:rPr>
          <w:vertAlign w:val="superscript"/>
        </w:rPr>
        <w:t>*</w:t>
      </w:r>
      <w:r>
        <w:t>, Santiago Correa</w:t>
      </w:r>
      <w:r>
        <w:rPr>
          <w:vertAlign w:val="superscript"/>
        </w:rPr>
        <w:t>1</w:t>
      </w:r>
      <w:r>
        <w:t>, Eric A. Appel</w:t>
      </w:r>
      <w:r>
        <w:rPr>
          <w:vertAlign w:val="superscript"/>
        </w:rPr>
        <w:t>1</w:t>
      </w:r>
      <w:r w:rsidR="008F7845">
        <w:rPr>
          <w:vertAlign w:val="superscript"/>
        </w:rPr>
        <w:t>,3,4,5</w:t>
      </w:r>
    </w:p>
    <w:p w14:paraId="19219ABB" w14:textId="77777777" w:rsidR="000B285D" w:rsidRPr="00936594" w:rsidRDefault="000B285D" w:rsidP="001A77A9">
      <w:pPr>
        <w:rPr>
          <w:rFonts w:asciiTheme="majorHAnsi" w:hAnsiTheme="majorHAnsi" w:cstheme="majorHAnsi"/>
        </w:rPr>
      </w:pPr>
    </w:p>
    <w:p w14:paraId="3939A69D" w14:textId="27D25F38" w:rsidR="000B285D" w:rsidRPr="00936594" w:rsidRDefault="00DA2990" w:rsidP="001A77A9">
      <w:pPr>
        <w:rPr>
          <w:rFonts w:asciiTheme="majorHAnsi" w:hAnsiTheme="majorHAnsi" w:cstheme="majorHAnsi"/>
        </w:rPr>
      </w:pPr>
      <w:r w:rsidRPr="00936594">
        <w:rPr>
          <w:rFonts w:asciiTheme="majorHAnsi" w:hAnsiTheme="majorHAnsi" w:cstheme="majorHAnsi"/>
          <w:vertAlign w:val="superscript"/>
        </w:rPr>
        <w:t>1</w:t>
      </w:r>
      <w:r w:rsidRPr="00936594">
        <w:rPr>
          <w:rFonts w:asciiTheme="majorHAnsi" w:hAnsiTheme="majorHAnsi" w:cstheme="majorHAnsi"/>
        </w:rPr>
        <w:t xml:space="preserve">Department of Materials Science </w:t>
      </w:r>
      <w:r w:rsidR="00D1447D" w:rsidRPr="00936594">
        <w:rPr>
          <w:rFonts w:asciiTheme="majorHAnsi" w:hAnsiTheme="majorHAnsi" w:cstheme="majorHAnsi"/>
        </w:rPr>
        <w:t>&amp;</w:t>
      </w:r>
      <w:r w:rsidRPr="00936594">
        <w:rPr>
          <w:rFonts w:asciiTheme="majorHAnsi" w:hAnsiTheme="majorHAnsi" w:cstheme="majorHAnsi"/>
        </w:rPr>
        <w:t xml:space="preserve"> Engineering, Stanford University,</w:t>
      </w:r>
      <w:r w:rsidR="004E5247" w:rsidRPr="00936594">
        <w:rPr>
          <w:rFonts w:asciiTheme="majorHAnsi" w:hAnsiTheme="majorHAnsi" w:cstheme="majorHAnsi"/>
        </w:rPr>
        <w:t xml:space="preserve"> </w:t>
      </w:r>
      <w:r w:rsidRPr="00936594">
        <w:rPr>
          <w:rFonts w:asciiTheme="majorHAnsi" w:hAnsiTheme="majorHAnsi" w:cstheme="majorHAnsi"/>
        </w:rPr>
        <w:t>Stanford, California</w:t>
      </w:r>
      <w:r w:rsidR="004E5247" w:rsidRPr="00936594">
        <w:rPr>
          <w:rFonts w:asciiTheme="majorHAnsi" w:hAnsiTheme="majorHAnsi" w:cstheme="majorHAnsi"/>
        </w:rPr>
        <w:t xml:space="preserve"> </w:t>
      </w:r>
    </w:p>
    <w:p w14:paraId="73B9B517" w14:textId="1157C8C0" w:rsidR="000B285D" w:rsidRPr="00936594" w:rsidRDefault="00DA2990" w:rsidP="001A77A9">
      <w:pPr>
        <w:rPr>
          <w:rFonts w:asciiTheme="majorHAnsi" w:hAnsiTheme="majorHAnsi" w:cstheme="majorHAnsi"/>
        </w:rPr>
      </w:pPr>
      <w:r w:rsidRPr="00936594">
        <w:rPr>
          <w:rFonts w:asciiTheme="majorHAnsi" w:hAnsiTheme="majorHAnsi" w:cstheme="majorHAnsi"/>
          <w:vertAlign w:val="superscript"/>
        </w:rPr>
        <w:t>2</w:t>
      </w:r>
      <w:r w:rsidRPr="00936594">
        <w:rPr>
          <w:rFonts w:asciiTheme="majorHAnsi" w:hAnsiTheme="majorHAnsi" w:cstheme="majorHAnsi"/>
        </w:rPr>
        <w:t>Department of Chemical Engineering, Stanford University, Stanford, California</w:t>
      </w:r>
      <w:r w:rsidR="004E5247" w:rsidRPr="00936594">
        <w:rPr>
          <w:rFonts w:asciiTheme="majorHAnsi" w:hAnsiTheme="majorHAnsi" w:cstheme="majorHAnsi"/>
        </w:rPr>
        <w:t xml:space="preserve"> </w:t>
      </w:r>
    </w:p>
    <w:p w14:paraId="4CF3C981" w14:textId="7777C6B4" w:rsidR="008F7845" w:rsidRPr="00936594" w:rsidRDefault="008F7845" w:rsidP="001A77A9">
      <w:pPr>
        <w:rPr>
          <w:rFonts w:asciiTheme="majorHAnsi" w:hAnsiTheme="majorHAnsi" w:cstheme="majorHAnsi"/>
        </w:rPr>
      </w:pPr>
      <w:r w:rsidRPr="00936594">
        <w:rPr>
          <w:rFonts w:asciiTheme="majorHAnsi" w:hAnsiTheme="majorHAnsi" w:cstheme="majorHAnsi"/>
          <w:vertAlign w:val="superscript"/>
        </w:rPr>
        <w:t>3</w:t>
      </w:r>
      <w:r w:rsidRPr="00936594">
        <w:rPr>
          <w:rFonts w:asciiTheme="majorHAnsi" w:hAnsiTheme="majorHAnsi" w:cstheme="majorHAnsi"/>
        </w:rPr>
        <w:t>Department of Bioengineering, Stanford University, Stanford, California</w:t>
      </w:r>
      <w:r w:rsidR="004E5247" w:rsidRPr="00936594">
        <w:rPr>
          <w:rFonts w:asciiTheme="majorHAnsi" w:hAnsiTheme="majorHAnsi" w:cstheme="majorHAnsi"/>
        </w:rPr>
        <w:t xml:space="preserve"> </w:t>
      </w:r>
    </w:p>
    <w:p w14:paraId="4421DD37" w14:textId="0254EA07" w:rsidR="008F7845" w:rsidRPr="00936594" w:rsidRDefault="008F7845" w:rsidP="001A77A9">
      <w:pPr>
        <w:rPr>
          <w:rFonts w:asciiTheme="majorHAnsi" w:hAnsiTheme="majorHAnsi" w:cstheme="majorHAnsi"/>
        </w:rPr>
      </w:pPr>
      <w:r w:rsidRPr="00936594">
        <w:rPr>
          <w:rFonts w:asciiTheme="majorHAnsi" w:hAnsiTheme="majorHAnsi" w:cstheme="majorHAnsi"/>
          <w:vertAlign w:val="superscript"/>
        </w:rPr>
        <w:t>4</w:t>
      </w:r>
      <w:r w:rsidRPr="00936594">
        <w:rPr>
          <w:rFonts w:asciiTheme="majorHAnsi" w:hAnsiTheme="majorHAnsi" w:cstheme="majorHAnsi"/>
        </w:rPr>
        <w:t>Department of Pediatrics - Endocrinology,</w:t>
      </w:r>
      <w:r w:rsidR="004E5247" w:rsidRPr="00936594">
        <w:rPr>
          <w:rFonts w:asciiTheme="majorHAnsi" w:hAnsiTheme="majorHAnsi" w:cstheme="majorHAnsi"/>
          <w:color w:val="333333"/>
          <w:shd w:val="clear" w:color="auto" w:fill="FFFFFF"/>
        </w:rPr>
        <w:t xml:space="preserve"> </w:t>
      </w:r>
      <w:r w:rsidRPr="00936594">
        <w:rPr>
          <w:rFonts w:asciiTheme="majorHAnsi" w:hAnsiTheme="majorHAnsi" w:cstheme="majorHAnsi"/>
        </w:rPr>
        <w:t>Stanford University, Stanford, California</w:t>
      </w:r>
      <w:r w:rsidR="004E5247" w:rsidRPr="00936594">
        <w:rPr>
          <w:rFonts w:asciiTheme="majorHAnsi" w:hAnsiTheme="majorHAnsi" w:cstheme="majorHAnsi"/>
        </w:rPr>
        <w:t xml:space="preserve"> </w:t>
      </w:r>
    </w:p>
    <w:p w14:paraId="025E6620" w14:textId="77777777" w:rsidR="008F7845" w:rsidRDefault="008F7845" w:rsidP="001A77A9"/>
    <w:p w14:paraId="62AE8FBF" w14:textId="5A3F053D" w:rsidR="000B285D" w:rsidRDefault="00936594" w:rsidP="001A77A9">
      <w:r>
        <w:t>*</w:t>
      </w:r>
      <w:r w:rsidR="00DA2990">
        <w:t>These authors contributed equally.</w:t>
      </w:r>
    </w:p>
    <w:p w14:paraId="5DCD86AD" w14:textId="77777777" w:rsidR="000B285D" w:rsidRDefault="000B285D" w:rsidP="001A77A9"/>
    <w:p w14:paraId="30B47117" w14:textId="244B3249" w:rsidR="000B285D" w:rsidRPr="00936594" w:rsidRDefault="00936594" w:rsidP="001A77A9">
      <w:pPr>
        <w:rPr>
          <w:bCs/>
        </w:rPr>
      </w:pPr>
      <w:r>
        <w:rPr>
          <w:bCs/>
        </w:rPr>
        <w:t>C</w:t>
      </w:r>
      <w:r w:rsidRPr="00936594">
        <w:rPr>
          <w:bCs/>
        </w:rPr>
        <w:t>orresponding author:</w:t>
      </w:r>
    </w:p>
    <w:p w14:paraId="15635BD2" w14:textId="6DFC83E5" w:rsidR="000B285D" w:rsidRDefault="00DA2990" w:rsidP="001A77A9">
      <w:r>
        <w:t>Eric A. Appel</w:t>
      </w:r>
      <w:r>
        <w:tab/>
      </w:r>
      <w:r>
        <w:tab/>
      </w:r>
      <w:r w:rsidR="00936594">
        <w:tab/>
      </w:r>
      <w:r>
        <w:t>(eappel@stanford.edu)</w:t>
      </w:r>
    </w:p>
    <w:p w14:paraId="1FC64050" w14:textId="77777777" w:rsidR="000B285D" w:rsidRPr="00936594" w:rsidRDefault="000B285D" w:rsidP="001A77A9">
      <w:pPr>
        <w:rPr>
          <w:bCs/>
        </w:rPr>
      </w:pPr>
    </w:p>
    <w:p w14:paraId="139DF94F" w14:textId="4F9A0F5A" w:rsidR="000B285D" w:rsidRPr="00936594" w:rsidRDefault="00936594" w:rsidP="001A77A9">
      <w:pPr>
        <w:rPr>
          <w:bCs/>
        </w:rPr>
      </w:pPr>
      <w:r>
        <w:rPr>
          <w:bCs/>
        </w:rPr>
        <w:t>E</w:t>
      </w:r>
      <w:r w:rsidRPr="00936594">
        <w:rPr>
          <w:bCs/>
        </w:rPr>
        <w:t>mail addresses of co-authors:</w:t>
      </w:r>
    </w:p>
    <w:p w14:paraId="2E7200AD" w14:textId="2A22A90B" w:rsidR="000B285D" w:rsidRDefault="00DA2990" w:rsidP="001A77A9">
      <w:r>
        <w:t xml:space="preserve">Catherine M. </w:t>
      </w:r>
      <w:proofErr w:type="spellStart"/>
      <w:r>
        <w:t>Meis</w:t>
      </w:r>
      <w:proofErr w:type="spellEnd"/>
      <w:r>
        <w:tab/>
      </w:r>
      <w:r w:rsidR="00936594">
        <w:tab/>
      </w:r>
      <w:r>
        <w:t>(cmeis@stanford.edu)</w:t>
      </w:r>
    </w:p>
    <w:p w14:paraId="6690B06E" w14:textId="77777777" w:rsidR="000B285D" w:rsidRDefault="00DA2990" w:rsidP="001A77A9">
      <w:r>
        <w:t xml:space="preserve">Abigail K. </w:t>
      </w:r>
      <w:proofErr w:type="spellStart"/>
      <w:r>
        <w:t>Grosskopf</w:t>
      </w:r>
      <w:proofErr w:type="spellEnd"/>
      <w:r>
        <w:tab/>
      </w:r>
      <w:r>
        <w:tab/>
        <w:t>(abbykate@stanford.edu)</w:t>
      </w:r>
    </w:p>
    <w:p w14:paraId="57CD6605" w14:textId="77777777" w:rsidR="000B285D" w:rsidRDefault="00DA2990" w:rsidP="001A77A9">
      <w:r>
        <w:t xml:space="preserve">Santiago Correa </w:t>
      </w:r>
      <w:r>
        <w:tab/>
      </w:r>
      <w:r>
        <w:tab/>
        <w:t>(santiago.correa@stanford.edu)</w:t>
      </w:r>
    </w:p>
    <w:p w14:paraId="267B2192" w14:textId="77777777" w:rsidR="00936594" w:rsidRDefault="00936594" w:rsidP="001A77A9">
      <w:r>
        <w:t>Eric A. Appel</w:t>
      </w:r>
      <w:r>
        <w:tab/>
      </w:r>
      <w:r>
        <w:tab/>
      </w:r>
      <w:r>
        <w:tab/>
        <w:t>(eappel@stanford.edu)</w:t>
      </w:r>
    </w:p>
    <w:p w14:paraId="7DCFA388" w14:textId="77777777" w:rsidR="000B285D" w:rsidRDefault="000B285D" w:rsidP="001A77A9"/>
    <w:p w14:paraId="21C190D1" w14:textId="77777777" w:rsidR="000B285D" w:rsidRDefault="00DA2990" w:rsidP="001A77A9">
      <w:pPr>
        <w:pBdr>
          <w:top w:val="nil"/>
          <w:left w:val="nil"/>
          <w:bottom w:val="nil"/>
          <w:right w:val="nil"/>
          <w:between w:val="nil"/>
        </w:pBdr>
      </w:pPr>
      <w:r>
        <w:rPr>
          <w:b/>
        </w:rPr>
        <w:t>KEYWORDS:</w:t>
      </w:r>
    </w:p>
    <w:p w14:paraId="19DD77DF" w14:textId="7FDAEA33" w:rsidR="000B285D" w:rsidRDefault="00DA2990" w:rsidP="001A77A9">
      <w:r>
        <w:t>drug delivery, cell encapsulation, biomaterials, hydrogel</w:t>
      </w:r>
      <w:r w:rsidR="008F7845">
        <w:t>s</w:t>
      </w:r>
      <w:r>
        <w:t xml:space="preserve">, </w:t>
      </w:r>
      <w:r w:rsidR="008F7845">
        <w:t>biopharmaceuticals</w:t>
      </w:r>
    </w:p>
    <w:p w14:paraId="604C6699" w14:textId="77777777" w:rsidR="000B285D" w:rsidRDefault="000B285D" w:rsidP="001A77A9">
      <w:pPr>
        <w:pBdr>
          <w:top w:val="nil"/>
          <w:left w:val="nil"/>
          <w:bottom w:val="nil"/>
          <w:right w:val="nil"/>
          <w:between w:val="nil"/>
        </w:pBdr>
      </w:pPr>
    </w:p>
    <w:p w14:paraId="6E08EB73" w14:textId="77777777" w:rsidR="000B285D" w:rsidRDefault="00DA2990" w:rsidP="001A77A9">
      <w:r>
        <w:rPr>
          <w:b/>
        </w:rPr>
        <w:t>SUMMARY:</w:t>
      </w:r>
    </w:p>
    <w:p w14:paraId="673D7BE2" w14:textId="11DF36BF" w:rsidR="000B285D" w:rsidRDefault="00DA2990" w:rsidP="001A77A9">
      <w:r>
        <w:t>This protocol describes the synthesis and formulation of injectable, supramolecular polymer-nanoparticle (PNP) hydrogel biomaterials.</w:t>
      </w:r>
      <w:r w:rsidR="00936594">
        <w:t xml:space="preserve"> </w:t>
      </w:r>
      <w:r w:rsidR="006B5194">
        <w:t>Applications</w:t>
      </w:r>
      <w:r>
        <w:t xml:space="preserve"> of these materials for drug delivery, biopharmaceutical stabilization, </w:t>
      </w:r>
      <w:r w:rsidR="00311EDD">
        <w:t xml:space="preserve">and </w:t>
      </w:r>
      <w:r>
        <w:t>cell encapsulation and delivery</w:t>
      </w:r>
      <w:r w:rsidR="006B5194">
        <w:t xml:space="preserve"> are demonstrated</w:t>
      </w:r>
      <w:r>
        <w:t>.</w:t>
      </w:r>
    </w:p>
    <w:p w14:paraId="3CC67687" w14:textId="77777777" w:rsidR="000B285D" w:rsidRDefault="000B285D" w:rsidP="001A77A9"/>
    <w:p w14:paraId="24BDE253" w14:textId="77777777" w:rsidR="000B285D" w:rsidRDefault="00DA2990" w:rsidP="001A77A9">
      <w:r>
        <w:rPr>
          <w:b/>
        </w:rPr>
        <w:t>ABSTRACT:</w:t>
      </w:r>
      <w:r>
        <w:t xml:space="preserve"> </w:t>
      </w:r>
    </w:p>
    <w:p w14:paraId="591DB07B" w14:textId="610FB34E" w:rsidR="000B285D" w:rsidRDefault="006B5194" w:rsidP="001A77A9">
      <w:r>
        <w:t>These methods</w:t>
      </w:r>
      <w:r w:rsidR="00DA2990">
        <w:t xml:space="preserve"> describe how to formulat</w:t>
      </w:r>
      <w:r w:rsidR="00C611D4">
        <w:t>e</w:t>
      </w:r>
      <w:r w:rsidR="00DA2990">
        <w:t xml:space="preserve"> injectable, supramolecular polymer-nanoparticle (PNP) hydrogels for </w:t>
      </w:r>
      <w:r w:rsidR="00936594">
        <w:t xml:space="preserve">the </w:t>
      </w:r>
      <w:r w:rsidR="00DA2990">
        <w:t xml:space="preserve">use as biomaterials. PNP hydrogels are composed of two components: hydrophobically modified cellulose as the network polymer and self-assembled core-shell nanoparticles that act as non-covalent cross linkers through dynamic, multivalent interactions. </w:t>
      </w:r>
      <w:r>
        <w:t xml:space="preserve">These methods </w:t>
      </w:r>
      <w:r w:rsidR="00DA2990">
        <w:t xml:space="preserve">describe both the </w:t>
      </w:r>
      <w:r w:rsidR="0091301B">
        <w:t xml:space="preserve">formation </w:t>
      </w:r>
      <w:r w:rsidR="00DA2990">
        <w:t xml:space="preserve">of these self-assembled nanoparticles through nanoprecipitation </w:t>
      </w:r>
      <w:r w:rsidR="007B6E2D">
        <w:t xml:space="preserve">as well as </w:t>
      </w:r>
      <w:r w:rsidR="00DA2990">
        <w:t xml:space="preserve">the formulation and mixing of the two components to form hydrogels with tunable mechanical properties. </w:t>
      </w:r>
      <w:r>
        <w:t>The</w:t>
      </w:r>
      <w:r w:rsidR="00DA2990">
        <w:t xml:space="preserve"> use of dynamic light scattering (DLS) and rheology to characterize the quality of the synthesized materials</w:t>
      </w:r>
      <w:r>
        <w:t xml:space="preserve"> is also detailed</w:t>
      </w:r>
      <w:r w:rsidR="00DA2990">
        <w:t>. Finally, the utility of these hydrogels for drug delivery, biopharmaceutical stabilization, and cell encapsulation and delivery</w:t>
      </w:r>
      <w:r>
        <w:t xml:space="preserve"> is demonstrated</w:t>
      </w:r>
      <w:r w:rsidR="00DA2990">
        <w:t xml:space="preserve"> through </w:t>
      </w:r>
      <w:r w:rsidR="00DA2990" w:rsidRPr="00936594">
        <w:rPr>
          <w:iCs/>
        </w:rPr>
        <w:t>in vitro</w:t>
      </w:r>
      <w:r w:rsidR="00DA2990">
        <w:t xml:space="preserve"> experiments to characterize</w:t>
      </w:r>
      <w:r w:rsidR="00DA2990">
        <w:rPr>
          <w:i/>
        </w:rPr>
        <w:t xml:space="preserve"> </w:t>
      </w:r>
      <w:r w:rsidR="00DA2990">
        <w:t xml:space="preserve">drug release, thermal biostability, and cell settling and viability. Due to its biocompatibility, injectability, and mild gel formation conditions, this hydrogel system is a readily tunable platform </w:t>
      </w:r>
      <w:r w:rsidR="00DA2990">
        <w:lastRenderedPageBreak/>
        <w:t>suitable for a range of biomedical applications.</w:t>
      </w:r>
    </w:p>
    <w:p w14:paraId="1C78C5EF" w14:textId="77777777" w:rsidR="006B5194" w:rsidRDefault="006B5194" w:rsidP="001A77A9"/>
    <w:p w14:paraId="50869AA8" w14:textId="2D6B241B" w:rsidR="000B285D" w:rsidRPr="006B042F" w:rsidRDefault="00DA2990" w:rsidP="001A77A9">
      <w:r>
        <w:rPr>
          <w:b/>
        </w:rPr>
        <w:t>INTRODUCTION:</w:t>
      </w:r>
      <w:r>
        <w:t xml:space="preserve"> </w:t>
      </w:r>
    </w:p>
    <w:p w14:paraId="56E805E8" w14:textId="70AA5289" w:rsidR="000B285D" w:rsidRDefault="00DA2990" w:rsidP="001A77A9">
      <w:pPr>
        <w:rPr>
          <w:color w:val="1D1C1D"/>
          <w:highlight w:val="white"/>
        </w:rPr>
      </w:pPr>
      <w:r>
        <w:rPr>
          <w:color w:val="1D1C1D"/>
          <w:highlight w:val="white"/>
        </w:rPr>
        <w:t>Injectable hydrogels are an emerging tool to deliver therapeutic</w:t>
      </w:r>
      <w:r w:rsidR="00AD4C26">
        <w:rPr>
          <w:color w:val="1D1C1D"/>
          <w:highlight w:val="white"/>
        </w:rPr>
        <w:t xml:space="preserve"> cells and drugs</w:t>
      </w:r>
      <w:r>
        <w:rPr>
          <w:color w:val="1D1C1D"/>
          <w:highlight w:val="white"/>
        </w:rPr>
        <w:t xml:space="preserve"> to the body</w:t>
      </w:r>
      <w:r w:rsidR="00AD4C26">
        <w:rPr>
          <w:color w:val="1D1C1D"/>
          <w:highlight w:val="white"/>
        </w:rPr>
        <w:t xml:space="preserve"> in a controlled fashion</w:t>
      </w:r>
      <w:r w:rsidR="00C611D4">
        <w:rPr>
          <w:color w:val="1D1C1D"/>
          <w:highlight w:val="white"/>
        </w:rPr>
        <w:fldChar w:fldCharType="begin"/>
      </w:r>
      <w:r w:rsidR="001C0773">
        <w:rPr>
          <w:color w:val="1D1C1D"/>
          <w:highlight w:val="white"/>
        </w:rPr>
        <w:instrText xml:space="preserve"> ADDIN EN.CITE &lt;EndNote&gt;&lt;Cite&gt;&lt;Author&gt;Mandal&lt;/Author&gt;&lt;Year&gt;2020&lt;/Year&gt;&lt;RecNum&gt;159&lt;/RecNum&gt;&lt;DisplayText&gt;&lt;style face="superscript"&gt;1&lt;/style&gt;&lt;/DisplayText&gt;&lt;record&gt;&lt;rec-number&gt;159&lt;/rec-number&gt;&lt;foreign-keys&gt;&lt;key app="EN" db-id="9zavrewtodzzelepz0s55xajxz2z0rssszrt" timestamp="1603681075"&gt;159&lt;/key&gt;&lt;/foreign-keys&gt;&lt;ref-type name="Journal Article"&gt;17&lt;/ref-type&gt;&lt;contributors&gt;&lt;authors&gt;&lt;author&gt;Mandal, Abhirup&lt;/author&gt;&lt;author&gt;Clegg, John R&lt;/author&gt;&lt;author&gt;Anselmo, Aaron C&lt;/author&gt;&lt;author&gt;Mitragotri, Samir&lt;/author&gt;&lt;/authors&gt;&lt;/contributors&gt;&lt;titles&gt;&lt;title&gt;Hydrogels in the clinic&lt;/title&gt;&lt;secondary-title&gt;Bioengineering &amp;amp; Translational Medicine&lt;/secondary-title&gt;&lt;/titles&gt;&lt;periodical&gt;&lt;full-title&gt;Bioeng Transl Med&lt;/full-title&gt;&lt;abbr-1&gt;Bioengineering &amp;amp; translational medicine&lt;/abbr-1&gt;&lt;/periodical&gt;&lt;pages&gt;e10158&lt;/pages&gt;&lt;volume&gt;5&lt;/volume&gt;&lt;number&gt;2&lt;/number&gt;&lt;dates&gt;&lt;year&gt;2020&lt;/year&gt;&lt;/dates&gt;&lt;isbn&gt;2380-6761&lt;/isbn&gt;&lt;urls&gt;&lt;/urls&gt;&lt;/record&gt;&lt;/Cite&gt;&lt;/EndNote&gt;</w:instrText>
      </w:r>
      <w:r w:rsidR="00C611D4">
        <w:rPr>
          <w:color w:val="1D1C1D"/>
          <w:highlight w:val="white"/>
        </w:rPr>
        <w:fldChar w:fldCharType="separate"/>
      </w:r>
      <w:r w:rsidR="001C0773" w:rsidRPr="001C0773">
        <w:rPr>
          <w:noProof/>
          <w:color w:val="1D1C1D"/>
          <w:highlight w:val="white"/>
          <w:vertAlign w:val="superscript"/>
        </w:rPr>
        <w:t>1</w:t>
      </w:r>
      <w:r w:rsidR="00C611D4">
        <w:rPr>
          <w:color w:val="1D1C1D"/>
          <w:highlight w:val="white"/>
        </w:rPr>
        <w:fldChar w:fldCharType="end"/>
      </w:r>
      <w:r w:rsidR="00BB729F">
        <w:rPr>
          <w:color w:val="1D1C1D"/>
          <w:highlight w:val="white"/>
        </w:rPr>
        <w:t>.</w:t>
      </w:r>
      <w:r>
        <w:rPr>
          <w:color w:val="1D1C1D"/>
          <w:highlight w:val="white"/>
        </w:rPr>
        <w:t xml:space="preserve"> These materials</w:t>
      </w:r>
      <w:r w:rsidR="00AD4C26">
        <w:rPr>
          <w:color w:val="1D1C1D"/>
          <w:highlight w:val="white"/>
        </w:rPr>
        <w:t xml:space="preserve"> can be loaded </w:t>
      </w:r>
      <w:r>
        <w:rPr>
          <w:color w:val="1D1C1D"/>
          <w:highlight w:val="white"/>
        </w:rPr>
        <w:t>with drugs or cells</w:t>
      </w:r>
      <w:r w:rsidR="00AD4C26">
        <w:rPr>
          <w:color w:val="1D1C1D"/>
          <w:highlight w:val="white"/>
        </w:rPr>
        <w:t xml:space="preserve"> and</w:t>
      </w:r>
      <w:r>
        <w:rPr>
          <w:color w:val="1D1C1D"/>
          <w:highlight w:val="white"/>
        </w:rPr>
        <w:t xml:space="preserve"> can be </w:t>
      </w:r>
      <w:r w:rsidR="00AD4C26">
        <w:rPr>
          <w:color w:val="1D1C1D"/>
          <w:highlight w:val="white"/>
        </w:rPr>
        <w:t>administered in a minimally</w:t>
      </w:r>
      <w:r w:rsidR="00724935">
        <w:rPr>
          <w:color w:val="1D1C1D"/>
          <w:highlight w:val="white"/>
        </w:rPr>
        <w:t xml:space="preserve"> </w:t>
      </w:r>
      <w:r w:rsidR="00AD4C26">
        <w:rPr>
          <w:color w:val="1D1C1D"/>
          <w:highlight w:val="white"/>
        </w:rPr>
        <w:t>invasive</w:t>
      </w:r>
      <w:r>
        <w:rPr>
          <w:color w:val="1D1C1D"/>
          <w:highlight w:val="white"/>
        </w:rPr>
        <w:t xml:space="preserve"> </w:t>
      </w:r>
      <w:r w:rsidR="00A85A3E">
        <w:rPr>
          <w:color w:val="1D1C1D"/>
          <w:highlight w:val="white"/>
        </w:rPr>
        <w:t xml:space="preserve">manner </w:t>
      </w:r>
      <w:r w:rsidR="00AD4C26">
        <w:rPr>
          <w:color w:val="1D1C1D"/>
          <w:highlight w:val="white"/>
        </w:rPr>
        <w:t xml:space="preserve">through direct injection to superficial tissues or by catheter delivery to </w:t>
      </w:r>
      <w:r>
        <w:rPr>
          <w:color w:val="1D1C1D"/>
          <w:highlight w:val="white"/>
        </w:rPr>
        <w:t>deep tissues. In general, injectable hydrogels are composed of water-swollen polymer networks that are crosslinked together by transient</w:t>
      </w:r>
      <w:r w:rsidR="00653F5A">
        <w:rPr>
          <w:color w:val="1D1C1D"/>
          <w:highlight w:val="white"/>
        </w:rPr>
        <w:t>,</w:t>
      </w:r>
      <w:r>
        <w:rPr>
          <w:color w:val="1D1C1D"/>
          <w:highlight w:val="white"/>
        </w:rPr>
        <w:t xml:space="preserve"> physical interactions.</w:t>
      </w:r>
      <w:r w:rsidR="002B3216">
        <w:rPr>
          <w:color w:val="1D1C1D"/>
          <w:highlight w:val="white"/>
        </w:rPr>
        <w:t xml:space="preserve"> </w:t>
      </w:r>
      <w:r>
        <w:rPr>
          <w:color w:val="1D1C1D"/>
          <w:highlight w:val="white"/>
        </w:rPr>
        <w:t xml:space="preserve">At rest, these crosslinks provide a solid-like structure to the gels, but upon </w:t>
      </w:r>
      <w:r w:rsidR="00AD4C26">
        <w:rPr>
          <w:color w:val="1D1C1D"/>
          <w:highlight w:val="white"/>
        </w:rPr>
        <w:t xml:space="preserve">application of </w:t>
      </w:r>
      <w:r>
        <w:rPr>
          <w:color w:val="1D1C1D"/>
          <w:highlight w:val="white"/>
        </w:rPr>
        <w:t xml:space="preserve">sufficient mechanical </w:t>
      </w:r>
      <w:r w:rsidR="00FC7E06">
        <w:rPr>
          <w:color w:val="1D1C1D"/>
          <w:highlight w:val="white"/>
        </w:rPr>
        <w:t xml:space="preserve">force </w:t>
      </w:r>
      <w:r>
        <w:rPr>
          <w:color w:val="1D1C1D"/>
          <w:highlight w:val="white"/>
        </w:rPr>
        <w:t>these crosslinks are temporarily disrupted, transforming the material into a liquid-like state</w:t>
      </w:r>
      <w:r w:rsidR="00AD4C26">
        <w:rPr>
          <w:color w:val="1D1C1D"/>
          <w:highlight w:val="white"/>
        </w:rPr>
        <w:t xml:space="preserve"> that can easily flow</w:t>
      </w:r>
      <w:r w:rsidR="009407C8">
        <w:rPr>
          <w:color w:val="1D1C1D"/>
          <w:highlight w:val="white"/>
        </w:rPr>
        <w:fldChar w:fldCharType="begin"/>
      </w:r>
      <w:r w:rsidR="00795B2E">
        <w:rPr>
          <w:color w:val="1D1C1D"/>
          <w:highlight w:val="white"/>
        </w:rPr>
        <w:instrText xml:space="preserve"> ADDIN EN.CITE &lt;EndNote&gt;&lt;Cite&gt;&lt;Author&gt;Appel&lt;/Author&gt;&lt;Year&gt;2012&lt;/Year&gt;&lt;RecNum&gt;3&lt;/RecNum&gt;&lt;DisplayText&gt;&lt;style face="superscript"&gt;2&lt;/style&gt;&lt;/DisplayText&gt;&lt;record&gt;&lt;rec-number&gt;3&lt;/rec-number&gt;&lt;foreign-keys&gt;&lt;key app="EN" db-id="p5rx5e5r0eetwqef0a9xpswdeft5avdfzarp" timestamp="1525305390" guid="c0e169c1-4446-4d8d-8c56-405ffbbe5115"&gt;3&lt;/key&gt;&lt;/foreign-keys&gt;&lt;ref-type name="Journal Article"&gt;17&lt;/ref-type&gt;&lt;contributors&gt;&lt;authors&gt;&lt;author&gt;Appel, Eric A&lt;/author&gt;&lt;author&gt;del Barrio, Jesus&lt;/author&gt;&lt;author&gt;Loh, Xian Jun&lt;/author&gt;&lt;author&gt;Scherman, Oren A&lt;/author&gt;&lt;/authors&gt;&lt;/contributors&gt;&lt;titles&gt;&lt;title&gt;Supramolecular polymeric hydrogels&lt;/title&gt;&lt;secondary-title&gt;Chemical Society Reviews&lt;/secondary-title&gt;&lt;/titles&gt;&lt;periodical&gt;&lt;full-title&gt;Chemical Society Reviews&lt;/full-title&gt;&lt;/periodical&gt;&lt;pages&gt;6195-6214&lt;/pages&gt;&lt;volume&gt;41&lt;/volume&gt;&lt;number&gt;18&lt;/number&gt;&lt;dates&gt;&lt;year&gt;2012&lt;/year&gt;&lt;/dates&gt;&lt;urls&gt;&lt;/urls&gt;&lt;/record&gt;&lt;/Cite&gt;&lt;/EndNote&gt;</w:instrText>
      </w:r>
      <w:r w:rsidR="009407C8">
        <w:rPr>
          <w:color w:val="1D1C1D"/>
          <w:highlight w:val="white"/>
        </w:rPr>
        <w:fldChar w:fldCharType="separate"/>
      </w:r>
      <w:r w:rsidR="001C0773" w:rsidRPr="001C0773">
        <w:rPr>
          <w:noProof/>
          <w:color w:val="1D1C1D"/>
          <w:highlight w:val="white"/>
          <w:vertAlign w:val="superscript"/>
        </w:rPr>
        <w:t>2</w:t>
      </w:r>
      <w:r w:rsidR="009407C8">
        <w:rPr>
          <w:color w:val="1D1C1D"/>
          <w:highlight w:val="white"/>
        </w:rPr>
        <w:fldChar w:fldCharType="end"/>
      </w:r>
      <w:r w:rsidR="00BB729F">
        <w:rPr>
          <w:color w:val="1D1C1D"/>
          <w:highlight w:val="white"/>
        </w:rPr>
        <w:t>.</w:t>
      </w:r>
      <w:r>
        <w:rPr>
          <w:color w:val="1D1C1D"/>
          <w:highlight w:val="white"/>
        </w:rPr>
        <w:t xml:space="preserve"> It is these rheological properties that allow physical hydrogels to shear-thin </w:t>
      </w:r>
      <w:r w:rsidR="00653F5A">
        <w:rPr>
          <w:color w:val="1D1C1D"/>
          <w:highlight w:val="white"/>
        </w:rPr>
        <w:t xml:space="preserve">and flow </w:t>
      </w:r>
      <w:r>
        <w:rPr>
          <w:color w:val="1D1C1D"/>
          <w:highlight w:val="white"/>
        </w:rPr>
        <w:t>through small needle diameters during injection</w:t>
      </w:r>
      <w:r w:rsidR="00792BFF">
        <w:rPr>
          <w:color w:val="1D1C1D"/>
          <w:highlight w:val="white"/>
        </w:rPr>
        <w:fldChar w:fldCharType="begin"/>
      </w:r>
      <w:r w:rsidR="001C0773">
        <w:rPr>
          <w:color w:val="1D1C1D"/>
          <w:highlight w:val="white"/>
        </w:rPr>
        <w:instrText xml:space="preserve"> ADDIN EN.CITE &lt;EndNote&gt;&lt;Cite&gt;&lt;Author&gt;Mann&lt;/Author&gt;&lt;Year&gt;2018&lt;/Year&gt;&lt;RecNum&gt;44&lt;/RecNum&gt;&lt;DisplayText&gt;&lt;style face="superscript"&gt;3&lt;/style&gt;&lt;/DisplayText&gt;&lt;record&gt;&lt;rec-number&gt;44&lt;/rec-number&gt;&lt;foreign-keys&gt;&lt;key app="EN" db-id="9zavrewtodzzelepz0s55xajxz2z0rssszrt" timestamp="1562379701"&gt;44&lt;/key&gt;&lt;/foreign-keys&gt;&lt;ref-type name="Journal Article"&gt;17&lt;/ref-type&gt;&lt;contributors&gt;&lt;authors&gt;&lt;author&gt;Mann, J.L.;  Yu, A.C.; Agmon, G.;  Appel, E.A.&lt;/author&gt;&lt;/authors&gt;&lt;/contributors&gt;&lt;titles&gt;&lt;title&gt;Supramolecular polymeric biomaterials&lt;/title&gt;&lt;secondary-title&gt;Biomaterials science&lt;/secondary-title&gt;&lt;/titles&gt;&lt;periodical&gt;&lt;full-title&gt;Biomater Sci&lt;/full-title&gt;&lt;abbr-1&gt;Biomaterials science&lt;/abbr-1&gt;&lt;/periodical&gt;&lt;pages&gt;10-37&lt;/pages&gt;&lt;volume&gt;6&lt;/volume&gt;&lt;number&gt;1&lt;/number&gt;&lt;dates&gt;&lt;year&gt;2018&lt;/year&gt;&lt;/dates&gt;&lt;urls&gt;&lt;/urls&gt;&lt;/record&gt;&lt;/Cite&gt;&lt;/EndNote&gt;</w:instrText>
      </w:r>
      <w:r w:rsidR="00792BFF">
        <w:rPr>
          <w:color w:val="1D1C1D"/>
          <w:highlight w:val="white"/>
        </w:rPr>
        <w:fldChar w:fldCharType="separate"/>
      </w:r>
      <w:r w:rsidR="001C0773" w:rsidRPr="001C0773">
        <w:rPr>
          <w:noProof/>
          <w:color w:val="1D1C1D"/>
          <w:highlight w:val="white"/>
          <w:vertAlign w:val="superscript"/>
        </w:rPr>
        <w:t>3</w:t>
      </w:r>
      <w:r w:rsidR="00792BFF">
        <w:rPr>
          <w:color w:val="1D1C1D"/>
          <w:highlight w:val="white"/>
        </w:rPr>
        <w:fldChar w:fldCharType="end"/>
      </w:r>
      <w:r w:rsidR="006D6F65">
        <w:rPr>
          <w:color w:val="1D1C1D"/>
          <w:highlight w:val="white"/>
        </w:rPr>
        <w:t>.</w:t>
      </w:r>
      <w:r>
        <w:rPr>
          <w:color w:val="1D1C1D"/>
          <w:highlight w:val="white"/>
        </w:rPr>
        <w:t xml:space="preserve"> After injection, the polymer network of </w:t>
      </w:r>
      <w:r w:rsidR="0037402F">
        <w:rPr>
          <w:color w:val="1D1C1D"/>
          <w:highlight w:val="white"/>
        </w:rPr>
        <w:t xml:space="preserve">the </w:t>
      </w:r>
      <w:r>
        <w:rPr>
          <w:color w:val="1D1C1D"/>
          <w:highlight w:val="white"/>
        </w:rPr>
        <w:t xml:space="preserve">material reforms, allowing it to self-heal and </w:t>
      </w:r>
      <w:r w:rsidR="0037402F">
        <w:rPr>
          <w:color w:val="1D1C1D"/>
          <w:highlight w:val="white"/>
        </w:rPr>
        <w:t xml:space="preserve">rapidly </w:t>
      </w:r>
      <w:r>
        <w:rPr>
          <w:color w:val="1D1C1D"/>
          <w:highlight w:val="white"/>
        </w:rPr>
        <w:t>form a solid</w:t>
      </w:r>
      <w:r w:rsidR="00FC7E06">
        <w:rPr>
          <w:color w:val="1D1C1D"/>
          <w:highlight w:val="white"/>
        </w:rPr>
        <w:t>-like</w:t>
      </w:r>
      <w:r w:rsidR="0037402F">
        <w:rPr>
          <w:color w:val="1D1C1D"/>
          <w:highlight w:val="white"/>
        </w:rPr>
        <w:t xml:space="preserve"> gel</w:t>
      </w:r>
      <w:r>
        <w:rPr>
          <w:color w:val="1D1C1D"/>
          <w:highlight w:val="white"/>
        </w:rPr>
        <w:t xml:space="preserve"> </w:t>
      </w:r>
      <w:r w:rsidRPr="002B3216">
        <w:rPr>
          <w:iCs/>
          <w:color w:val="1D1C1D"/>
          <w:highlight w:val="white"/>
        </w:rPr>
        <w:t>in situ</w:t>
      </w:r>
      <w:r w:rsidR="00216287">
        <w:rPr>
          <w:color w:val="1D1C1D"/>
          <w:highlight w:val="white"/>
        </w:rPr>
        <w:fldChar w:fldCharType="begin">
          <w:fldData xml:space="preserve">PEVuZE5vdGU+PENpdGU+PEF1dGhvcj5Gb3N0ZXI8L0F1dGhvcj48WWVhcj4yMDE3PC9ZZWFyPjxS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</w:fldData>
        </w:fldChar>
      </w:r>
      <w:r w:rsidR="001C0773">
        <w:rPr>
          <w:color w:val="1D1C1D"/>
          <w:highlight w:val="white"/>
        </w:rPr>
        <w:instrText xml:space="preserve"> ADDIN EN.CITE </w:instrText>
      </w:r>
      <w:r w:rsidR="001C0773">
        <w:rPr>
          <w:color w:val="1D1C1D"/>
          <w:highlight w:val="white"/>
        </w:rPr>
        <w:fldChar w:fldCharType="begin">
          <w:fldData xml:space="preserve">PEVuZE5vdGU+PENpdGU+PEF1dGhvcj5Gb3N0ZXI8L0F1dGhvcj48WWVhcj4yMDE3PC9ZZWFyPjxS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</w:fldData>
        </w:fldChar>
      </w:r>
      <w:r w:rsidR="001C0773">
        <w:rPr>
          <w:color w:val="1D1C1D"/>
          <w:highlight w:val="white"/>
        </w:rPr>
        <w:instrText xml:space="preserve"> ADDIN EN.CITE.DATA </w:instrText>
      </w:r>
      <w:r w:rsidR="001C0773">
        <w:rPr>
          <w:color w:val="1D1C1D"/>
          <w:highlight w:val="white"/>
        </w:rPr>
      </w:r>
      <w:r w:rsidR="001C0773">
        <w:rPr>
          <w:color w:val="1D1C1D"/>
          <w:highlight w:val="white"/>
        </w:rPr>
        <w:fldChar w:fldCharType="end"/>
      </w:r>
      <w:r w:rsidR="00216287">
        <w:rPr>
          <w:color w:val="1D1C1D"/>
          <w:highlight w:val="white"/>
        </w:rPr>
      </w:r>
      <w:r w:rsidR="00216287">
        <w:rPr>
          <w:color w:val="1D1C1D"/>
          <w:highlight w:val="white"/>
        </w:rPr>
        <w:fldChar w:fldCharType="separate"/>
      </w:r>
      <w:r w:rsidR="001C0773" w:rsidRPr="001C0773">
        <w:rPr>
          <w:noProof/>
          <w:color w:val="1D1C1D"/>
          <w:highlight w:val="white"/>
          <w:vertAlign w:val="superscript"/>
        </w:rPr>
        <w:t>4,5</w:t>
      </w:r>
      <w:r w:rsidR="00216287">
        <w:rPr>
          <w:color w:val="1D1C1D"/>
          <w:highlight w:val="white"/>
        </w:rPr>
        <w:fldChar w:fldCharType="end"/>
      </w:r>
      <w:r w:rsidR="006D6F65">
        <w:rPr>
          <w:color w:val="1D1C1D"/>
          <w:highlight w:val="white"/>
        </w:rPr>
        <w:t>.</w:t>
      </w:r>
      <w:r>
        <w:rPr>
          <w:color w:val="1D1C1D"/>
          <w:highlight w:val="white"/>
        </w:rPr>
        <w:t xml:space="preserve"> These structures can act as slow-release depots for drugs or scaffolds for tissue regeneration</w:t>
      </w:r>
      <w:r w:rsidR="00216287">
        <w:rPr>
          <w:color w:val="1D1C1D"/>
          <w:highlight w:val="white"/>
        </w:rPr>
        <w:fldChar w:fldCharType="begin">
          <w:fldData xml:space="preserve">PEVuZE5vdGU+PENpdGU+PEF1dGhvcj5NYXJxdWFyZHQ8L0F1dGhvcj48WWVhcj4yMDE2PC9ZZWFy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</w:fldData>
        </w:fldChar>
      </w:r>
      <w:r w:rsidR="001C0773">
        <w:rPr>
          <w:color w:val="1D1C1D"/>
          <w:highlight w:val="white"/>
        </w:rPr>
        <w:instrText xml:space="preserve"> ADDIN EN.CITE </w:instrText>
      </w:r>
      <w:r w:rsidR="001C0773">
        <w:rPr>
          <w:color w:val="1D1C1D"/>
          <w:highlight w:val="white"/>
        </w:rPr>
        <w:fldChar w:fldCharType="begin">
          <w:fldData xml:space="preserve">PEVuZE5vdGU+PENpdGU+PEF1dGhvcj5NYXJxdWFyZHQ8L0F1dGhvcj48WWVhcj4yMDE2PC9ZZWFy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</w:fldData>
        </w:fldChar>
      </w:r>
      <w:r w:rsidR="001C0773">
        <w:rPr>
          <w:color w:val="1D1C1D"/>
          <w:highlight w:val="white"/>
        </w:rPr>
        <w:instrText xml:space="preserve"> ADDIN EN.CITE.DATA </w:instrText>
      </w:r>
      <w:r w:rsidR="001C0773">
        <w:rPr>
          <w:color w:val="1D1C1D"/>
          <w:highlight w:val="white"/>
        </w:rPr>
      </w:r>
      <w:r w:rsidR="001C0773">
        <w:rPr>
          <w:color w:val="1D1C1D"/>
          <w:highlight w:val="white"/>
        </w:rPr>
        <w:fldChar w:fldCharType="end"/>
      </w:r>
      <w:r w:rsidR="00216287">
        <w:rPr>
          <w:color w:val="1D1C1D"/>
          <w:highlight w:val="white"/>
        </w:rPr>
      </w:r>
      <w:r w:rsidR="00216287">
        <w:rPr>
          <w:color w:val="1D1C1D"/>
          <w:highlight w:val="white"/>
        </w:rPr>
        <w:fldChar w:fldCharType="separate"/>
      </w:r>
      <w:r w:rsidR="001C0773" w:rsidRPr="001C0773">
        <w:rPr>
          <w:noProof/>
          <w:color w:val="1D1C1D"/>
          <w:highlight w:val="white"/>
          <w:vertAlign w:val="superscript"/>
        </w:rPr>
        <w:t>6,7</w:t>
      </w:r>
      <w:r w:rsidR="00216287">
        <w:rPr>
          <w:color w:val="1D1C1D"/>
          <w:highlight w:val="white"/>
        </w:rPr>
        <w:fldChar w:fldCharType="end"/>
      </w:r>
      <w:r w:rsidR="006D6F65">
        <w:rPr>
          <w:color w:val="1D1C1D"/>
          <w:highlight w:val="white"/>
        </w:rPr>
        <w:t>.</w:t>
      </w:r>
      <w:r>
        <w:rPr>
          <w:color w:val="1D1C1D"/>
          <w:highlight w:val="white"/>
        </w:rPr>
        <w:t xml:space="preserve"> These materials have been </w:t>
      </w:r>
      <w:r w:rsidR="0037402F">
        <w:rPr>
          <w:color w:val="1D1C1D"/>
          <w:highlight w:val="white"/>
        </w:rPr>
        <w:t>used</w:t>
      </w:r>
      <w:r>
        <w:rPr>
          <w:color w:val="1D1C1D"/>
          <w:highlight w:val="white"/>
        </w:rPr>
        <w:t xml:space="preserve"> in </w:t>
      </w:r>
      <w:r w:rsidR="002306BA">
        <w:rPr>
          <w:color w:val="1D1C1D"/>
          <w:highlight w:val="white"/>
        </w:rPr>
        <w:t xml:space="preserve">diverse </w:t>
      </w:r>
      <w:r>
        <w:rPr>
          <w:color w:val="1D1C1D"/>
          <w:highlight w:val="white"/>
        </w:rPr>
        <w:t xml:space="preserve">applications </w:t>
      </w:r>
      <w:r w:rsidR="0037402F">
        <w:rPr>
          <w:color w:val="1D1C1D"/>
          <w:highlight w:val="white"/>
        </w:rPr>
        <w:t xml:space="preserve">encompassing </w:t>
      </w:r>
      <w:r>
        <w:rPr>
          <w:color w:val="1D1C1D"/>
          <w:highlight w:val="white"/>
        </w:rPr>
        <w:t>drug delivery technology, regenerative medicine, and immunoengineering</w:t>
      </w:r>
      <w:r w:rsidR="00216287">
        <w:rPr>
          <w:color w:val="1D1C1D"/>
          <w:highlight w:val="white"/>
        </w:rPr>
        <w:fldChar w:fldCharType="begin">
          <w:fldData xml:space="preserve">PEVuZE5vdGU+PENpdGU+PEF1dGhvcj5NYXJxdWFyZHQ8L0F1dGhvcj48WWVhcj4yMDIwPC9ZZWFy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HBhZ2VzPjk3LTEwMTwvcGFnZXM+PHZvbHVtZT4zMzwvdm9sdW1lPjxudW1iZXI+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</w:fldData>
        </w:fldChar>
      </w:r>
      <w:r w:rsidR="001C0773">
        <w:rPr>
          <w:color w:val="1D1C1D"/>
          <w:highlight w:val="white"/>
        </w:rPr>
        <w:instrText xml:space="preserve"> ADDIN EN.CITE </w:instrText>
      </w:r>
      <w:r w:rsidR="001C0773">
        <w:rPr>
          <w:color w:val="1D1C1D"/>
          <w:highlight w:val="white"/>
        </w:rPr>
        <w:fldChar w:fldCharType="begin">
          <w:fldData xml:space="preserve">PEVuZE5vdGU+PENpdGU+PEF1dGhvcj5NYXJxdWFyZHQ8L0F1dGhvcj48WWVhcj4yMDIwPC9ZZWFy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HBhZ2VzPjk3LTEwMTwvcGFnZXM+PHZvbHVtZT4zMzwvdm9sdW1lPjxudW1iZXI+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</w:fldData>
        </w:fldChar>
      </w:r>
      <w:r w:rsidR="001C0773">
        <w:rPr>
          <w:color w:val="1D1C1D"/>
          <w:highlight w:val="white"/>
        </w:rPr>
        <w:instrText xml:space="preserve"> ADDIN EN.CITE.DATA </w:instrText>
      </w:r>
      <w:r w:rsidR="001C0773">
        <w:rPr>
          <w:color w:val="1D1C1D"/>
          <w:highlight w:val="white"/>
        </w:rPr>
      </w:r>
      <w:r w:rsidR="001C0773">
        <w:rPr>
          <w:color w:val="1D1C1D"/>
          <w:highlight w:val="white"/>
        </w:rPr>
        <w:fldChar w:fldCharType="end"/>
      </w:r>
      <w:r w:rsidR="00216287">
        <w:rPr>
          <w:color w:val="1D1C1D"/>
          <w:highlight w:val="white"/>
        </w:rPr>
      </w:r>
      <w:r w:rsidR="00216287">
        <w:rPr>
          <w:color w:val="1D1C1D"/>
          <w:highlight w:val="white"/>
        </w:rPr>
        <w:fldChar w:fldCharType="separate"/>
      </w:r>
      <w:r w:rsidR="001C0773" w:rsidRPr="001C0773">
        <w:rPr>
          <w:noProof/>
          <w:color w:val="1D1C1D"/>
          <w:highlight w:val="white"/>
          <w:vertAlign w:val="superscript"/>
        </w:rPr>
        <w:t>1,8-12</w:t>
      </w:r>
      <w:r w:rsidR="00216287">
        <w:rPr>
          <w:color w:val="1D1C1D"/>
          <w:highlight w:val="white"/>
        </w:rPr>
        <w:fldChar w:fldCharType="end"/>
      </w:r>
      <w:r w:rsidR="006D6F65">
        <w:rPr>
          <w:color w:val="1D1C1D"/>
          <w:highlight w:val="white"/>
        </w:rPr>
        <w:t>.</w:t>
      </w:r>
      <w:r>
        <w:rPr>
          <w:color w:val="1D1C1D"/>
          <w:highlight w:val="white"/>
        </w:rPr>
        <w:t xml:space="preserve"> </w:t>
      </w:r>
    </w:p>
    <w:p w14:paraId="1E377E2F" w14:textId="77777777" w:rsidR="000B285D" w:rsidRDefault="000B285D" w:rsidP="001A77A9">
      <w:pPr>
        <w:rPr>
          <w:color w:val="1D1C1D"/>
          <w:highlight w:val="white"/>
        </w:rPr>
      </w:pPr>
    </w:p>
    <w:p w14:paraId="51F08FF0" w14:textId="3E8A6A84" w:rsidR="000B285D" w:rsidRDefault="00DA2990" w:rsidP="001A77A9">
      <w:pPr>
        <w:rPr>
          <w:color w:val="1D1C1D"/>
          <w:highlight w:val="white"/>
        </w:rPr>
      </w:pPr>
      <w:r>
        <w:rPr>
          <w:color w:val="1D1C1D"/>
          <w:highlight w:val="white"/>
        </w:rPr>
        <w:t xml:space="preserve">Both natural materials </w:t>
      </w:r>
      <w:r w:rsidR="00AD4C26">
        <w:rPr>
          <w:color w:val="1D1C1D"/>
          <w:highlight w:val="white"/>
        </w:rPr>
        <w:t>(</w:t>
      </w:r>
      <w:r w:rsidR="00AD4C26" w:rsidRPr="002B3216">
        <w:rPr>
          <w:color w:val="1D1C1D"/>
          <w:highlight w:val="white"/>
        </w:rPr>
        <w:t>e.g.</w:t>
      </w:r>
      <w:r w:rsidR="00AD4C26">
        <w:rPr>
          <w:color w:val="1D1C1D"/>
          <w:highlight w:val="white"/>
        </w:rPr>
        <w:t>,</w:t>
      </w:r>
      <w:r>
        <w:rPr>
          <w:color w:val="1D1C1D"/>
          <w:highlight w:val="white"/>
        </w:rPr>
        <w:t xml:space="preserve"> alginate and collagen</w:t>
      </w:r>
      <w:r w:rsidR="00AD4C26">
        <w:rPr>
          <w:color w:val="1D1C1D"/>
          <w:highlight w:val="white"/>
        </w:rPr>
        <w:t>)</w:t>
      </w:r>
      <w:r>
        <w:rPr>
          <w:color w:val="1D1C1D"/>
          <w:highlight w:val="white"/>
        </w:rPr>
        <w:t xml:space="preserve"> and synthetic materials </w:t>
      </w:r>
      <w:r w:rsidR="00AD4C26">
        <w:rPr>
          <w:color w:val="1D1C1D"/>
          <w:highlight w:val="white"/>
        </w:rPr>
        <w:t>(</w:t>
      </w:r>
      <w:r w:rsidR="00A85A3E" w:rsidRPr="002B3216">
        <w:rPr>
          <w:color w:val="1D1C1D"/>
          <w:highlight w:val="white"/>
        </w:rPr>
        <w:t>e.g.</w:t>
      </w:r>
      <w:r w:rsidR="00AD4C26">
        <w:rPr>
          <w:color w:val="1D1C1D"/>
          <w:highlight w:val="white"/>
        </w:rPr>
        <w:t xml:space="preserve">, </w:t>
      </w:r>
      <w:r>
        <w:rPr>
          <w:color w:val="1D1C1D"/>
          <w:highlight w:val="white"/>
        </w:rPr>
        <w:t>poly</w:t>
      </w:r>
      <w:r w:rsidR="002B3216">
        <w:rPr>
          <w:color w:val="1D1C1D"/>
          <w:highlight w:val="white"/>
        </w:rPr>
        <w:t xml:space="preserve"> </w:t>
      </w:r>
      <w:r w:rsidR="00AD4C26">
        <w:rPr>
          <w:color w:val="1D1C1D"/>
          <w:highlight w:val="white"/>
        </w:rPr>
        <w:t>(</w:t>
      </w:r>
      <w:r>
        <w:rPr>
          <w:color w:val="1D1C1D"/>
          <w:highlight w:val="white"/>
        </w:rPr>
        <w:t>ethylene</w:t>
      </w:r>
      <w:r w:rsidR="00AD4C26">
        <w:rPr>
          <w:color w:val="1D1C1D"/>
          <w:highlight w:val="white"/>
        </w:rPr>
        <w:t xml:space="preserve"> </w:t>
      </w:r>
      <w:r>
        <w:rPr>
          <w:color w:val="1D1C1D"/>
          <w:highlight w:val="white"/>
        </w:rPr>
        <w:t>glycol</w:t>
      </w:r>
      <w:r w:rsidR="00AD4C26">
        <w:rPr>
          <w:color w:val="1D1C1D"/>
          <w:highlight w:val="white"/>
        </w:rPr>
        <w:t xml:space="preserve">) </w:t>
      </w:r>
      <w:r w:rsidR="00A85A3E">
        <w:rPr>
          <w:color w:val="1D1C1D"/>
          <w:highlight w:val="white"/>
        </w:rPr>
        <w:t xml:space="preserve">(PEG) </w:t>
      </w:r>
      <w:r w:rsidR="00AD4C26">
        <w:rPr>
          <w:color w:val="1D1C1D"/>
          <w:highlight w:val="white"/>
        </w:rPr>
        <w:t>or similar hydrophilic polymers)</w:t>
      </w:r>
      <w:r>
        <w:rPr>
          <w:color w:val="1D1C1D"/>
          <w:highlight w:val="white"/>
        </w:rPr>
        <w:t xml:space="preserve"> have been developed as biocompatible injectable hydrogel materials</w:t>
      </w:r>
      <w:r w:rsidR="00FC7E06">
        <w:rPr>
          <w:color w:val="1D1C1D"/>
          <w:highlight w:val="white"/>
        </w:rPr>
        <w:fldChar w:fldCharType="begin">
          <w:fldData xml:space="preserve">PEVuZE5vdGU+PENpdGU+PEF1dGhvcj5WZXJiZWtlPC9BdXRob3I+PFllYXI+MjAxNTwvWWVhcj48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=
</w:fldData>
        </w:fldChar>
      </w:r>
      <w:r w:rsidR="001C0773">
        <w:rPr>
          <w:color w:val="1D1C1D"/>
          <w:highlight w:val="white"/>
        </w:rPr>
        <w:instrText xml:space="preserve"> ADDIN EN.CITE </w:instrText>
      </w:r>
      <w:r w:rsidR="001C0773">
        <w:rPr>
          <w:color w:val="1D1C1D"/>
          <w:highlight w:val="white"/>
        </w:rPr>
        <w:fldChar w:fldCharType="begin">
          <w:fldData xml:space="preserve">PEVuZE5vdGU+PENpdGU+PEF1dGhvcj5WZXJiZWtlPC9BdXRob3I+PFllYXI+MjAxNTwvWWVhcj48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=
</w:fldData>
        </w:fldChar>
      </w:r>
      <w:r w:rsidR="001C0773">
        <w:rPr>
          <w:color w:val="1D1C1D"/>
          <w:highlight w:val="white"/>
        </w:rPr>
        <w:instrText xml:space="preserve"> ADDIN EN.CITE.DATA </w:instrText>
      </w:r>
      <w:r w:rsidR="001C0773">
        <w:rPr>
          <w:color w:val="1D1C1D"/>
          <w:highlight w:val="white"/>
        </w:rPr>
      </w:r>
      <w:r w:rsidR="001C0773">
        <w:rPr>
          <w:color w:val="1D1C1D"/>
          <w:highlight w:val="white"/>
        </w:rPr>
        <w:fldChar w:fldCharType="end"/>
      </w:r>
      <w:r w:rsidR="00FC7E06">
        <w:rPr>
          <w:color w:val="1D1C1D"/>
          <w:highlight w:val="white"/>
        </w:rPr>
      </w:r>
      <w:r w:rsidR="00FC7E06">
        <w:rPr>
          <w:color w:val="1D1C1D"/>
          <w:highlight w:val="white"/>
        </w:rPr>
        <w:fldChar w:fldCharType="separate"/>
      </w:r>
      <w:r w:rsidR="001C0773" w:rsidRPr="001C0773">
        <w:rPr>
          <w:noProof/>
          <w:color w:val="1D1C1D"/>
          <w:highlight w:val="white"/>
          <w:vertAlign w:val="superscript"/>
        </w:rPr>
        <w:t>13-15</w:t>
      </w:r>
      <w:r w:rsidR="00FC7E06">
        <w:rPr>
          <w:color w:val="1D1C1D"/>
          <w:highlight w:val="white"/>
        </w:rPr>
        <w:fldChar w:fldCharType="end"/>
      </w:r>
      <w:r w:rsidR="006D6F65">
        <w:rPr>
          <w:color w:val="1D1C1D"/>
          <w:highlight w:val="white"/>
        </w:rPr>
        <w:t>.</w:t>
      </w:r>
      <w:r>
        <w:rPr>
          <w:color w:val="1D1C1D"/>
          <w:highlight w:val="white"/>
        </w:rPr>
        <w:t xml:space="preserve"> Many natural materials exhibit batch-to-batch variation affecting reproducibility</w:t>
      </w:r>
      <w:r w:rsidR="002B1F16">
        <w:rPr>
          <w:color w:val="1D1C1D"/>
          <w:highlight w:val="white"/>
        </w:rPr>
        <w:fldChar w:fldCharType="begin"/>
      </w:r>
      <w:r w:rsidR="001C0773">
        <w:rPr>
          <w:color w:val="1D1C1D"/>
          <w:highlight w:val="white"/>
        </w:rPr>
        <w:instrText xml:space="preserve"> ADDIN EN.CITE &lt;EndNote&gt;&lt;Cite&gt;&lt;Author&gt;Foster&lt;/Author&gt;&lt;Year&gt;2017&lt;/Year&gt;&lt;RecNum&gt;138&lt;/RecNum&gt;&lt;DisplayText&gt;&lt;style face="superscript"&gt;4,16&lt;/style&gt;&lt;/DisplayText&gt;&lt;record&gt;&lt;rec-number&gt;138&lt;/rec-number&gt;&lt;foreign-keys&gt;&lt;key app="EN" db-id="9zavrewtodzzelepz0s55xajxz2z0rssszrt" timestamp="1599544384"&gt;138&lt;/key&gt;&lt;/foreign-keys&gt;&lt;ref-type name="Journal Article"&gt;17&lt;/ref-type&gt;&lt;contributors&gt;&lt;authors&gt;&lt;author&gt;Foster, Abbygail A&lt;/author&gt;&lt;author&gt;Marquardt, Laura M&lt;/author&gt;&lt;author&gt;Heilshorn, Sarah C&lt;/author&gt;&lt;/authors&gt;&lt;/contributors&gt;&lt;titles&gt;&lt;title&gt;The diverse roles of hydrogel mechanics in injectable stem cell transplantation&lt;/title&gt;&lt;secondary-title&gt;Current opinion in chemical engineering&lt;/secondary-title&gt;&lt;/titles&gt;&lt;periodical&gt;&lt;full-title&gt;Current opinion in chemical engineering&lt;/full-title&gt;&lt;/periodical&gt;&lt;pages&gt;15-23&lt;/pages&gt;&lt;volume&gt;15&lt;/volume&gt;&lt;dates&gt;&lt;year&gt;2017&lt;/year&gt;&lt;/dates&gt;&lt;isbn&gt;2211-3398&lt;/isbn&gt;&lt;urls&gt;&lt;/urls&gt;&lt;/record&gt;&lt;/Cite&gt;&lt;Cite&gt;&lt;Author&gt;Johnson&lt;/Author&gt;&lt;Year&gt;2013&lt;/Year&gt;&lt;RecNum&gt;140&lt;/RecNum&gt;&lt;record&gt;&lt;rec-number&gt;140&lt;/rec-number&gt;&lt;foreign-keys&gt;&lt;key app="EN" db-id="9zavrewtodzzelepz0s55xajxz2z0rssszrt" timestamp="1599544965"&gt;140&lt;/key&gt;&lt;/foreign-keys&gt;&lt;ref-type name="Journal Article"&gt;17&lt;/ref-type&gt;&lt;contributors&gt;&lt;authors&gt;&lt;author&gt;Johnson, Todd D&lt;/author&gt;&lt;author&gt;Christman, Karen L&lt;/author&gt;&lt;/authors&gt;&lt;/contributors&gt;&lt;titles&gt;&lt;title&gt;Injectable hydrogel therapies and their delivery strategies for treating myocardial infarction&lt;/title&gt;&lt;secondary-title&gt;Expert opinion on drug delivery&lt;/secondary-title&gt;&lt;/titles&gt;&lt;periodical&gt;&lt;full-title&gt;Expert opinion on drug delivery&lt;/full-title&gt;&lt;/periodical&gt;&lt;pages&gt;59-72&lt;/pages&gt;&lt;volume&gt;10&lt;/volume&gt;&lt;number&gt;1&lt;/number&gt;&lt;dates&gt;&lt;year&gt;2013&lt;/year&gt;&lt;/dates&gt;&lt;isbn&gt;1742-5247&lt;/isbn&gt;&lt;urls&gt;&lt;/urls&gt;&lt;/record&gt;&lt;/Cite&gt;&lt;/EndNote&gt;</w:instrText>
      </w:r>
      <w:r w:rsidR="002B1F16">
        <w:rPr>
          <w:color w:val="1D1C1D"/>
          <w:highlight w:val="white"/>
        </w:rPr>
        <w:fldChar w:fldCharType="separate"/>
      </w:r>
      <w:r w:rsidR="001C0773" w:rsidRPr="001C0773">
        <w:rPr>
          <w:noProof/>
          <w:color w:val="1D1C1D"/>
          <w:highlight w:val="white"/>
          <w:vertAlign w:val="superscript"/>
        </w:rPr>
        <w:t>4,16</w:t>
      </w:r>
      <w:r w:rsidR="002B1F16">
        <w:rPr>
          <w:color w:val="1D1C1D"/>
          <w:highlight w:val="white"/>
        </w:rPr>
        <w:fldChar w:fldCharType="end"/>
      </w:r>
      <w:r w:rsidR="006D6F65">
        <w:rPr>
          <w:color w:val="1D1C1D"/>
          <w:highlight w:val="white"/>
        </w:rPr>
        <w:t>.</w:t>
      </w:r>
      <w:r>
        <w:rPr>
          <w:color w:val="1D1C1D"/>
          <w:highlight w:val="white"/>
        </w:rPr>
        <w:t xml:space="preserve"> </w:t>
      </w:r>
      <w:r w:rsidR="00354A75">
        <w:rPr>
          <w:color w:val="1D1C1D"/>
          <w:highlight w:val="white"/>
        </w:rPr>
        <w:t>These materials are</w:t>
      </w:r>
      <w:r>
        <w:rPr>
          <w:color w:val="1D1C1D"/>
          <w:highlight w:val="white"/>
        </w:rPr>
        <w:t xml:space="preserve"> often temperature</w:t>
      </w:r>
      <w:r w:rsidR="003F2D9B">
        <w:rPr>
          <w:color w:val="1D1C1D"/>
          <w:highlight w:val="white"/>
        </w:rPr>
        <w:t>-</w:t>
      </w:r>
      <w:r>
        <w:rPr>
          <w:color w:val="1D1C1D"/>
          <w:highlight w:val="white"/>
        </w:rPr>
        <w:t>sensitive</w:t>
      </w:r>
      <w:r w:rsidR="00354A75">
        <w:rPr>
          <w:color w:val="1D1C1D"/>
          <w:highlight w:val="white"/>
        </w:rPr>
        <w:t xml:space="preserve">, </w:t>
      </w:r>
      <w:r>
        <w:rPr>
          <w:color w:val="1D1C1D"/>
          <w:highlight w:val="white"/>
        </w:rPr>
        <w:t>cur</w:t>
      </w:r>
      <w:r w:rsidR="00354A75">
        <w:rPr>
          <w:color w:val="1D1C1D"/>
          <w:highlight w:val="white"/>
        </w:rPr>
        <w:t>ing</w:t>
      </w:r>
      <w:r>
        <w:rPr>
          <w:color w:val="1D1C1D"/>
          <w:highlight w:val="white"/>
        </w:rPr>
        <w:t xml:space="preserve"> upon reaching physiological temperatures</w:t>
      </w:r>
      <w:r w:rsidR="003F2D9B">
        <w:rPr>
          <w:color w:val="1D1C1D"/>
          <w:highlight w:val="white"/>
        </w:rPr>
        <w:t>;</w:t>
      </w:r>
      <w:r>
        <w:rPr>
          <w:color w:val="1D1C1D"/>
          <w:highlight w:val="white"/>
        </w:rPr>
        <w:t xml:space="preserve"> thus</w:t>
      </w:r>
      <w:r w:rsidR="003F2D9B">
        <w:rPr>
          <w:color w:val="1D1C1D"/>
          <w:highlight w:val="white"/>
        </w:rPr>
        <w:t>,</w:t>
      </w:r>
      <w:r>
        <w:rPr>
          <w:color w:val="1D1C1D"/>
          <w:highlight w:val="white"/>
        </w:rPr>
        <w:t xml:space="preserve"> handling these materials poses additional </w:t>
      </w:r>
      <w:r w:rsidR="002306BA">
        <w:rPr>
          <w:color w:val="1D1C1D"/>
          <w:highlight w:val="white"/>
        </w:rPr>
        <w:t xml:space="preserve">technical and logistical </w:t>
      </w:r>
      <w:r>
        <w:rPr>
          <w:color w:val="1D1C1D"/>
          <w:highlight w:val="white"/>
        </w:rPr>
        <w:t>challenges</w:t>
      </w:r>
      <w:r w:rsidR="00992EA9">
        <w:rPr>
          <w:color w:val="1D1C1D"/>
          <w:highlight w:val="white"/>
        </w:rPr>
        <w:fldChar w:fldCharType="begin"/>
      </w:r>
      <w:r w:rsidR="001C0773">
        <w:rPr>
          <w:color w:val="1D1C1D"/>
          <w:highlight w:val="white"/>
        </w:rPr>
        <w:instrText xml:space="preserve"> ADDIN EN.CITE &lt;EndNote&gt;&lt;Cite&gt;&lt;Author&gt;Kleinman&lt;/Author&gt;&lt;Year&gt;2005&lt;/Year&gt;&lt;RecNum&gt;167&lt;/RecNum&gt;&lt;DisplayText&gt;&lt;style face="superscript"&gt;17&lt;/style&gt;&lt;/DisplayText&gt;&lt;record&gt;&lt;rec-number&gt;167&lt;/rec-number&gt;&lt;foreign-keys&gt;&lt;key app="EN" db-id="9zavrewtodzzelepz0s55xajxz2z0rssszrt" timestamp="1603683833"&gt;167&lt;/key&gt;&lt;/foreign-keys&gt;&lt;ref-type name="Conference Proceedings"&gt;10&lt;/ref-type&gt;&lt;contributors&gt;&lt;authors&gt;&lt;author&gt;Kleinman, Hynda K&lt;/author&gt;&lt;author&gt;Martin, George R&lt;/author&gt;&lt;/authors&gt;&lt;/contributors&gt;&lt;titles&gt;&lt;title&gt;Matrigel: basement membrane matrix with biological activity&lt;/title&gt;&lt;secondary-title&gt;Seminars in cancer biology&lt;/secondary-title&gt;&lt;/titles&gt;&lt;pages&gt;378-386&lt;/pages&gt;&lt;volume&gt;15&lt;/volume&gt;&lt;number&gt;5&lt;/number&gt;&lt;dates&gt;&lt;year&gt;2005&lt;/year&gt;&lt;/dates&gt;&lt;publisher&gt;Elsevier&lt;/publisher&gt;&lt;isbn&gt;1044-579X&lt;/isbn&gt;&lt;urls&gt;&lt;/urls&gt;&lt;/record&gt;&lt;/Cite&gt;&lt;/EndNote&gt;</w:instrText>
      </w:r>
      <w:r w:rsidR="00992EA9">
        <w:rPr>
          <w:color w:val="1D1C1D"/>
          <w:highlight w:val="white"/>
        </w:rPr>
        <w:fldChar w:fldCharType="separate"/>
      </w:r>
      <w:r w:rsidR="001C0773" w:rsidRPr="001C0773">
        <w:rPr>
          <w:noProof/>
          <w:color w:val="1D1C1D"/>
          <w:highlight w:val="white"/>
          <w:vertAlign w:val="superscript"/>
        </w:rPr>
        <w:t>17</w:t>
      </w:r>
      <w:r w:rsidR="00992EA9">
        <w:rPr>
          <w:color w:val="1D1C1D"/>
          <w:highlight w:val="white"/>
        </w:rPr>
        <w:fldChar w:fldCharType="end"/>
      </w:r>
      <w:r w:rsidR="006D6F65">
        <w:rPr>
          <w:color w:val="1D1C1D"/>
          <w:highlight w:val="white"/>
        </w:rPr>
        <w:t>.</w:t>
      </w:r>
      <w:r>
        <w:rPr>
          <w:color w:val="1D1C1D"/>
          <w:highlight w:val="white"/>
        </w:rPr>
        <w:t xml:space="preserve"> Synthetic materials allow for more </w:t>
      </w:r>
      <w:r w:rsidR="00354A75">
        <w:rPr>
          <w:color w:val="1D1C1D"/>
          <w:highlight w:val="white"/>
        </w:rPr>
        <w:t xml:space="preserve">precise </w:t>
      </w:r>
      <w:r>
        <w:rPr>
          <w:color w:val="1D1C1D"/>
          <w:highlight w:val="white"/>
        </w:rPr>
        <w:t>chemical control</w:t>
      </w:r>
      <w:r w:rsidR="00354A75">
        <w:rPr>
          <w:color w:val="1D1C1D"/>
          <w:highlight w:val="white"/>
        </w:rPr>
        <w:t xml:space="preserve"> and excellent reproducibility</w:t>
      </w:r>
      <w:r>
        <w:rPr>
          <w:color w:val="1D1C1D"/>
          <w:highlight w:val="white"/>
        </w:rPr>
        <w:t xml:space="preserve">, but </w:t>
      </w:r>
      <w:r w:rsidR="00354A75">
        <w:rPr>
          <w:color w:val="1D1C1D"/>
          <w:highlight w:val="white"/>
        </w:rPr>
        <w:t>these materials can sometimes be subject to</w:t>
      </w:r>
      <w:r>
        <w:rPr>
          <w:color w:val="1D1C1D"/>
          <w:highlight w:val="white"/>
        </w:rPr>
        <w:t xml:space="preserve"> </w:t>
      </w:r>
      <w:r w:rsidR="003F2D9B">
        <w:rPr>
          <w:color w:val="1D1C1D"/>
          <w:highlight w:val="white"/>
        </w:rPr>
        <w:t>adverse</w:t>
      </w:r>
      <w:r>
        <w:rPr>
          <w:color w:val="1D1C1D"/>
          <w:highlight w:val="white"/>
        </w:rPr>
        <w:t xml:space="preserve"> immune response</w:t>
      </w:r>
      <w:r w:rsidR="00354A75">
        <w:rPr>
          <w:color w:val="1D1C1D"/>
          <w:highlight w:val="white"/>
        </w:rPr>
        <w:t>s</w:t>
      </w:r>
      <w:r>
        <w:rPr>
          <w:color w:val="1D1C1D"/>
          <w:highlight w:val="white"/>
        </w:rPr>
        <w:t xml:space="preserve"> </w:t>
      </w:r>
      <w:r w:rsidR="00354A75">
        <w:rPr>
          <w:color w:val="1D1C1D"/>
          <w:highlight w:val="white"/>
        </w:rPr>
        <w:t>that limit their</w:t>
      </w:r>
      <w:r>
        <w:rPr>
          <w:color w:val="1D1C1D"/>
          <w:highlight w:val="white"/>
        </w:rPr>
        <w:t xml:space="preserve"> biocompatib</w:t>
      </w:r>
      <w:r w:rsidR="00354A75">
        <w:rPr>
          <w:color w:val="1D1C1D"/>
          <w:highlight w:val="white"/>
        </w:rPr>
        <w:t>ility</w:t>
      </w:r>
      <w:r>
        <w:rPr>
          <w:color w:val="1D1C1D"/>
          <w:highlight w:val="white"/>
        </w:rPr>
        <w:t xml:space="preserve">, a </w:t>
      </w:r>
      <w:r w:rsidR="00354A75">
        <w:rPr>
          <w:color w:val="1D1C1D"/>
          <w:highlight w:val="white"/>
        </w:rPr>
        <w:t>critical feature</w:t>
      </w:r>
      <w:r>
        <w:rPr>
          <w:color w:val="1D1C1D"/>
          <w:highlight w:val="white"/>
        </w:rPr>
        <w:t xml:space="preserve"> for</w:t>
      </w:r>
      <w:r w:rsidR="00354A75">
        <w:rPr>
          <w:color w:val="1D1C1D"/>
          <w:highlight w:val="white"/>
        </w:rPr>
        <w:t xml:space="preserve"> </w:t>
      </w:r>
      <w:r w:rsidR="003F2D9B" w:rsidRPr="00623D1D">
        <w:rPr>
          <w:color w:val="1D1C1D"/>
          <w:highlight w:val="white"/>
        </w:rPr>
        <w:t>in vivo</w:t>
      </w:r>
      <w:r w:rsidR="003F2D9B">
        <w:rPr>
          <w:color w:val="1D1C1D"/>
          <w:highlight w:val="white"/>
        </w:rPr>
        <w:t xml:space="preserve"> therapeutic </w:t>
      </w:r>
      <w:r>
        <w:rPr>
          <w:color w:val="1D1C1D"/>
          <w:highlight w:val="white"/>
        </w:rPr>
        <w:t>applications</w:t>
      </w:r>
      <w:r w:rsidR="009407C8">
        <w:rPr>
          <w:color w:val="1D1C1D"/>
          <w:highlight w:val="white"/>
        </w:rPr>
        <w:fldChar w:fldCharType="begin">
          <w:fldData xml:space="preserve">PEVuZE5vdGU+PENpdGU+PEF1dGhvcj5IaWNrZXk8L0F1dGhvcj48WWVhcj4yMDE5PC9ZZWFyPjxS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</w:fldData>
        </w:fldChar>
      </w:r>
      <w:r w:rsidR="001C0773">
        <w:rPr>
          <w:color w:val="1D1C1D"/>
          <w:highlight w:val="white"/>
        </w:rPr>
        <w:instrText xml:space="preserve"> ADDIN EN.CITE </w:instrText>
      </w:r>
      <w:r w:rsidR="001C0773">
        <w:rPr>
          <w:color w:val="1D1C1D"/>
          <w:highlight w:val="white"/>
        </w:rPr>
        <w:fldChar w:fldCharType="begin">
          <w:fldData xml:space="preserve">PEVuZE5vdGU+PENpdGU+PEF1dGhvcj5IaWNrZXk8L0F1dGhvcj48WWVhcj4yMDE5PC9ZZWFyPjxS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</w:fldData>
        </w:fldChar>
      </w:r>
      <w:r w:rsidR="001C0773">
        <w:rPr>
          <w:color w:val="1D1C1D"/>
          <w:highlight w:val="white"/>
        </w:rPr>
        <w:instrText xml:space="preserve"> ADDIN EN.CITE.DATA </w:instrText>
      </w:r>
      <w:r w:rsidR="001C0773">
        <w:rPr>
          <w:color w:val="1D1C1D"/>
          <w:highlight w:val="white"/>
        </w:rPr>
      </w:r>
      <w:r w:rsidR="001C0773">
        <w:rPr>
          <w:color w:val="1D1C1D"/>
          <w:highlight w:val="white"/>
        </w:rPr>
        <w:fldChar w:fldCharType="end"/>
      </w:r>
      <w:r w:rsidR="009407C8">
        <w:rPr>
          <w:color w:val="1D1C1D"/>
          <w:highlight w:val="white"/>
        </w:rPr>
      </w:r>
      <w:r w:rsidR="009407C8">
        <w:rPr>
          <w:color w:val="1D1C1D"/>
          <w:highlight w:val="white"/>
        </w:rPr>
        <w:fldChar w:fldCharType="separate"/>
      </w:r>
      <w:r w:rsidR="001C0773" w:rsidRPr="001C0773">
        <w:rPr>
          <w:noProof/>
          <w:color w:val="1D1C1D"/>
          <w:highlight w:val="white"/>
          <w:vertAlign w:val="superscript"/>
        </w:rPr>
        <w:t>6,18,19</w:t>
      </w:r>
      <w:r w:rsidR="009407C8">
        <w:rPr>
          <w:color w:val="1D1C1D"/>
          <w:highlight w:val="white"/>
        </w:rPr>
        <w:fldChar w:fldCharType="end"/>
      </w:r>
      <w:r w:rsidR="006D6F65">
        <w:rPr>
          <w:color w:val="1D1C1D"/>
          <w:highlight w:val="white"/>
        </w:rPr>
        <w:t>.</w:t>
      </w:r>
      <w:r>
        <w:rPr>
          <w:color w:val="1D1C1D"/>
          <w:highlight w:val="white"/>
        </w:rPr>
        <w:t xml:space="preserve"> Recent efforts have shown there are many complex design criteria involved in engineering an injectable hydrogel material, including optimizing mechanical properties, polymer network mesh size, bioactive molecular cues, biodegradability, and immunogenicity of the material</w:t>
      </w:r>
      <w:r w:rsidR="00216287">
        <w:rPr>
          <w:color w:val="1D1C1D"/>
          <w:highlight w:val="white"/>
        </w:rPr>
        <w:fldChar w:fldCharType="begin">
          <w:fldData xml:space="preserve">PEVuZE5vdGU+PENpdGU+PEF1dGhvcj5UcmFwcG1hbm48L0F1dGhvcj48WWVhcj4yMDE3PC9ZZWFy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==
</w:fldData>
        </w:fldChar>
      </w:r>
      <w:r w:rsidR="001C0773">
        <w:rPr>
          <w:color w:val="1D1C1D"/>
          <w:highlight w:val="white"/>
        </w:rPr>
        <w:instrText xml:space="preserve"> ADDIN EN.CITE </w:instrText>
      </w:r>
      <w:r w:rsidR="001C0773">
        <w:rPr>
          <w:color w:val="1D1C1D"/>
          <w:highlight w:val="white"/>
        </w:rPr>
        <w:fldChar w:fldCharType="begin">
          <w:fldData xml:space="preserve">PEVuZE5vdGU+PENpdGU+PEF1dGhvcj5UcmFwcG1hbm48L0F1dGhvcj48WWVhcj4yMDE3PC9ZZWFy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==
</w:fldData>
        </w:fldChar>
      </w:r>
      <w:r w:rsidR="001C0773">
        <w:rPr>
          <w:color w:val="1D1C1D"/>
          <w:highlight w:val="white"/>
        </w:rPr>
        <w:instrText xml:space="preserve"> ADDIN EN.CITE.DATA </w:instrText>
      </w:r>
      <w:r w:rsidR="001C0773">
        <w:rPr>
          <w:color w:val="1D1C1D"/>
          <w:highlight w:val="white"/>
        </w:rPr>
      </w:r>
      <w:r w:rsidR="001C0773">
        <w:rPr>
          <w:color w:val="1D1C1D"/>
          <w:highlight w:val="white"/>
        </w:rPr>
        <w:fldChar w:fldCharType="end"/>
      </w:r>
      <w:r w:rsidR="00216287">
        <w:rPr>
          <w:color w:val="1D1C1D"/>
          <w:highlight w:val="white"/>
        </w:rPr>
      </w:r>
      <w:r w:rsidR="00216287">
        <w:rPr>
          <w:color w:val="1D1C1D"/>
          <w:highlight w:val="white"/>
        </w:rPr>
        <w:fldChar w:fldCharType="separate"/>
      </w:r>
      <w:r w:rsidR="001C0773" w:rsidRPr="001C0773">
        <w:rPr>
          <w:noProof/>
          <w:color w:val="1D1C1D"/>
          <w:highlight w:val="white"/>
          <w:vertAlign w:val="superscript"/>
        </w:rPr>
        <w:t>20-26</w:t>
      </w:r>
      <w:r w:rsidR="00216287">
        <w:rPr>
          <w:color w:val="1D1C1D"/>
          <w:highlight w:val="white"/>
        </w:rPr>
        <w:fldChar w:fldCharType="end"/>
      </w:r>
      <w:r w:rsidR="006D6F65">
        <w:rPr>
          <w:color w:val="1D1C1D"/>
          <w:highlight w:val="white"/>
        </w:rPr>
        <w:t>.</w:t>
      </w:r>
      <w:r>
        <w:rPr>
          <w:color w:val="1D1C1D"/>
          <w:highlight w:val="white"/>
        </w:rPr>
        <w:t xml:space="preserve"> </w:t>
      </w:r>
      <w:proofErr w:type="gramStart"/>
      <w:r>
        <w:rPr>
          <w:color w:val="1D1C1D"/>
          <w:highlight w:val="white"/>
        </w:rPr>
        <w:t>All of</w:t>
      </w:r>
      <w:proofErr w:type="gramEnd"/>
      <w:r>
        <w:rPr>
          <w:color w:val="1D1C1D"/>
          <w:highlight w:val="white"/>
        </w:rPr>
        <w:t xml:space="preserve"> these factors must be considered depending on the application of interest, which means that a modular, chemically tunable platform is ideal for satisfying a wide breadth of applications. </w:t>
      </w:r>
    </w:p>
    <w:p w14:paraId="14CED33D" w14:textId="77777777" w:rsidR="000B285D" w:rsidRDefault="000B285D" w:rsidP="001A77A9">
      <w:pPr>
        <w:rPr>
          <w:color w:val="1D1C1D"/>
          <w:highlight w:val="white"/>
        </w:rPr>
      </w:pPr>
    </w:p>
    <w:p w14:paraId="5D8A97F6" w14:textId="009F77A8" w:rsidR="000B285D" w:rsidRDefault="001A672A" w:rsidP="001A77A9">
      <w:pPr>
        <w:rPr>
          <w:color w:val="1D1C1D"/>
          <w:highlight w:val="white"/>
        </w:rPr>
      </w:pPr>
      <w:r>
        <w:rPr>
          <w:color w:val="1D1C1D"/>
          <w:highlight w:val="white"/>
        </w:rPr>
        <w:t xml:space="preserve">The present methods </w:t>
      </w:r>
      <w:r w:rsidR="00DA2990">
        <w:rPr>
          <w:color w:val="1D1C1D"/>
          <w:highlight w:val="white"/>
        </w:rPr>
        <w:t xml:space="preserve">describe the formulation and </w:t>
      </w:r>
      <w:r w:rsidR="00623D1D">
        <w:rPr>
          <w:color w:val="1D1C1D"/>
          <w:highlight w:val="white"/>
        </w:rPr>
        <w:t xml:space="preserve">the </w:t>
      </w:r>
      <w:r w:rsidR="00DA2990">
        <w:rPr>
          <w:color w:val="1D1C1D"/>
          <w:highlight w:val="white"/>
        </w:rPr>
        <w:t xml:space="preserve">use of an injectable </w:t>
      </w:r>
      <w:r w:rsidR="00D724F8">
        <w:rPr>
          <w:color w:val="1D1C1D"/>
          <w:highlight w:val="white"/>
        </w:rPr>
        <w:t>p</w:t>
      </w:r>
      <w:r w:rsidR="00DA2990">
        <w:rPr>
          <w:color w:val="1D1C1D"/>
          <w:highlight w:val="white"/>
        </w:rPr>
        <w:t>olymer-</w:t>
      </w:r>
      <w:r w:rsidR="00D724F8">
        <w:rPr>
          <w:color w:val="1D1C1D"/>
          <w:highlight w:val="white"/>
        </w:rPr>
        <w:t>n</w:t>
      </w:r>
      <w:r w:rsidR="00DA2990">
        <w:rPr>
          <w:color w:val="1D1C1D"/>
          <w:highlight w:val="white"/>
        </w:rPr>
        <w:t xml:space="preserve">anoparticle (PNP) </w:t>
      </w:r>
      <w:r w:rsidR="00D724F8">
        <w:rPr>
          <w:color w:val="1D1C1D"/>
          <w:highlight w:val="white"/>
        </w:rPr>
        <w:t xml:space="preserve">hydrogel </w:t>
      </w:r>
      <w:r w:rsidR="00DA2990">
        <w:rPr>
          <w:color w:val="1D1C1D"/>
          <w:highlight w:val="white"/>
        </w:rPr>
        <w:t xml:space="preserve">platform that exhibits tunable mechanical properties, </w:t>
      </w:r>
      <w:r w:rsidR="00D724F8">
        <w:rPr>
          <w:color w:val="1D1C1D"/>
          <w:highlight w:val="white"/>
        </w:rPr>
        <w:t xml:space="preserve">a high degree of </w:t>
      </w:r>
      <w:r w:rsidR="00DA2990">
        <w:rPr>
          <w:color w:val="1D1C1D"/>
          <w:highlight w:val="white"/>
        </w:rPr>
        <w:t>biocompatibility</w:t>
      </w:r>
      <w:r w:rsidR="00D724F8">
        <w:rPr>
          <w:color w:val="1D1C1D"/>
          <w:highlight w:val="white"/>
        </w:rPr>
        <w:t xml:space="preserve"> and</w:t>
      </w:r>
      <w:r w:rsidR="00DA2990">
        <w:rPr>
          <w:color w:val="1D1C1D"/>
          <w:highlight w:val="white"/>
        </w:rPr>
        <w:t xml:space="preserve"> low immunogenicity, and </w:t>
      </w:r>
      <w:r w:rsidR="00FC7E06">
        <w:rPr>
          <w:color w:val="1D1C1D"/>
          <w:highlight w:val="white"/>
        </w:rPr>
        <w:t xml:space="preserve">presents </w:t>
      </w:r>
      <w:r w:rsidR="00DA2990">
        <w:rPr>
          <w:color w:val="1D1C1D"/>
          <w:highlight w:val="white"/>
        </w:rPr>
        <w:t>sites for conjugating bioactive molecular cues</w:t>
      </w:r>
      <w:r w:rsidR="002B1F16">
        <w:rPr>
          <w:color w:val="1D1C1D"/>
          <w:highlight w:val="white"/>
        </w:rPr>
        <w:fldChar w:fldCharType="begin">
          <w:fldData xml:space="preserve">PEVuZE5vdGU+PENpdGU+PEF1dGhvcj5BcHBlbDwvQXV0aG9yPjxZZWFyPjIwMTU8L1llYXI+PFJl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</w:fldData>
        </w:fldChar>
      </w:r>
      <w:r w:rsidR="00795B2E">
        <w:rPr>
          <w:color w:val="1D1C1D"/>
          <w:highlight w:val="white"/>
        </w:rPr>
        <w:instrText xml:space="preserve"> ADDIN EN.CITE </w:instrText>
      </w:r>
      <w:r w:rsidR="00795B2E">
        <w:rPr>
          <w:color w:val="1D1C1D"/>
          <w:highlight w:val="white"/>
        </w:rPr>
        <w:fldChar w:fldCharType="begin">
          <w:fldData xml:space="preserve">PEVuZE5vdGU+PENpdGU+PEF1dGhvcj5BcHBlbDwvQXV0aG9yPjxZZWFyPjIwMTU8L1llYXI+PFJl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</w:fldData>
        </w:fldChar>
      </w:r>
      <w:r w:rsidR="00795B2E">
        <w:rPr>
          <w:color w:val="1D1C1D"/>
          <w:highlight w:val="white"/>
        </w:rPr>
        <w:instrText xml:space="preserve"> ADDIN EN.CITE.DATA </w:instrText>
      </w:r>
      <w:r w:rsidR="00795B2E">
        <w:rPr>
          <w:color w:val="1D1C1D"/>
          <w:highlight w:val="white"/>
        </w:rPr>
      </w:r>
      <w:r w:rsidR="00795B2E">
        <w:rPr>
          <w:color w:val="1D1C1D"/>
          <w:highlight w:val="white"/>
        </w:rPr>
        <w:fldChar w:fldCharType="end"/>
      </w:r>
      <w:r w:rsidR="002B1F16">
        <w:rPr>
          <w:color w:val="1D1C1D"/>
          <w:highlight w:val="white"/>
        </w:rPr>
      </w:r>
      <w:r w:rsidR="002B1F16">
        <w:rPr>
          <w:color w:val="1D1C1D"/>
          <w:highlight w:val="white"/>
        </w:rPr>
        <w:fldChar w:fldCharType="separate"/>
      </w:r>
      <w:r w:rsidR="001C0773" w:rsidRPr="001C0773">
        <w:rPr>
          <w:noProof/>
          <w:color w:val="1D1C1D"/>
          <w:highlight w:val="white"/>
          <w:vertAlign w:val="superscript"/>
        </w:rPr>
        <w:t>27-33</w:t>
      </w:r>
      <w:r w:rsidR="002B1F16">
        <w:rPr>
          <w:color w:val="1D1C1D"/>
          <w:highlight w:val="white"/>
        </w:rPr>
        <w:fldChar w:fldCharType="end"/>
      </w:r>
      <w:r w:rsidR="006D6F65">
        <w:rPr>
          <w:color w:val="1D1C1D"/>
          <w:highlight w:val="white"/>
        </w:rPr>
        <w:t>.</w:t>
      </w:r>
      <w:r w:rsidR="00DA2990">
        <w:rPr>
          <w:color w:val="1D1C1D"/>
          <w:highlight w:val="white"/>
        </w:rPr>
        <w:t xml:space="preserve"> </w:t>
      </w:r>
      <w:r w:rsidR="002145D2">
        <w:rPr>
          <w:color w:val="1D1C1D"/>
          <w:highlight w:val="white"/>
        </w:rPr>
        <w:t xml:space="preserve">These PNP hydrogels are composed of </w:t>
      </w:r>
      <w:r w:rsidR="00D724F8">
        <w:rPr>
          <w:color w:val="1D1C1D"/>
          <w:highlight w:val="white"/>
        </w:rPr>
        <w:t>hydrophobically</w:t>
      </w:r>
      <w:r w:rsidR="00DA2990">
        <w:rPr>
          <w:color w:val="1D1C1D"/>
          <w:highlight w:val="white"/>
        </w:rPr>
        <w:t xml:space="preserve">-modified </w:t>
      </w:r>
      <w:r w:rsidR="002A5CA2">
        <w:rPr>
          <w:color w:val="1D1C1D"/>
          <w:highlight w:val="white"/>
        </w:rPr>
        <w:t xml:space="preserve">cellulose </w:t>
      </w:r>
      <w:r w:rsidR="00DA2990">
        <w:rPr>
          <w:color w:val="1D1C1D"/>
          <w:highlight w:val="white"/>
        </w:rPr>
        <w:t xml:space="preserve">polymers and self-assembled core-shell </w:t>
      </w:r>
      <w:r w:rsidR="00D724F8">
        <w:rPr>
          <w:color w:val="1D1C1D"/>
          <w:highlight w:val="white"/>
        </w:rPr>
        <w:t>nanoparticles</w:t>
      </w:r>
      <w:r w:rsidR="00D724F8">
        <w:t xml:space="preserve"> comprising </w:t>
      </w:r>
      <w:r w:rsidR="00DA2990">
        <w:t>poly(ethylene glycol)-</w:t>
      </w:r>
      <w:r w:rsidR="00DA2990">
        <w:rPr>
          <w:i/>
        </w:rPr>
        <w:t>block</w:t>
      </w:r>
      <w:r w:rsidR="00DA2990">
        <w:t>-poly(lactic acid) (PEG-PLA)</w:t>
      </w:r>
      <w:r w:rsidR="00870983">
        <w:rPr>
          <w:color w:val="1D1C1D"/>
          <w:highlight w:val="white"/>
        </w:rPr>
        <w:fldChar w:fldCharType="begin"/>
      </w:r>
      <w:r w:rsidR="00795B2E">
        <w:rPr>
          <w:color w:val="1D1C1D"/>
          <w:highlight w:val="white"/>
        </w:rPr>
        <w:instrText xml:space="preserve"> ADDIN EN.CITE &lt;EndNote&gt;&lt;Cite&gt;&lt;Author&gt;Appel&lt;/Author&gt;&lt;Year&gt;2015&lt;/Year&gt;&lt;RecNum&gt;13&lt;/RecNum&gt;&lt;DisplayText&gt;&lt;style face="superscript"&gt;27,34&lt;/style&gt;&lt;/DisplayText&gt;&lt;record&gt;&lt;rec-number&gt;13&lt;/rec-number&gt;&lt;foreign-keys&gt;&lt;key app="EN" db-id="9zavrewtodzzelepz0s55xajxz2z0rssszrt" timestamp="1561745245"&gt;13&lt;/key&gt;&lt;/foreign-keys&gt;&lt;ref-type name="Journal Article"&gt;17&lt;/ref-type&gt;&lt;contributors&gt;&lt;authors&gt;&lt;author&gt;Appel, Eric A.&lt;/author&gt;&lt;author&gt;Tibbitt, Mark W.&lt;/author&gt;&lt;author&gt;Webber, Matthew J.&lt;/author&gt;&lt;author&gt;Mattix, Bradley A.&lt;/author&gt;&lt;author&gt;Veiseh, Omid&lt;/author&gt;&lt;author&gt;Langer, Robert&lt;/author&gt;&lt;/authors&gt;&lt;/contributors&gt;&lt;titles&gt;&lt;title&gt;Self-assembled hydrogels utilizing polymer–nanoparticle interactions&lt;/title&gt;&lt;secondary-title&gt;Nature Communications&lt;/secondary-title&gt;&lt;/titles&gt;&lt;periodical&gt;&lt;full-title&gt;Nature Communications&lt;/full-title&gt;&lt;/periodical&gt;&lt;volume&gt;6&lt;/volume&gt;&lt;number&gt;6295&lt;/number&gt;&lt;dates&gt;&lt;year&gt;2015&lt;/year&gt;&lt;/dates&gt;&lt;urls&gt;&lt;/urls&gt;&lt;/record&gt;&lt;/Cite&gt;&lt;Cite&gt;&lt;Author&gt;Anthony&lt;/Author&gt;&lt;Year&gt;2020&lt;/Year&gt;&lt;RecNum&gt;229&lt;/RecNum&gt;&lt;record&gt;&lt;rec-number&gt;229&lt;/rec-number&gt;&lt;foreign-keys&gt;&lt;key app="EN" db-id="p5rx5e5r0eetwqef0a9xpswdeft5avdfzarp" timestamp="1597189069" guid="8dec61f4-1db4-462f-b6c8-cd798aa4f5a7"&gt;229&lt;/key&gt;&lt;/foreign-keys&gt;&lt;ref-type name="Journal Article"&gt;17&lt;/ref-type&gt;&lt;contributors&gt;&lt;authors&gt;&lt;author&gt;Anthony, C Yu&lt;/author&gt;&lt;author&gt;Smith, Anton AA&lt;/author&gt;&lt;author&gt;Appel, Eric A&lt;/author&gt;&lt;/authors&gt;&lt;/contributors&gt;&lt;titles&gt;&lt;title&gt;Structural considerations for physical hydrogels based on polymer–nanoparticle interactions&lt;/title&gt;&lt;secondary-title&gt;Molecular Systems Design &amp;amp; Engineering&lt;/secondary-title&gt;&lt;/titles&gt;&lt;periodical&gt;&lt;full-title&gt;Molecular Systems Design &amp;amp; Engineering&lt;/full-title&gt;&lt;/periodical&gt;&lt;pages&gt;401-407&lt;/pages&gt;&lt;volume&gt;5&lt;/volume&gt;&lt;number&gt;1&lt;/number&gt;&lt;dates&gt;&lt;year&gt;2020&lt;/year&gt;&lt;/dates&gt;&lt;urls&gt;&lt;/urls&gt;&lt;/record&gt;&lt;/Cite&gt;&lt;/EndNote&gt;</w:instrText>
      </w:r>
      <w:r w:rsidR="00870983">
        <w:rPr>
          <w:color w:val="1D1C1D"/>
          <w:highlight w:val="white"/>
        </w:rPr>
        <w:fldChar w:fldCharType="separate"/>
      </w:r>
      <w:r w:rsidR="001C0773" w:rsidRPr="001C0773">
        <w:rPr>
          <w:noProof/>
          <w:color w:val="1D1C1D"/>
          <w:highlight w:val="white"/>
          <w:vertAlign w:val="superscript"/>
        </w:rPr>
        <w:t>27,34</w:t>
      </w:r>
      <w:r w:rsidR="00870983">
        <w:rPr>
          <w:color w:val="1D1C1D"/>
          <w:highlight w:val="white"/>
        </w:rPr>
        <w:fldChar w:fldCharType="end"/>
      </w:r>
      <w:r w:rsidR="002145D2">
        <w:rPr>
          <w:color w:val="1D1C1D"/>
          <w:highlight w:val="white"/>
        </w:rPr>
        <w:t xml:space="preserve"> that interact to produce a supramolecular network</w:t>
      </w:r>
      <w:r w:rsidR="006D6F65">
        <w:rPr>
          <w:color w:val="1D1C1D"/>
          <w:highlight w:val="white"/>
        </w:rPr>
        <w:t>.</w:t>
      </w:r>
      <w:r w:rsidR="00870983">
        <w:rPr>
          <w:color w:val="1D1C1D"/>
          <w:highlight w:val="white"/>
        </w:rPr>
        <w:t xml:space="preserve"> </w:t>
      </w:r>
      <w:r w:rsidR="00DA2990">
        <w:rPr>
          <w:color w:val="1D1C1D"/>
          <w:highlight w:val="white"/>
        </w:rPr>
        <w:t xml:space="preserve">More specifically, </w:t>
      </w:r>
      <w:r w:rsidR="002145D2">
        <w:rPr>
          <w:color w:val="1D1C1D"/>
          <w:highlight w:val="white"/>
        </w:rPr>
        <w:t xml:space="preserve">the </w:t>
      </w:r>
      <w:r w:rsidR="00DA2990">
        <w:rPr>
          <w:color w:val="1D1C1D"/>
          <w:highlight w:val="white"/>
        </w:rPr>
        <w:t>dodecyl</w:t>
      </w:r>
      <w:r w:rsidR="00870983">
        <w:rPr>
          <w:color w:val="1D1C1D"/>
          <w:highlight w:val="white"/>
        </w:rPr>
        <w:t xml:space="preserve">-modified </w:t>
      </w:r>
      <w:proofErr w:type="spellStart"/>
      <w:r w:rsidR="00870983">
        <w:rPr>
          <w:color w:val="1D1C1D"/>
          <w:highlight w:val="white"/>
        </w:rPr>
        <w:t>hydroxypropylmethyl</w:t>
      </w:r>
      <w:proofErr w:type="spellEnd"/>
      <w:r w:rsidR="00090E96">
        <w:rPr>
          <w:color w:val="1D1C1D"/>
          <w:highlight w:val="white"/>
        </w:rPr>
        <w:t xml:space="preserve"> </w:t>
      </w:r>
      <w:r w:rsidR="00DA2990">
        <w:rPr>
          <w:color w:val="1D1C1D"/>
          <w:highlight w:val="white"/>
        </w:rPr>
        <w:t>cellulose polymer</w:t>
      </w:r>
      <w:r w:rsidR="00870983">
        <w:rPr>
          <w:color w:val="1D1C1D"/>
          <w:highlight w:val="white"/>
        </w:rPr>
        <w:t>s (HPMC-C</w:t>
      </w:r>
      <w:r w:rsidR="00870983" w:rsidRPr="002C0B30">
        <w:rPr>
          <w:color w:val="1D1C1D"/>
          <w:highlight w:val="white"/>
          <w:vertAlign w:val="subscript"/>
        </w:rPr>
        <w:t>12</w:t>
      </w:r>
      <w:r w:rsidR="00870983">
        <w:rPr>
          <w:color w:val="1D1C1D"/>
          <w:highlight w:val="white"/>
        </w:rPr>
        <w:t>)</w:t>
      </w:r>
      <w:r w:rsidR="00DA2990">
        <w:rPr>
          <w:color w:val="1D1C1D"/>
          <w:highlight w:val="white"/>
        </w:rPr>
        <w:t xml:space="preserve"> dynamically interact with the </w:t>
      </w:r>
      <w:r w:rsidR="00870983">
        <w:rPr>
          <w:color w:val="1D1C1D"/>
          <w:highlight w:val="white"/>
        </w:rPr>
        <w:t xml:space="preserve">surface of </w:t>
      </w:r>
      <w:r w:rsidR="00DA2990">
        <w:rPr>
          <w:color w:val="1D1C1D"/>
          <w:highlight w:val="white"/>
        </w:rPr>
        <w:t>PEG</w:t>
      </w:r>
      <w:r w:rsidR="00870983">
        <w:rPr>
          <w:color w:val="1D1C1D"/>
          <w:highlight w:val="white"/>
        </w:rPr>
        <w:t>-</w:t>
      </w:r>
      <w:r w:rsidR="00DA2990" w:rsidRPr="003F2D9B">
        <w:rPr>
          <w:color w:val="1D1C1D"/>
          <w:highlight w:val="white"/>
        </w:rPr>
        <w:t>PLA</w:t>
      </w:r>
      <w:r w:rsidR="003F2D9B">
        <w:rPr>
          <w:color w:val="1D1C1D"/>
          <w:highlight w:val="white"/>
        </w:rPr>
        <w:t xml:space="preserve"> </w:t>
      </w:r>
      <w:r w:rsidR="00DA2990">
        <w:rPr>
          <w:color w:val="1D1C1D"/>
          <w:highlight w:val="white"/>
        </w:rPr>
        <w:t xml:space="preserve">nanoparticles </w:t>
      </w:r>
      <w:r w:rsidR="00870983">
        <w:rPr>
          <w:color w:val="1D1C1D"/>
          <w:highlight w:val="white"/>
        </w:rPr>
        <w:t xml:space="preserve">and bridge between these nanoparticles </w:t>
      </w:r>
      <w:r w:rsidR="00DA2990">
        <w:rPr>
          <w:color w:val="1D1C1D"/>
          <w:highlight w:val="white"/>
        </w:rPr>
        <w:t xml:space="preserve">to form </w:t>
      </w:r>
      <w:r w:rsidR="002145D2">
        <w:rPr>
          <w:color w:val="1D1C1D"/>
          <w:highlight w:val="white"/>
        </w:rPr>
        <w:t>this</w:t>
      </w:r>
      <w:r w:rsidR="00DA2990">
        <w:rPr>
          <w:color w:val="1D1C1D"/>
          <w:highlight w:val="white"/>
        </w:rPr>
        <w:t xml:space="preserve"> </w:t>
      </w:r>
      <w:r w:rsidR="00870983">
        <w:rPr>
          <w:color w:val="1D1C1D"/>
          <w:highlight w:val="white"/>
        </w:rPr>
        <w:t xml:space="preserve">polymer </w:t>
      </w:r>
      <w:r w:rsidR="00DA2990">
        <w:rPr>
          <w:color w:val="1D1C1D"/>
          <w:highlight w:val="white"/>
        </w:rPr>
        <w:t>network</w:t>
      </w:r>
      <w:r w:rsidR="009407C8">
        <w:rPr>
          <w:color w:val="1D1C1D"/>
          <w:highlight w:val="white"/>
        </w:rPr>
        <w:fldChar w:fldCharType="begin"/>
      </w:r>
      <w:r w:rsidR="00795B2E">
        <w:rPr>
          <w:color w:val="1D1C1D"/>
          <w:highlight w:val="white"/>
        </w:rPr>
        <w:instrText xml:space="preserve"> ADDIN EN.CITE &lt;EndNote&gt;&lt;Cite&gt;&lt;Author&gt;Appel&lt;/Author&gt;&lt;Year&gt;2015&lt;/Year&gt;&lt;RecNum&gt;13&lt;/RecNum&gt;&lt;DisplayText&gt;&lt;style face="superscript"&gt;27,34&lt;/style&gt;&lt;/DisplayText&gt;&lt;record&gt;&lt;rec-number&gt;13&lt;/rec-number&gt;&lt;foreign-keys&gt;&lt;key app="EN" db-id="9zavrewtodzzelepz0s55xajxz2z0rssszrt" timestamp="1561745245"&gt;13&lt;/key&gt;&lt;/foreign-keys&gt;&lt;ref-type name="Journal Article"&gt;17&lt;/ref-type&gt;&lt;contributors&gt;&lt;authors&gt;&lt;author&gt;Appel, Eric A.&lt;/author&gt;&lt;author&gt;Tibbitt, Mark W.&lt;/author&gt;&lt;author&gt;Webber, Matthew J.&lt;/author&gt;&lt;author&gt;Mattix, Bradley A.&lt;/author&gt;&lt;author&gt;Veiseh, Omid&lt;/author&gt;&lt;author&gt;Langer, Robert&lt;/author&gt;&lt;/authors&gt;&lt;/contributors&gt;&lt;titles&gt;&lt;title&gt;Self-assembled hydrogels utilizing polymer–nanoparticle interactions&lt;/title&gt;&lt;secondary-title&gt;Nature Communications&lt;/secondary-title&gt;&lt;/titles&gt;&lt;periodical&gt;&lt;full-title&gt;Nature Communications&lt;/full-title&gt;&lt;/periodical&gt;&lt;volume&gt;6&lt;/volume&gt;&lt;number&gt;6295&lt;/number&gt;&lt;dates&gt;&lt;year&gt;2015&lt;/year&gt;&lt;/dates&gt;&lt;urls&gt;&lt;/urls&gt;&lt;/record&gt;&lt;/Cite&gt;&lt;Cite&gt;&lt;Author&gt;Anthony&lt;/Author&gt;&lt;Year&gt;2020&lt;/Year&gt;&lt;RecNum&gt;229&lt;/RecNum&gt;&lt;record&gt;&lt;rec-number&gt;229&lt;/rec-number&gt;&lt;foreign-keys&gt;&lt;key app="EN" db-id="p5rx5e5r0eetwqef0a9xpswdeft5avdfzarp" timestamp="1597189069" guid="8dec61f4-1db4-462f-b6c8-cd798aa4f5a7"&gt;229&lt;/key&gt;&lt;/foreign-keys&gt;&lt;ref-type name="Journal Article"&gt;17&lt;/ref-type&gt;&lt;contributors&gt;&lt;authors&gt;&lt;author&gt;Anthony, C Yu&lt;/author&gt;&lt;author&gt;Smith, Anton AA&lt;/author&gt;&lt;author&gt;Appel, Eric A&lt;/author&gt;&lt;/authors&gt;&lt;/contributors&gt;&lt;titles&gt;&lt;title&gt;Structural considerations for physical hydrogels based on polymer–nanoparticle interactions&lt;/title&gt;&lt;secondary-title&gt;Molecular Systems Design &amp;amp; Engineering&lt;/secondary-title&gt;&lt;/titles&gt;&lt;periodical&gt;&lt;full-title&gt;Molecular Systems Design &amp;amp; Engineering&lt;/full-title&gt;&lt;/periodical&gt;&lt;pages&gt;401-407&lt;/pages&gt;&lt;volume&gt;5&lt;/volume&gt;&lt;number&gt;1&lt;/number&gt;&lt;dates&gt;&lt;year&gt;2020&lt;/year&gt;&lt;/dates&gt;&lt;urls&gt;&lt;/urls&gt;&lt;/record&gt;&lt;/Cite&gt;&lt;/EndNote&gt;</w:instrText>
      </w:r>
      <w:r w:rsidR="009407C8">
        <w:rPr>
          <w:color w:val="1D1C1D"/>
          <w:highlight w:val="white"/>
        </w:rPr>
        <w:fldChar w:fldCharType="separate"/>
      </w:r>
      <w:r w:rsidR="001C0773" w:rsidRPr="001C0773">
        <w:rPr>
          <w:noProof/>
          <w:color w:val="1D1C1D"/>
          <w:highlight w:val="white"/>
          <w:vertAlign w:val="superscript"/>
        </w:rPr>
        <w:t>27,34</w:t>
      </w:r>
      <w:r w:rsidR="009407C8">
        <w:rPr>
          <w:color w:val="1D1C1D"/>
          <w:highlight w:val="white"/>
        </w:rPr>
        <w:fldChar w:fldCharType="end"/>
      </w:r>
      <w:r w:rsidR="006D6F65">
        <w:rPr>
          <w:color w:val="1D1C1D"/>
          <w:highlight w:val="white"/>
        </w:rPr>
        <w:t>.</w:t>
      </w:r>
      <w:r w:rsidR="00DA2990">
        <w:rPr>
          <w:color w:val="1D1C1D"/>
          <w:highlight w:val="white"/>
        </w:rPr>
        <w:t xml:space="preserve"> Th</w:t>
      </w:r>
      <w:r w:rsidR="00870983">
        <w:rPr>
          <w:color w:val="1D1C1D"/>
          <w:highlight w:val="white"/>
        </w:rPr>
        <w:t>ese</w:t>
      </w:r>
      <w:r w:rsidR="00DA2990">
        <w:rPr>
          <w:color w:val="1D1C1D"/>
          <w:highlight w:val="white"/>
        </w:rPr>
        <w:t xml:space="preserve"> dynamic</w:t>
      </w:r>
      <w:r w:rsidR="00870983">
        <w:rPr>
          <w:color w:val="1D1C1D"/>
          <w:highlight w:val="white"/>
        </w:rPr>
        <w:t>,</w:t>
      </w:r>
      <w:r w:rsidR="00DA2990">
        <w:rPr>
          <w:color w:val="1D1C1D"/>
          <w:highlight w:val="white"/>
        </w:rPr>
        <w:t xml:space="preserve"> multivalent interaction</w:t>
      </w:r>
      <w:r w:rsidR="00870983">
        <w:rPr>
          <w:color w:val="1D1C1D"/>
          <w:highlight w:val="white"/>
        </w:rPr>
        <w:t>s</w:t>
      </w:r>
      <w:r w:rsidR="00DA2990">
        <w:rPr>
          <w:color w:val="1D1C1D"/>
          <w:highlight w:val="white"/>
        </w:rPr>
        <w:t xml:space="preserve"> allow the material</w:t>
      </w:r>
      <w:r w:rsidR="00870983">
        <w:rPr>
          <w:color w:val="1D1C1D"/>
          <w:highlight w:val="white"/>
        </w:rPr>
        <w:t>s</w:t>
      </w:r>
      <w:r w:rsidR="00DA2990">
        <w:rPr>
          <w:color w:val="1D1C1D"/>
          <w:highlight w:val="white"/>
        </w:rPr>
        <w:t xml:space="preserve"> to shear-thin </w:t>
      </w:r>
      <w:r w:rsidR="00870983">
        <w:rPr>
          <w:color w:val="1D1C1D"/>
          <w:highlight w:val="white"/>
        </w:rPr>
        <w:t>during</w:t>
      </w:r>
      <w:r w:rsidR="00DA2990">
        <w:rPr>
          <w:color w:val="1D1C1D"/>
          <w:highlight w:val="white"/>
        </w:rPr>
        <w:t xml:space="preserve"> injection and rapidly self-heal after </w:t>
      </w:r>
      <w:r w:rsidR="00870983">
        <w:rPr>
          <w:color w:val="1D1C1D"/>
          <w:highlight w:val="white"/>
        </w:rPr>
        <w:t>administration</w:t>
      </w:r>
      <w:r w:rsidR="00DA2990">
        <w:rPr>
          <w:color w:val="1D1C1D"/>
          <w:highlight w:val="white"/>
        </w:rPr>
        <w:t xml:space="preserve">. </w:t>
      </w:r>
      <w:r w:rsidR="001B658A">
        <w:rPr>
          <w:color w:val="1D1C1D"/>
          <w:highlight w:val="white"/>
        </w:rPr>
        <w:t xml:space="preserve">The </w:t>
      </w:r>
      <w:r w:rsidR="00DA2990">
        <w:rPr>
          <w:color w:val="1D1C1D"/>
          <w:highlight w:val="white"/>
        </w:rPr>
        <w:t>PNP hydrogel</w:t>
      </w:r>
      <w:r w:rsidR="001B658A">
        <w:rPr>
          <w:color w:val="1D1C1D"/>
          <w:highlight w:val="white"/>
        </w:rPr>
        <w:t xml:space="preserve"> components</w:t>
      </w:r>
      <w:r w:rsidR="00DA2990">
        <w:rPr>
          <w:color w:val="1D1C1D"/>
          <w:highlight w:val="white"/>
        </w:rPr>
        <w:t xml:space="preserve"> are easily fabricated through simple one-pot reactions and </w:t>
      </w:r>
      <w:r w:rsidR="001B658A">
        <w:rPr>
          <w:color w:val="1D1C1D"/>
          <w:highlight w:val="white"/>
        </w:rPr>
        <w:t xml:space="preserve">the PNP hydrogel is formed </w:t>
      </w:r>
      <w:r w:rsidR="00870983">
        <w:rPr>
          <w:color w:val="1D1C1D"/>
          <w:highlight w:val="white"/>
        </w:rPr>
        <w:t xml:space="preserve">under mild conditions </w:t>
      </w:r>
      <w:r w:rsidR="001B658A">
        <w:rPr>
          <w:color w:val="1D1C1D"/>
          <w:highlight w:val="white"/>
        </w:rPr>
        <w:t>by</w:t>
      </w:r>
      <w:r w:rsidR="00DA2990">
        <w:rPr>
          <w:color w:val="1D1C1D"/>
          <w:highlight w:val="white"/>
        </w:rPr>
        <w:t xml:space="preserve"> simple mixing of the two components</w:t>
      </w:r>
      <w:r w:rsidR="00992EA9">
        <w:rPr>
          <w:color w:val="1D1C1D"/>
          <w:highlight w:val="white"/>
        </w:rPr>
        <w:fldChar w:fldCharType="begin"/>
      </w:r>
      <w:r w:rsidR="001C0773">
        <w:rPr>
          <w:color w:val="1D1C1D"/>
          <w:highlight w:val="white"/>
        </w:rPr>
        <w:instrText xml:space="preserve"> ADDIN EN.CITE &lt;EndNote&gt;&lt;Cite&gt;&lt;Author&gt;Wisdom&lt;/Author&gt;&lt;Year&gt;2017&lt;/Year&gt;&lt;RecNum&gt;166&lt;/RecNum&gt;&lt;DisplayText&gt;&lt;style face="superscript"&gt;35&lt;/style&gt;&lt;/DisplayText&gt;&lt;record&gt;&lt;rec-number&gt;166&lt;/rec-number&gt;&lt;foreign-keys&gt;&lt;key app="EN" db-id="9zavrewtodzzelepz0s55xajxz2z0rssszrt" timestamp="1603683647"&gt;166&lt;/key&gt;&lt;/foreign-keys&gt;&lt;ref-type name="Book Section"&gt;5&lt;/ref-type&gt;&lt;contributors&gt;&lt;authors&gt;&lt;author&gt;Wisdom, Katrina&lt;/author&gt;&lt;author&gt;Chaudhuri, Ovijit&lt;/author&gt;&lt;/authors&gt;&lt;secondary-authors&gt;&lt;author&gt;Koledova, Zuzana&lt;/author&gt;&lt;/secondary-authors&gt;&lt;/contributors&gt;&lt;titles&gt;&lt;title&gt;3D Cell Culture in Interpenetrating Networks of Alginate and rBM Matrix&lt;/title&gt;&lt;secondary-title&gt;3D Cell Culture: Methods and Protocols&lt;/secondary-title&gt;&lt;/titles&gt;&lt;pages&gt;29-37&lt;/pages&gt;&lt;dates&gt;&lt;year&gt;2017&lt;/year&gt;&lt;/dates&gt;&lt;pub-location&gt;New York, NY&lt;/pub-location&gt;&lt;publisher&gt;Springer New York&lt;/publisher&gt;&lt;isbn&gt;978-1-4939-7021-6&lt;/isbn&gt;&lt;label&gt;Wisdom2017&lt;/label&gt;&lt;urls&gt;&lt;related-urls&gt;&lt;url&gt;https://doi.org/10.1007/978-1-4939-7021-6_3&lt;/url&gt;&lt;/related-urls&gt;&lt;/urls&gt;&lt;electronic-resource-num&gt;10.1007/978-1-4939-7021-6_3&lt;/electronic-resource-num&gt;&lt;/record&gt;&lt;/Cite&gt;&lt;/EndNote&gt;</w:instrText>
      </w:r>
      <w:r w:rsidR="00992EA9">
        <w:rPr>
          <w:color w:val="1D1C1D"/>
          <w:highlight w:val="white"/>
        </w:rPr>
        <w:fldChar w:fldCharType="separate"/>
      </w:r>
      <w:r w:rsidR="001C0773" w:rsidRPr="001C0773">
        <w:rPr>
          <w:noProof/>
          <w:color w:val="1D1C1D"/>
          <w:highlight w:val="white"/>
          <w:vertAlign w:val="superscript"/>
        </w:rPr>
        <w:t>35</w:t>
      </w:r>
      <w:r w:rsidR="00992EA9">
        <w:rPr>
          <w:color w:val="1D1C1D"/>
          <w:highlight w:val="white"/>
        </w:rPr>
        <w:fldChar w:fldCharType="end"/>
      </w:r>
      <w:r w:rsidR="006D6F65">
        <w:rPr>
          <w:color w:val="1D1C1D"/>
          <w:highlight w:val="white"/>
        </w:rPr>
        <w:t>.</w:t>
      </w:r>
      <w:r w:rsidR="00DA2990">
        <w:rPr>
          <w:color w:val="1D1C1D"/>
          <w:highlight w:val="white"/>
        </w:rPr>
        <w:t xml:space="preserve"> Due to the ease of fabrication, this hydrogel platform is highly translatable at scale. The mechanical properties and mesh size of PNP </w:t>
      </w:r>
      <w:r w:rsidR="00DA2990">
        <w:rPr>
          <w:color w:val="1D1C1D"/>
          <w:highlight w:val="white"/>
        </w:rPr>
        <w:lastRenderedPageBreak/>
        <w:t xml:space="preserve">hydrogels </w:t>
      </w:r>
      <w:r w:rsidR="00FC7E06">
        <w:rPr>
          <w:color w:val="1D1C1D"/>
          <w:highlight w:val="white"/>
        </w:rPr>
        <w:t xml:space="preserve">are </w:t>
      </w:r>
      <w:r w:rsidR="00DA2990">
        <w:rPr>
          <w:color w:val="1D1C1D"/>
          <w:highlight w:val="white"/>
        </w:rPr>
        <w:t xml:space="preserve">controlled by </w:t>
      </w:r>
      <w:r w:rsidR="00870983">
        <w:rPr>
          <w:color w:val="1D1C1D"/>
          <w:highlight w:val="white"/>
        </w:rPr>
        <w:t xml:space="preserve">altering </w:t>
      </w:r>
      <w:r w:rsidR="00DA2990">
        <w:rPr>
          <w:color w:val="1D1C1D"/>
          <w:highlight w:val="white"/>
        </w:rPr>
        <w:t xml:space="preserve">the weight percent of </w:t>
      </w:r>
      <w:r w:rsidR="00870983">
        <w:rPr>
          <w:color w:val="1D1C1D"/>
          <w:highlight w:val="white"/>
        </w:rPr>
        <w:t xml:space="preserve">the </w:t>
      </w:r>
      <w:r w:rsidR="00DA2990">
        <w:rPr>
          <w:color w:val="1D1C1D"/>
          <w:highlight w:val="white"/>
        </w:rPr>
        <w:t>polymer and nanoparticle</w:t>
      </w:r>
      <w:r w:rsidR="00870983">
        <w:rPr>
          <w:color w:val="1D1C1D"/>
          <w:highlight w:val="white"/>
        </w:rPr>
        <w:t xml:space="preserve"> components in the formulation</w:t>
      </w:r>
      <w:r w:rsidR="00DA2990">
        <w:rPr>
          <w:color w:val="1D1C1D"/>
          <w:highlight w:val="white"/>
        </w:rPr>
        <w:t xml:space="preserve">. </w:t>
      </w:r>
      <w:r w:rsidR="004C50FA">
        <w:rPr>
          <w:color w:val="1D1C1D"/>
          <w:highlight w:val="white"/>
        </w:rPr>
        <w:t>P</w:t>
      </w:r>
      <w:r w:rsidR="00DA2990">
        <w:rPr>
          <w:color w:val="1D1C1D"/>
          <w:highlight w:val="white"/>
        </w:rPr>
        <w:t xml:space="preserve">rior studies with this platform indicate that PNP hydrogels are </w:t>
      </w:r>
      <w:r w:rsidR="00870983">
        <w:rPr>
          <w:color w:val="1D1C1D"/>
          <w:highlight w:val="white"/>
        </w:rPr>
        <w:t xml:space="preserve">highly </w:t>
      </w:r>
      <w:r w:rsidR="00DA2990">
        <w:rPr>
          <w:color w:val="1D1C1D"/>
          <w:highlight w:val="white"/>
        </w:rPr>
        <w:t>biocompatible, biodegradable, and non</w:t>
      </w:r>
      <w:r w:rsidR="001B658A">
        <w:rPr>
          <w:color w:val="1D1C1D"/>
          <w:highlight w:val="white"/>
        </w:rPr>
        <w:t>-</w:t>
      </w:r>
      <w:r w:rsidR="00DA2990">
        <w:rPr>
          <w:color w:val="1D1C1D"/>
          <w:highlight w:val="white"/>
        </w:rPr>
        <w:t>immunogenic</w:t>
      </w:r>
      <w:r w:rsidR="00870983">
        <w:rPr>
          <w:color w:val="1D1C1D"/>
          <w:highlight w:val="white"/>
        </w:rPr>
        <w:fldChar w:fldCharType="begin">
          <w:fldData xml:space="preserve">PEVuZE5vdGU+PENpdGU+PEF1dGhvcj5Sb3RoPC9BdXRob3I+PFllYXI+MjAyMDwvWWVhcj48UmVj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</w:fldData>
        </w:fldChar>
      </w:r>
      <w:r w:rsidR="00795B2E">
        <w:rPr>
          <w:color w:val="1D1C1D"/>
          <w:highlight w:val="white"/>
        </w:rPr>
        <w:instrText xml:space="preserve"> ADDIN EN.CITE </w:instrText>
      </w:r>
      <w:r w:rsidR="00795B2E">
        <w:rPr>
          <w:color w:val="1D1C1D"/>
          <w:highlight w:val="white"/>
        </w:rPr>
        <w:fldChar w:fldCharType="begin">
          <w:fldData xml:space="preserve">PEVuZE5vdGU+PENpdGU+PEF1dGhvcj5Sb3RoPC9BdXRob3I+PFllYXI+MjAyMDwvWWVhcj48UmVj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</w:fldData>
        </w:fldChar>
      </w:r>
      <w:r w:rsidR="00795B2E">
        <w:rPr>
          <w:color w:val="1D1C1D"/>
          <w:highlight w:val="white"/>
        </w:rPr>
        <w:instrText xml:space="preserve"> ADDIN EN.CITE.DATA </w:instrText>
      </w:r>
      <w:r w:rsidR="00795B2E">
        <w:rPr>
          <w:color w:val="1D1C1D"/>
          <w:highlight w:val="white"/>
        </w:rPr>
      </w:r>
      <w:r w:rsidR="00795B2E">
        <w:rPr>
          <w:color w:val="1D1C1D"/>
          <w:highlight w:val="white"/>
        </w:rPr>
        <w:fldChar w:fldCharType="end"/>
      </w:r>
      <w:r w:rsidR="00870983">
        <w:rPr>
          <w:color w:val="1D1C1D"/>
          <w:highlight w:val="white"/>
        </w:rPr>
      </w:r>
      <w:r w:rsidR="00870983">
        <w:rPr>
          <w:color w:val="1D1C1D"/>
          <w:highlight w:val="white"/>
        </w:rPr>
        <w:fldChar w:fldCharType="separate"/>
      </w:r>
      <w:r w:rsidR="001C0773" w:rsidRPr="001C0773">
        <w:rPr>
          <w:noProof/>
          <w:color w:val="1D1C1D"/>
          <w:highlight w:val="white"/>
          <w:vertAlign w:val="superscript"/>
        </w:rPr>
        <w:t>28,30,31</w:t>
      </w:r>
      <w:r w:rsidR="00870983">
        <w:rPr>
          <w:color w:val="1D1C1D"/>
          <w:highlight w:val="white"/>
        </w:rPr>
        <w:fldChar w:fldCharType="end"/>
      </w:r>
      <w:r w:rsidR="006D6F65">
        <w:rPr>
          <w:color w:val="1D1C1D"/>
          <w:highlight w:val="white"/>
        </w:rPr>
        <w:t>.</w:t>
      </w:r>
      <w:r w:rsidR="00DA2990">
        <w:rPr>
          <w:color w:val="1D1C1D"/>
          <w:highlight w:val="white"/>
        </w:rPr>
        <w:t xml:space="preserve"> Overall, these hydrogels </w:t>
      </w:r>
      <w:r w:rsidR="00FC7E06">
        <w:rPr>
          <w:color w:val="1D1C1D"/>
          <w:highlight w:val="white"/>
        </w:rPr>
        <w:t xml:space="preserve">present </w:t>
      </w:r>
      <w:r w:rsidR="00DA2990">
        <w:rPr>
          <w:color w:val="1D1C1D"/>
          <w:highlight w:val="white"/>
        </w:rPr>
        <w:t xml:space="preserve">wide </w:t>
      </w:r>
      <w:r w:rsidR="00870983">
        <w:rPr>
          <w:color w:val="1D1C1D"/>
          <w:highlight w:val="white"/>
        </w:rPr>
        <w:t>utility in</w:t>
      </w:r>
      <w:r w:rsidR="00DA2990">
        <w:rPr>
          <w:color w:val="1D1C1D"/>
          <w:highlight w:val="white"/>
        </w:rPr>
        <w:t xml:space="preserve"> biomedical applications </w:t>
      </w:r>
      <w:r w:rsidR="00C26DF7">
        <w:rPr>
          <w:color w:val="1D1C1D"/>
          <w:highlight w:val="white"/>
        </w:rPr>
        <w:t xml:space="preserve">encompassing </w:t>
      </w:r>
      <w:r w:rsidR="00870983">
        <w:rPr>
          <w:color w:val="1D1C1D"/>
          <w:highlight w:val="white"/>
        </w:rPr>
        <w:t>post-operative adhesion prevention,</w:t>
      </w:r>
      <w:r w:rsidR="00DA2990">
        <w:rPr>
          <w:color w:val="1D1C1D"/>
          <w:highlight w:val="white"/>
        </w:rPr>
        <w:t xml:space="preserve"> tissue </w:t>
      </w:r>
      <w:r w:rsidR="00870983">
        <w:rPr>
          <w:color w:val="1D1C1D"/>
          <w:highlight w:val="white"/>
        </w:rPr>
        <w:t xml:space="preserve">engineering and </w:t>
      </w:r>
      <w:r w:rsidR="00DA2990">
        <w:rPr>
          <w:color w:val="1D1C1D"/>
          <w:highlight w:val="white"/>
        </w:rPr>
        <w:t>regeneration</w:t>
      </w:r>
      <w:r w:rsidR="00870983">
        <w:rPr>
          <w:color w:val="1D1C1D"/>
          <w:highlight w:val="white"/>
        </w:rPr>
        <w:t>,</w:t>
      </w:r>
      <w:r w:rsidR="00DA2990">
        <w:rPr>
          <w:color w:val="1D1C1D"/>
          <w:highlight w:val="white"/>
        </w:rPr>
        <w:t xml:space="preserve"> </w:t>
      </w:r>
      <w:r w:rsidR="001B658A">
        <w:rPr>
          <w:color w:val="1D1C1D"/>
          <w:highlight w:val="white"/>
        </w:rPr>
        <w:t>and</w:t>
      </w:r>
      <w:r w:rsidR="00DA2990">
        <w:rPr>
          <w:color w:val="1D1C1D"/>
          <w:highlight w:val="white"/>
        </w:rPr>
        <w:t xml:space="preserve"> sustained drug delivery</w:t>
      </w:r>
      <w:r w:rsidR="00870983">
        <w:rPr>
          <w:color w:val="1D1C1D"/>
          <w:highlight w:val="white"/>
        </w:rPr>
        <w:t xml:space="preserve"> and </w:t>
      </w:r>
      <w:proofErr w:type="spellStart"/>
      <w:r w:rsidR="00870983">
        <w:rPr>
          <w:color w:val="1D1C1D"/>
          <w:highlight w:val="white"/>
        </w:rPr>
        <w:t>immunoengineering</w:t>
      </w:r>
      <w:proofErr w:type="spellEnd"/>
      <w:r w:rsidR="00870983">
        <w:rPr>
          <w:color w:val="1D1C1D"/>
          <w:highlight w:val="white"/>
        </w:rPr>
        <w:t xml:space="preserve">. </w:t>
      </w:r>
    </w:p>
    <w:p w14:paraId="28F4992D" w14:textId="77777777" w:rsidR="000B285D" w:rsidRDefault="000B285D" w:rsidP="001A77A9">
      <w:pPr>
        <w:rPr>
          <w:color w:val="1D1C1D"/>
          <w:highlight w:val="white"/>
        </w:rPr>
      </w:pPr>
    </w:p>
    <w:p w14:paraId="4AA520E6" w14:textId="77777777" w:rsidR="000B285D" w:rsidRDefault="00DA2990" w:rsidP="001A77A9">
      <w:pPr>
        <w:rPr>
          <w:i/>
          <w:highlight w:val="yellow"/>
        </w:rPr>
      </w:pPr>
      <w:bookmarkStart w:id="0" w:name="_Hlk61422659"/>
      <w:r>
        <w:rPr>
          <w:b/>
        </w:rPr>
        <w:t>PROTOCOL:</w:t>
      </w:r>
      <w:r>
        <w:t xml:space="preserve"> </w:t>
      </w:r>
    </w:p>
    <w:p w14:paraId="3BEBF152" w14:textId="7BAECD85" w:rsidR="000B285D" w:rsidRDefault="00DA2990" w:rsidP="001A77A9">
      <w:pPr>
        <w:rPr>
          <w:shd w:val="clear" w:color="auto" w:fill="C9DAF8"/>
        </w:rPr>
      </w:pPr>
      <w:r>
        <w:t>Prior to beginning this protocol, it is necessary to synthesize HPMC-C</w:t>
      </w:r>
      <w:r>
        <w:rPr>
          <w:vertAlign w:val="subscript"/>
        </w:rPr>
        <w:t>12</w:t>
      </w:r>
      <w:r>
        <w:t xml:space="preserve"> and PEG</w:t>
      </w:r>
      <w:r w:rsidR="00351BA8">
        <w:t>-</w:t>
      </w:r>
      <w:r>
        <w:t>PLA using previously published methods</w:t>
      </w:r>
      <w:r w:rsidR="00FC7E06">
        <w:fldChar w:fldCharType="begin">
          <w:fldData xml:space="preserve">PEVuZE5vdGU+PENpdGU+PEF1dGhvcj5BcHBlbDwvQXV0aG9yPjxZZWFyPjIwMTU8L1llYXI+PFJl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</w:fldData>
        </w:fldChar>
      </w:r>
      <w:r w:rsidR="00795B2E">
        <w:instrText xml:space="preserve"> ADDIN EN.CITE </w:instrText>
      </w:r>
      <w:r w:rsidR="00795B2E">
        <w:fldChar w:fldCharType="begin">
          <w:fldData xml:space="preserve">PEVuZE5vdGU+PENpdGU+PEF1dGhvcj5BcHBlbDwvQXV0aG9yPjxZZWFyPjIwMTU8L1llYXI+PFJl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</w:fldData>
        </w:fldChar>
      </w:r>
      <w:r w:rsidR="00795B2E">
        <w:instrText xml:space="preserve"> ADDIN EN.CITE.DATA </w:instrText>
      </w:r>
      <w:r w:rsidR="00795B2E">
        <w:fldChar w:fldCharType="end"/>
      </w:r>
      <w:r w:rsidR="00FC7E06">
        <w:fldChar w:fldCharType="separate"/>
      </w:r>
      <w:r w:rsidR="001C0773" w:rsidRPr="001C0773">
        <w:rPr>
          <w:noProof/>
          <w:vertAlign w:val="superscript"/>
        </w:rPr>
        <w:t>27-31,36-38</w:t>
      </w:r>
      <w:r w:rsidR="00FC7E06">
        <w:fldChar w:fldCharType="end"/>
      </w:r>
      <w:r w:rsidR="006D6F65">
        <w:t>.</w:t>
      </w:r>
    </w:p>
    <w:p w14:paraId="6595A17E" w14:textId="77777777" w:rsidR="000B285D" w:rsidRDefault="000B285D" w:rsidP="001A77A9">
      <w:pPr>
        <w:pBdr>
          <w:top w:val="nil"/>
          <w:left w:val="nil"/>
          <w:bottom w:val="nil"/>
          <w:right w:val="nil"/>
          <w:between w:val="nil"/>
        </w:pBdr>
        <w:rPr>
          <w:b/>
        </w:rPr>
      </w:pPr>
    </w:p>
    <w:p w14:paraId="38613C49" w14:textId="37F146BF" w:rsidR="000B285D" w:rsidRDefault="00623D1D" w:rsidP="001A77A9">
      <w:pPr>
        <w:numPr>
          <w:ilvl w:val="0"/>
          <w:numId w:val="1"/>
        </w:numPr>
        <w:pBdr>
          <w:top w:val="nil"/>
          <w:left w:val="nil"/>
          <w:bottom w:val="nil"/>
          <w:right w:val="nil"/>
          <w:between w:val="nil"/>
        </w:pBdr>
        <w:ind w:left="0" w:firstLine="0"/>
        <w:rPr>
          <w:b/>
          <w:highlight w:val="yellow"/>
        </w:rPr>
      </w:pPr>
      <w:r>
        <w:rPr>
          <w:b/>
          <w:highlight w:val="yellow"/>
        </w:rPr>
        <w:t xml:space="preserve"> </w:t>
      </w:r>
      <w:r w:rsidR="00DA2990">
        <w:rPr>
          <w:b/>
          <w:highlight w:val="yellow"/>
        </w:rPr>
        <w:t>Nanoparticle (NP) synthesis by nanoprecipitation</w:t>
      </w:r>
    </w:p>
    <w:p w14:paraId="05528A60" w14:textId="77777777" w:rsidR="000B285D" w:rsidRDefault="000B285D" w:rsidP="001A77A9">
      <w:pPr>
        <w:pBdr>
          <w:top w:val="nil"/>
          <w:left w:val="nil"/>
          <w:bottom w:val="nil"/>
          <w:right w:val="nil"/>
          <w:between w:val="nil"/>
        </w:pBdr>
        <w:rPr>
          <w:b/>
        </w:rPr>
      </w:pPr>
    </w:p>
    <w:p w14:paraId="4A932DC9" w14:textId="7F74177D" w:rsidR="000B285D" w:rsidRDefault="00DA2990" w:rsidP="001A77A9">
      <w:pPr>
        <w:pBdr>
          <w:top w:val="nil"/>
          <w:left w:val="nil"/>
          <w:bottom w:val="nil"/>
          <w:right w:val="nil"/>
          <w:between w:val="nil"/>
        </w:pBdr>
      </w:pPr>
      <w:r>
        <w:t>N</w:t>
      </w:r>
      <w:r w:rsidR="00623D1D">
        <w:t>OTE</w:t>
      </w:r>
      <w:r>
        <w:t xml:space="preserve">: This section describes synthesis of a single batch of NPs, producing 250 </w:t>
      </w:r>
      <w:r w:rsidR="001C5D59">
        <w:t>μL</w:t>
      </w:r>
      <w:r>
        <w:t xml:space="preserve"> of 20 </w:t>
      </w:r>
      <w:proofErr w:type="spellStart"/>
      <w:r>
        <w:t>wt</w:t>
      </w:r>
      <w:proofErr w:type="spellEnd"/>
      <w:r>
        <w:t>% NPs in buffer solution (50 mg of dry PEG-PLA polymer per batch). Notes for scaling up the number of batches are provided at relevant steps.</w:t>
      </w:r>
    </w:p>
    <w:p w14:paraId="0B50589B" w14:textId="77777777" w:rsidR="000B285D" w:rsidRDefault="000B285D" w:rsidP="001A77A9">
      <w:pPr>
        <w:pBdr>
          <w:top w:val="nil"/>
          <w:left w:val="nil"/>
          <w:bottom w:val="nil"/>
          <w:right w:val="nil"/>
          <w:between w:val="nil"/>
        </w:pBdr>
        <w:rPr>
          <w:b/>
        </w:rPr>
      </w:pPr>
    </w:p>
    <w:p w14:paraId="2463EAF5" w14:textId="66F4A542" w:rsidR="000B285D" w:rsidRDefault="00DA2990" w:rsidP="001A77A9">
      <w:pPr>
        <w:numPr>
          <w:ilvl w:val="1"/>
          <w:numId w:val="1"/>
        </w:numPr>
        <w:pBdr>
          <w:top w:val="nil"/>
          <w:left w:val="nil"/>
          <w:bottom w:val="nil"/>
          <w:right w:val="nil"/>
          <w:between w:val="nil"/>
        </w:pBdr>
        <w:ind w:left="0" w:firstLine="0"/>
      </w:pPr>
      <w:r w:rsidRPr="00DD291D">
        <w:rPr>
          <w:highlight w:val="yellow"/>
        </w:rPr>
        <w:t>Measure 50 mg of PEG-PLA polymer</w:t>
      </w:r>
      <w:r w:rsidR="00623D1D">
        <w:rPr>
          <w:highlight w:val="yellow"/>
        </w:rPr>
        <w:t xml:space="preserve">, put </w:t>
      </w:r>
      <w:r w:rsidRPr="00DD291D">
        <w:rPr>
          <w:highlight w:val="yellow"/>
        </w:rPr>
        <w:t xml:space="preserve">into an 8 </w:t>
      </w:r>
      <w:r w:rsidR="001C5D59">
        <w:rPr>
          <w:highlight w:val="yellow"/>
        </w:rPr>
        <w:t>mL</w:t>
      </w:r>
      <w:r w:rsidRPr="00DD291D">
        <w:rPr>
          <w:highlight w:val="yellow"/>
        </w:rPr>
        <w:t xml:space="preserve"> glass scintillation </w:t>
      </w:r>
      <w:proofErr w:type="gramStart"/>
      <w:r w:rsidRPr="00DD291D">
        <w:rPr>
          <w:highlight w:val="yellow"/>
        </w:rPr>
        <w:t>vial</w:t>
      </w:r>
      <w:proofErr w:type="gramEnd"/>
      <w:r w:rsidRPr="00DD291D">
        <w:rPr>
          <w:highlight w:val="yellow"/>
        </w:rPr>
        <w:t xml:space="preserve"> and add 1 </w:t>
      </w:r>
      <w:r w:rsidR="001C5D59">
        <w:rPr>
          <w:highlight w:val="yellow"/>
        </w:rPr>
        <w:t>mL</w:t>
      </w:r>
      <w:r w:rsidRPr="00DD291D">
        <w:rPr>
          <w:highlight w:val="yellow"/>
        </w:rPr>
        <w:t xml:space="preserve"> of acetonitrile.</w:t>
      </w:r>
      <w:r>
        <w:t xml:space="preserve"> Vortex to fully dissolve.</w:t>
      </w:r>
    </w:p>
    <w:p w14:paraId="283978C5" w14:textId="77777777" w:rsidR="000B285D" w:rsidRDefault="000B285D" w:rsidP="001A77A9">
      <w:pPr>
        <w:pBdr>
          <w:top w:val="nil"/>
          <w:left w:val="nil"/>
          <w:bottom w:val="nil"/>
          <w:right w:val="nil"/>
          <w:between w:val="nil"/>
        </w:pBdr>
      </w:pPr>
    </w:p>
    <w:p w14:paraId="3FDAE725" w14:textId="3AF4099C" w:rsidR="000B285D" w:rsidRDefault="00DA2990" w:rsidP="001A77A9">
      <w:pPr>
        <w:pBdr>
          <w:top w:val="nil"/>
          <w:left w:val="nil"/>
          <w:bottom w:val="nil"/>
          <w:right w:val="nil"/>
          <w:between w:val="nil"/>
        </w:pBdr>
      </w:pPr>
      <w:r>
        <w:t>N</w:t>
      </w:r>
      <w:r w:rsidR="00623D1D">
        <w:t>OTE</w:t>
      </w:r>
      <w:r>
        <w:t>: To scale up the number of batches, linearly scale this step and add the total amount of polymer and solvent needed in a single vial.</w:t>
      </w:r>
    </w:p>
    <w:p w14:paraId="4BE25E84" w14:textId="77777777" w:rsidR="000B285D" w:rsidRDefault="000B285D" w:rsidP="001A77A9">
      <w:pPr>
        <w:pBdr>
          <w:top w:val="nil"/>
          <w:left w:val="nil"/>
          <w:bottom w:val="nil"/>
          <w:right w:val="nil"/>
          <w:between w:val="nil"/>
        </w:pBdr>
      </w:pPr>
    </w:p>
    <w:p w14:paraId="4650D342" w14:textId="56314C2E" w:rsidR="000B285D" w:rsidRPr="00DD291D" w:rsidRDefault="00DA2990" w:rsidP="001A77A9">
      <w:pPr>
        <w:numPr>
          <w:ilvl w:val="1"/>
          <w:numId w:val="1"/>
        </w:numPr>
        <w:pBdr>
          <w:top w:val="nil"/>
          <w:left w:val="nil"/>
          <w:bottom w:val="nil"/>
          <w:right w:val="nil"/>
          <w:between w:val="nil"/>
        </w:pBdr>
        <w:ind w:left="0" w:firstLine="0"/>
        <w:rPr>
          <w:highlight w:val="yellow"/>
        </w:rPr>
      </w:pPr>
      <w:r w:rsidRPr="00DD291D">
        <w:rPr>
          <w:highlight w:val="yellow"/>
        </w:rPr>
        <w:t xml:space="preserve">Add 10 </w:t>
      </w:r>
      <w:r w:rsidR="001C5D59">
        <w:rPr>
          <w:highlight w:val="yellow"/>
        </w:rPr>
        <w:t>mL</w:t>
      </w:r>
      <w:r w:rsidRPr="00DD291D">
        <w:rPr>
          <w:highlight w:val="yellow"/>
        </w:rPr>
        <w:t xml:space="preserve"> of ultrapure water into a 20 </w:t>
      </w:r>
      <w:r w:rsidR="001C5D59">
        <w:rPr>
          <w:highlight w:val="yellow"/>
        </w:rPr>
        <w:t>mL</w:t>
      </w:r>
      <w:r w:rsidRPr="00DD291D">
        <w:rPr>
          <w:highlight w:val="yellow"/>
        </w:rPr>
        <w:t xml:space="preserve"> glass scintillation vial with a small stir bar. Put on a stir plate set to 600 rpm.</w:t>
      </w:r>
    </w:p>
    <w:p w14:paraId="25C554A2" w14:textId="77777777" w:rsidR="000B285D" w:rsidRDefault="000B285D" w:rsidP="001A77A9"/>
    <w:p w14:paraId="1E4C9389" w14:textId="32425FC5" w:rsidR="000B285D" w:rsidRDefault="00DA2990" w:rsidP="001A77A9">
      <w:r>
        <w:t>N</w:t>
      </w:r>
      <w:r w:rsidR="00623D1D">
        <w:t>OTE</w:t>
      </w:r>
      <w:r>
        <w:t xml:space="preserve">: If step 1.1 has been scaled, it is still necessary to have an individual scintillation vial to precipitate into for each equivalent batch. For example, for 200 mg of polymer dissolved in 4 </w:t>
      </w:r>
      <w:r w:rsidR="001C5D59">
        <w:t>mL</w:t>
      </w:r>
      <w:r>
        <w:t xml:space="preserve"> of acetonitrile, prepare 4 x 20 </w:t>
      </w:r>
      <w:r w:rsidR="001C5D59">
        <w:t>mL</w:t>
      </w:r>
      <w:r>
        <w:t xml:space="preserve"> scintillation vials.</w:t>
      </w:r>
    </w:p>
    <w:p w14:paraId="7AC4A996" w14:textId="77777777" w:rsidR="000B285D" w:rsidRDefault="000B285D" w:rsidP="001A77A9">
      <w:pPr>
        <w:pBdr>
          <w:top w:val="nil"/>
          <w:left w:val="nil"/>
          <w:bottom w:val="nil"/>
          <w:right w:val="nil"/>
          <w:between w:val="nil"/>
        </w:pBdr>
      </w:pPr>
    </w:p>
    <w:p w14:paraId="65AACFE2" w14:textId="306DBA18" w:rsidR="000B285D" w:rsidRDefault="00DA2990" w:rsidP="001A77A9">
      <w:pPr>
        <w:numPr>
          <w:ilvl w:val="1"/>
          <w:numId w:val="1"/>
        </w:numPr>
        <w:pBdr>
          <w:top w:val="nil"/>
          <w:left w:val="nil"/>
          <w:bottom w:val="nil"/>
          <w:right w:val="nil"/>
          <w:between w:val="nil"/>
        </w:pBdr>
        <w:ind w:left="0" w:firstLine="0"/>
      </w:pPr>
      <w:r>
        <w:rPr>
          <w:highlight w:val="yellow"/>
        </w:rPr>
        <w:t xml:space="preserve">To form NPs by nanoprecipitation, add 1 </w:t>
      </w:r>
      <w:r w:rsidR="001C5D59">
        <w:rPr>
          <w:highlight w:val="yellow"/>
        </w:rPr>
        <w:t>mL</w:t>
      </w:r>
      <w:r>
        <w:rPr>
          <w:highlight w:val="yellow"/>
        </w:rPr>
        <w:t xml:space="preserve"> </w:t>
      </w:r>
      <w:r w:rsidR="00832FAB">
        <w:rPr>
          <w:highlight w:val="yellow"/>
        </w:rPr>
        <w:t xml:space="preserve">of </w:t>
      </w:r>
      <w:r>
        <w:rPr>
          <w:highlight w:val="yellow"/>
        </w:rPr>
        <w:t xml:space="preserve">polymer solvent solution dropwise into the water using a 200 </w:t>
      </w:r>
      <w:r w:rsidR="001C5D59">
        <w:rPr>
          <w:highlight w:val="yellow"/>
        </w:rPr>
        <w:t>μL</w:t>
      </w:r>
      <w:r>
        <w:rPr>
          <w:highlight w:val="yellow"/>
        </w:rPr>
        <w:t xml:space="preserve"> pipette.</w:t>
      </w:r>
      <w:r>
        <w:t xml:space="preserve"> Stir for 2 min. The PLA block of the PEG-PLA is not soluble in water, and as a result, core-shell NPs will self-assemble with the hydrophobic PLA blocks as the core and the hydrophilic PEG blocks as the shell. </w:t>
      </w:r>
    </w:p>
    <w:p w14:paraId="64F5FC9F" w14:textId="77777777" w:rsidR="000B285D" w:rsidRPr="00623D1D" w:rsidRDefault="000B285D" w:rsidP="001A77A9">
      <w:pPr>
        <w:pBdr>
          <w:top w:val="nil"/>
          <w:left w:val="nil"/>
          <w:bottom w:val="nil"/>
          <w:right w:val="nil"/>
          <w:between w:val="nil"/>
        </w:pBdr>
        <w:rPr>
          <w:bCs/>
        </w:rPr>
      </w:pPr>
    </w:p>
    <w:p w14:paraId="4BE952B4" w14:textId="4DA9ECC6" w:rsidR="000B285D" w:rsidRPr="00623D1D" w:rsidRDefault="00DA2990" w:rsidP="001A77A9">
      <w:pPr>
        <w:numPr>
          <w:ilvl w:val="1"/>
          <w:numId w:val="1"/>
        </w:numPr>
        <w:pBdr>
          <w:top w:val="nil"/>
          <w:left w:val="nil"/>
          <w:bottom w:val="nil"/>
          <w:right w:val="nil"/>
          <w:between w:val="nil"/>
        </w:pBdr>
        <w:ind w:left="0" w:firstLine="0"/>
        <w:rPr>
          <w:bCs/>
          <w:highlight w:val="yellow"/>
        </w:rPr>
      </w:pPr>
      <w:r w:rsidRPr="00623D1D">
        <w:rPr>
          <w:bCs/>
          <w:highlight w:val="yellow"/>
        </w:rPr>
        <w:t xml:space="preserve">Verify </w:t>
      </w:r>
      <w:r w:rsidR="00623D1D">
        <w:rPr>
          <w:bCs/>
          <w:highlight w:val="yellow"/>
        </w:rPr>
        <w:t xml:space="preserve">the </w:t>
      </w:r>
      <w:r w:rsidRPr="00623D1D">
        <w:rPr>
          <w:bCs/>
          <w:highlight w:val="yellow"/>
        </w:rPr>
        <w:t>particle size by dynamic light scattering (DLS).</w:t>
      </w:r>
    </w:p>
    <w:p w14:paraId="51168F4B" w14:textId="77777777" w:rsidR="000B285D" w:rsidRDefault="000B285D" w:rsidP="001A77A9">
      <w:pPr>
        <w:pBdr>
          <w:top w:val="nil"/>
          <w:left w:val="nil"/>
          <w:bottom w:val="nil"/>
          <w:right w:val="nil"/>
          <w:between w:val="nil"/>
        </w:pBdr>
        <w:rPr>
          <w:b/>
          <w:highlight w:val="yellow"/>
        </w:rPr>
      </w:pPr>
    </w:p>
    <w:p w14:paraId="69840A28" w14:textId="7A87A3CD" w:rsidR="000B285D" w:rsidRDefault="00DA2990" w:rsidP="001A77A9">
      <w:pPr>
        <w:pBdr>
          <w:top w:val="nil"/>
          <w:left w:val="nil"/>
          <w:bottom w:val="nil"/>
          <w:right w:val="nil"/>
          <w:between w:val="nil"/>
        </w:pBdr>
      </w:pPr>
      <w:r>
        <w:t>N</w:t>
      </w:r>
      <w:r w:rsidR="00623D1D">
        <w:t>OTE</w:t>
      </w:r>
      <w:r>
        <w:t xml:space="preserve">: This procedure is specifically </w:t>
      </w:r>
      <w:r w:rsidR="00623D1D">
        <w:t xml:space="preserve">written </w:t>
      </w:r>
      <w:r>
        <w:t xml:space="preserve">for a </w:t>
      </w:r>
      <w:r w:rsidR="00623D1D">
        <w:t>commercially available plate r</w:t>
      </w:r>
      <w:r>
        <w:t>eader</w:t>
      </w:r>
      <w:r w:rsidR="0085030E">
        <w:t xml:space="preserve"> with </w:t>
      </w:r>
      <w:r w:rsidR="00623D1D">
        <w:t>the associated</w:t>
      </w:r>
      <w:r w:rsidR="0085030E">
        <w:t xml:space="preserve"> software package</w:t>
      </w:r>
      <w:r w:rsidR="00623D1D">
        <w:t xml:space="preserve"> (see </w:t>
      </w:r>
      <w:r w:rsidR="00623D1D" w:rsidRPr="00623D1D">
        <w:rPr>
          <w:b/>
          <w:bCs/>
        </w:rPr>
        <w:t>Table of Materials</w:t>
      </w:r>
      <w:r w:rsidR="00623D1D">
        <w:t>)</w:t>
      </w:r>
      <w:r>
        <w:t xml:space="preserve">. For using alternative instruments, refer to the sample preparation methods described by </w:t>
      </w:r>
      <w:r w:rsidR="004C50FA">
        <w:t xml:space="preserve">the </w:t>
      </w:r>
      <w:r>
        <w:t>instrument’s manufacturer.</w:t>
      </w:r>
    </w:p>
    <w:p w14:paraId="09869F8A" w14:textId="77777777" w:rsidR="000B285D" w:rsidRDefault="000B285D" w:rsidP="001A77A9">
      <w:pPr>
        <w:pBdr>
          <w:top w:val="nil"/>
          <w:left w:val="nil"/>
          <w:bottom w:val="nil"/>
          <w:right w:val="nil"/>
          <w:between w:val="nil"/>
        </w:pBdr>
        <w:rPr>
          <w:b/>
        </w:rPr>
      </w:pPr>
    </w:p>
    <w:p w14:paraId="0CA3200B" w14:textId="32681D38" w:rsidR="000B285D" w:rsidRDefault="00DA2990" w:rsidP="001A77A9">
      <w:pPr>
        <w:numPr>
          <w:ilvl w:val="2"/>
          <w:numId w:val="1"/>
        </w:numPr>
        <w:pBdr>
          <w:top w:val="nil"/>
          <w:left w:val="nil"/>
          <w:bottom w:val="nil"/>
          <w:right w:val="nil"/>
          <w:between w:val="nil"/>
        </w:pBdr>
        <w:ind w:left="0" w:firstLine="0"/>
      </w:pPr>
      <w:r>
        <w:t xml:space="preserve">Dilute 20 </w:t>
      </w:r>
      <w:r w:rsidR="001C5D59">
        <w:t>μL</w:t>
      </w:r>
      <w:r>
        <w:t xml:space="preserve"> of NP solution with 80 </w:t>
      </w:r>
      <w:r w:rsidR="001C5D59">
        <w:t>μL</w:t>
      </w:r>
      <w:r>
        <w:t xml:space="preserve"> </w:t>
      </w:r>
      <w:r w:rsidR="00832FAB">
        <w:t xml:space="preserve">of </w:t>
      </w:r>
      <w:r>
        <w:t>ultrapure water (analysis concentration: 1 mg/</w:t>
      </w:r>
      <w:r w:rsidR="001C5D59">
        <w:t>mL</w:t>
      </w:r>
      <w:r>
        <w:t xml:space="preserve"> PEG-PLA NPs). Add 30 </w:t>
      </w:r>
      <w:r w:rsidR="001C5D59">
        <w:t>μL</w:t>
      </w:r>
      <w:r>
        <w:t xml:space="preserve"> per well to a clear bottom black 384-well plate (analyze in triplicate).</w:t>
      </w:r>
    </w:p>
    <w:p w14:paraId="6910EE3B" w14:textId="77777777" w:rsidR="000B285D" w:rsidRDefault="000B285D" w:rsidP="001A77A9">
      <w:pPr>
        <w:pBdr>
          <w:top w:val="nil"/>
          <w:left w:val="nil"/>
          <w:bottom w:val="nil"/>
          <w:right w:val="nil"/>
          <w:between w:val="nil"/>
        </w:pBdr>
      </w:pPr>
    </w:p>
    <w:p w14:paraId="49903C07" w14:textId="6EA6DA48" w:rsidR="000B285D" w:rsidRDefault="00DA2990" w:rsidP="001A77A9">
      <w:pPr>
        <w:numPr>
          <w:ilvl w:val="2"/>
          <w:numId w:val="1"/>
        </w:numPr>
        <w:pBdr>
          <w:top w:val="nil"/>
          <w:left w:val="nil"/>
          <w:bottom w:val="nil"/>
          <w:right w:val="nil"/>
          <w:between w:val="nil"/>
        </w:pBdr>
        <w:ind w:left="0" w:firstLine="0"/>
      </w:pPr>
      <w:r>
        <w:lastRenderedPageBreak/>
        <w:t xml:space="preserve">Measure the hydrodynamic radius and polydispersity of each sample </w:t>
      </w:r>
      <w:r w:rsidR="00566831">
        <w:t xml:space="preserve">with </w:t>
      </w:r>
      <w:r>
        <w:t>a DLS plate reader</w:t>
      </w:r>
      <w:r w:rsidR="0085030E">
        <w:t xml:space="preserve"> using preset protocol options in the software package</w:t>
      </w:r>
      <w:r>
        <w:t>.</w:t>
      </w:r>
      <w:r w:rsidR="0085030E">
        <w:t xml:space="preserve"> </w:t>
      </w:r>
      <w:r w:rsidR="00CB7F73">
        <w:t>As an example of a typical protocol, s</w:t>
      </w:r>
      <w:r w:rsidR="0085030E">
        <w:t xml:space="preserve">et the data collection parameters </w:t>
      </w:r>
      <w:r w:rsidR="00CB7F73">
        <w:t xml:space="preserve">to </w:t>
      </w:r>
      <w:r w:rsidR="0085030E">
        <w:t>acquir</w:t>
      </w:r>
      <w:r w:rsidR="00CB7F73">
        <w:t>e</w:t>
      </w:r>
      <w:r w:rsidR="0085030E">
        <w:t xml:space="preserve"> 5-10 DLS measurements of 2-5 s duration </w:t>
      </w:r>
      <w:r w:rsidR="00CB7F73">
        <w:t>per acquisition and then report a mean particle size and distribution per well</w:t>
      </w:r>
      <w:r w:rsidR="00B006DC">
        <w:t>, calculated from the globular proteins model</w:t>
      </w:r>
      <w:r w:rsidR="0085030E">
        <w:t xml:space="preserve">. </w:t>
      </w:r>
      <w:r>
        <w:t>To form hydrogels with consistent rheological properties, the resulting particles should be 30-50 nm in hydrodynamic diameter with a polydispersity (PD) &lt; 0.2.</w:t>
      </w:r>
    </w:p>
    <w:p w14:paraId="3D5BB647" w14:textId="77777777" w:rsidR="000B285D" w:rsidRDefault="000B285D" w:rsidP="001A77A9"/>
    <w:p w14:paraId="026CA48D" w14:textId="13C8E58F" w:rsidR="000B285D" w:rsidRDefault="00DA2990" w:rsidP="001A77A9">
      <w:r>
        <w:t>N</w:t>
      </w:r>
      <w:r w:rsidR="00A0683E">
        <w:t>OTE</w:t>
      </w:r>
      <w:r>
        <w:t>: If the NPs are smaller than desired, use a solution of 75% acetonitrile / 25% dimethyl sulfoxide (DMSO) in step 1.1. Increasing the percentage of DMSO in the solvent solution will generally increase particle size.</w:t>
      </w:r>
    </w:p>
    <w:p w14:paraId="1CF17823" w14:textId="77777777" w:rsidR="000B285D" w:rsidRDefault="000B285D" w:rsidP="001A77A9"/>
    <w:p w14:paraId="769A920F" w14:textId="45DF7C75" w:rsidR="000B285D" w:rsidRDefault="00DA2990" w:rsidP="001A77A9">
      <w:pPr>
        <w:numPr>
          <w:ilvl w:val="1"/>
          <w:numId w:val="1"/>
        </w:numPr>
        <w:pBdr>
          <w:top w:val="nil"/>
          <w:left w:val="nil"/>
          <w:bottom w:val="nil"/>
          <w:right w:val="nil"/>
          <w:between w:val="nil"/>
        </w:pBdr>
        <w:ind w:left="0" w:firstLine="0"/>
      </w:pPr>
      <w:r>
        <w:rPr>
          <w:highlight w:val="yellow"/>
        </w:rPr>
        <w:t xml:space="preserve">Transfer the NP solution from the 20 </w:t>
      </w:r>
      <w:r w:rsidR="001C5D59">
        <w:rPr>
          <w:highlight w:val="yellow"/>
        </w:rPr>
        <w:t>mL</w:t>
      </w:r>
      <w:r>
        <w:rPr>
          <w:highlight w:val="yellow"/>
        </w:rPr>
        <w:t xml:space="preserve"> scintillation vial into a centrifugal filter unit. Centrifuge at 4500 </w:t>
      </w:r>
      <w:r w:rsidR="006D759F">
        <w:rPr>
          <w:highlight w:val="yellow"/>
        </w:rPr>
        <w:t xml:space="preserve">x </w:t>
      </w:r>
      <w:r w:rsidR="006D759F" w:rsidRPr="00936594">
        <w:rPr>
          <w:i/>
          <w:iCs/>
          <w:highlight w:val="yellow"/>
        </w:rPr>
        <w:t>g</w:t>
      </w:r>
      <w:r>
        <w:rPr>
          <w:highlight w:val="yellow"/>
        </w:rPr>
        <w:t xml:space="preserve"> for 1 h to concentrate the NP solution to &lt;250 μL.</w:t>
      </w:r>
      <w:r>
        <w:br/>
      </w:r>
    </w:p>
    <w:p w14:paraId="22E234E6" w14:textId="4D7F9B46" w:rsidR="000B285D" w:rsidRDefault="00DA2990" w:rsidP="001A77A9">
      <w:pPr>
        <w:numPr>
          <w:ilvl w:val="1"/>
          <w:numId w:val="1"/>
        </w:numPr>
        <w:pBdr>
          <w:top w:val="nil"/>
          <w:left w:val="nil"/>
          <w:bottom w:val="nil"/>
          <w:right w:val="nil"/>
          <w:between w:val="nil"/>
        </w:pBdr>
        <w:ind w:left="0" w:firstLine="0"/>
      </w:pPr>
      <w:r>
        <w:rPr>
          <w:highlight w:val="yellow"/>
        </w:rPr>
        <w:t xml:space="preserve">Resuspend in desired buffer, such as phosphate-buffered saline (PBS), to 20 </w:t>
      </w:r>
      <w:proofErr w:type="spellStart"/>
      <w:r>
        <w:rPr>
          <w:highlight w:val="yellow"/>
        </w:rPr>
        <w:t>wt</w:t>
      </w:r>
      <w:proofErr w:type="spellEnd"/>
      <w:r>
        <w:rPr>
          <w:highlight w:val="yellow"/>
        </w:rPr>
        <w:t>% NPs.</w:t>
      </w:r>
      <w:r>
        <w:t xml:space="preserve"> Pipette the contents of the centrifugal filter unit into a tared </w:t>
      </w:r>
      <w:r w:rsidR="00A0683E">
        <w:t>microcentrifuge</w:t>
      </w:r>
      <w:r>
        <w:t xml:space="preserve"> tube or glass scintillation vial on a mass balance. Use a small amount (50-100 </w:t>
      </w:r>
      <w:r w:rsidR="001C5D59">
        <w:t>μL</w:t>
      </w:r>
      <w:r>
        <w:t>) of buffer to rinse the filter and ensure collection of all NPs. Add buffer to reach a total mass of 250 mg.</w:t>
      </w:r>
    </w:p>
    <w:p w14:paraId="5B142150" w14:textId="77777777" w:rsidR="000B285D" w:rsidRDefault="000B285D" w:rsidP="001A77A9">
      <w:pPr>
        <w:pBdr>
          <w:top w:val="nil"/>
          <w:left w:val="nil"/>
          <w:bottom w:val="nil"/>
          <w:right w:val="nil"/>
          <w:between w:val="nil"/>
        </w:pBdr>
      </w:pPr>
    </w:p>
    <w:p w14:paraId="31A4383C" w14:textId="2EF1B526" w:rsidR="000B285D" w:rsidRDefault="00DA2990" w:rsidP="001A77A9">
      <w:pPr>
        <w:pBdr>
          <w:top w:val="nil"/>
          <w:left w:val="nil"/>
          <w:bottom w:val="nil"/>
          <w:right w:val="nil"/>
          <w:between w:val="nil"/>
        </w:pBdr>
      </w:pPr>
      <w:r>
        <w:t>N</w:t>
      </w:r>
      <w:r w:rsidR="00A0683E">
        <w:t>OTE</w:t>
      </w:r>
      <w:r>
        <w:t>: Batches can be pooled during resuspension.</w:t>
      </w:r>
      <w:r w:rsidR="00A0683E">
        <w:t xml:space="preserve"> </w:t>
      </w:r>
      <w:r>
        <w:t xml:space="preserve">NP stock solutions can be stored at 4 </w:t>
      </w:r>
      <w:r w:rsidR="00A0683E">
        <w:t>˚C</w:t>
      </w:r>
      <w:r>
        <w:t xml:space="preserve"> for approximately 1 month. Do not freeze. For longer storage, verify size and polydispersity by DLS before use.</w:t>
      </w:r>
    </w:p>
    <w:p w14:paraId="040E1245" w14:textId="77777777" w:rsidR="000B285D" w:rsidRDefault="000B285D" w:rsidP="001A77A9">
      <w:pPr>
        <w:pBdr>
          <w:top w:val="nil"/>
          <w:left w:val="nil"/>
          <w:bottom w:val="nil"/>
          <w:right w:val="nil"/>
          <w:between w:val="nil"/>
        </w:pBdr>
        <w:rPr>
          <w:b/>
        </w:rPr>
      </w:pPr>
    </w:p>
    <w:p w14:paraId="2ADF8496" w14:textId="77777777" w:rsidR="000B285D" w:rsidRDefault="00DA2990" w:rsidP="001A77A9">
      <w:pPr>
        <w:numPr>
          <w:ilvl w:val="0"/>
          <w:numId w:val="1"/>
        </w:numPr>
        <w:pBdr>
          <w:top w:val="nil"/>
          <w:left w:val="nil"/>
          <w:bottom w:val="nil"/>
          <w:right w:val="nil"/>
          <w:between w:val="nil"/>
        </w:pBdr>
        <w:ind w:left="0" w:firstLine="0"/>
        <w:rPr>
          <w:b/>
          <w:highlight w:val="yellow"/>
        </w:rPr>
      </w:pPr>
      <w:r>
        <w:rPr>
          <w:b/>
          <w:highlight w:val="yellow"/>
        </w:rPr>
        <w:t>Hydrogel formulation and encapsulation of drugs or cells</w:t>
      </w:r>
    </w:p>
    <w:p w14:paraId="5BEE25B7" w14:textId="77777777" w:rsidR="000B285D" w:rsidRDefault="000B285D" w:rsidP="001A77A9">
      <w:pPr>
        <w:pBdr>
          <w:top w:val="nil"/>
          <w:left w:val="nil"/>
          <w:bottom w:val="nil"/>
          <w:right w:val="nil"/>
          <w:between w:val="nil"/>
        </w:pBdr>
        <w:rPr>
          <w:highlight w:val="yellow"/>
        </w:rPr>
      </w:pPr>
    </w:p>
    <w:p w14:paraId="5A29B24C" w14:textId="74EFDD00" w:rsidR="000B285D" w:rsidRDefault="00DA2990" w:rsidP="001A77A9">
      <w:pPr>
        <w:pBdr>
          <w:top w:val="nil"/>
          <w:left w:val="nil"/>
          <w:bottom w:val="nil"/>
          <w:right w:val="nil"/>
          <w:between w:val="nil"/>
        </w:pBdr>
        <w:rPr>
          <w:highlight w:val="yellow"/>
        </w:rPr>
      </w:pPr>
      <w:r>
        <w:rPr>
          <w:highlight w:val="yellow"/>
        </w:rPr>
        <w:t>N</w:t>
      </w:r>
      <w:r w:rsidR="00A0683E">
        <w:rPr>
          <w:highlight w:val="yellow"/>
        </w:rPr>
        <w:t>OTE</w:t>
      </w:r>
      <w:r>
        <w:rPr>
          <w:highlight w:val="yellow"/>
        </w:rPr>
        <w:t xml:space="preserve">: This section describes preparation of 1 </w:t>
      </w:r>
      <w:r w:rsidR="001C5D59">
        <w:rPr>
          <w:highlight w:val="yellow"/>
        </w:rPr>
        <w:t>mL</w:t>
      </w:r>
      <w:r>
        <w:rPr>
          <w:highlight w:val="yellow"/>
        </w:rPr>
        <w:t xml:space="preserve"> of 2:10 PNP hydrogel formulation, with 2:10 denoting 2 </w:t>
      </w:r>
      <w:proofErr w:type="spellStart"/>
      <w:r>
        <w:rPr>
          <w:highlight w:val="yellow"/>
        </w:rPr>
        <w:t>wt</w:t>
      </w:r>
      <w:proofErr w:type="spellEnd"/>
      <w:r>
        <w:rPr>
          <w:highlight w:val="yellow"/>
        </w:rPr>
        <w:t>% HPMC-C</w:t>
      </w:r>
      <w:r>
        <w:rPr>
          <w:highlight w:val="yellow"/>
          <w:vertAlign w:val="subscript"/>
        </w:rPr>
        <w:t>12</w:t>
      </w:r>
      <w:r>
        <w:rPr>
          <w:highlight w:val="yellow"/>
        </w:rPr>
        <w:t xml:space="preserve"> and 10 </w:t>
      </w:r>
      <w:proofErr w:type="spellStart"/>
      <w:r>
        <w:rPr>
          <w:highlight w:val="yellow"/>
        </w:rPr>
        <w:t>wt</w:t>
      </w:r>
      <w:proofErr w:type="spellEnd"/>
      <w:r>
        <w:rPr>
          <w:highlight w:val="yellow"/>
        </w:rPr>
        <w:t xml:space="preserve">% NPs (12 </w:t>
      </w:r>
      <w:proofErr w:type="spellStart"/>
      <w:r>
        <w:rPr>
          <w:highlight w:val="yellow"/>
        </w:rPr>
        <w:t>wt</w:t>
      </w:r>
      <w:proofErr w:type="spellEnd"/>
      <w:r>
        <w:rPr>
          <w:highlight w:val="yellow"/>
        </w:rPr>
        <w:t xml:space="preserve">% total solid polymer) and 88 </w:t>
      </w:r>
      <w:proofErr w:type="spellStart"/>
      <w:r>
        <w:rPr>
          <w:highlight w:val="yellow"/>
        </w:rPr>
        <w:t>wt</w:t>
      </w:r>
      <w:proofErr w:type="spellEnd"/>
      <w:r>
        <w:rPr>
          <w:highlight w:val="yellow"/>
        </w:rPr>
        <w:t>% buffer solution, drug cargo solution, or cell suspension. The formulation percentages can be varied to yield hydrogels with a range of mechanical properties.</w:t>
      </w:r>
      <w:r w:rsidRPr="00DD291D">
        <w:t xml:space="preserve"> For example, 1:5 PNP hydrogels were used for </w:t>
      </w:r>
      <w:r w:rsidR="004C50FA">
        <w:t xml:space="preserve">the </w:t>
      </w:r>
      <w:r w:rsidRPr="00DD291D">
        <w:t>cell settling and viability experimental results</w:t>
      </w:r>
      <w:r w:rsidR="004C50FA">
        <w:t xml:space="preserve"> shown</w:t>
      </w:r>
      <w:r w:rsidR="007E4424">
        <w:t>.</w:t>
      </w:r>
    </w:p>
    <w:p w14:paraId="0CA9FF21" w14:textId="77777777" w:rsidR="000B285D" w:rsidRDefault="000B285D" w:rsidP="001A77A9">
      <w:pPr>
        <w:pBdr>
          <w:top w:val="nil"/>
          <w:left w:val="nil"/>
          <w:bottom w:val="nil"/>
          <w:right w:val="nil"/>
          <w:between w:val="nil"/>
        </w:pBdr>
        <w:rPr>
          <w:b/>
        </w:rPr>
      </w:pPr>
    </w:p>
    <w:p w14:paraId="70AD4F94" w14:textId="1F4A9065" w:rsidR="000B285D" w:rsidRDefault="00DA2990" w:rsidP="001A77A9">
      <w:pPr>
        <w:numPr>
          <w:ilvl w:val="1"/>
          <w:numId w:val="1"/>
        </w:numPr>
        <w:pBdr>
          <w:top w:val="nil"/>
          <w:left w:val="nil"/>
          <w:bottom w:val="nil"/>
          <w:right w:val="nil"/>
          <w:between w:val="nil"/>
        </w:pBdr>
        <w:ind w:left="0" w:firstLine="0"/>
      </w:pPr>
      <w:r>
        <w:t xml:space="preserve">Prepare stock solution of 6 </w:t>
      </w:r>
      <w:proofErr w:type="spellStart"/>
      <w:r>
        <w:t>wt</w:t>
      </w:r>
      <w:proofErr w:type="spellEnd"/>
      <w:r>
        <w:t>% HPMC-C</w:t>
      </w:r>
      <w:r>
        <w:rPr>
          <w:vertAlign w:val="subscript"/>
        </w:rPr>
        <w:t>12</w:t>
      </w:r>
      <w:r>
        <w:t xml:space="preserve"> in PBS (or other buffer of choice). Dissolve for 48 h to ensure the polymer is fully dispersed.</w:t>
      </w:r>
    </w:p>
    <w:p w14:paraId="43D2E29E" w14:textId="77777777" w:rsidR="000B285D" w:rsidRDefault="000B285D" w:rsidP="001A77A9">
      <w:pPr>
        <w:pBdr>
          <w:top w:val="nil"/>
          <w:left w:val="nil"/>
          <w:bottom w:val="nil"/>
          <w:right w:val="nil"/>
          <w:between w:val="nil"/>
        </w:pBdr>
      </w:pPr>
    </w:p>
    <w:p w14:paraId="0C4C9900" w14:textId="161212A8" w:rsidR="000B285D" w:rsidRDefault="00DA2990" w:rsidP="001A77A9">
      <w:pPr>
        <w:pBdr>
          <w:top w:val="nil"/>
          <w:left w:val="nil"/>
          <w:bottom w:val="nil"/>
          <w:right w:val="nil"/>
          <w:between w:val="nil"/>
        </w:pBdr>
      </w:pPr>
      <w:r>
        <w:t>N</w:t>
      </w:r>
      <w:r w:rsidR="00A0683E">
        <w:t>OTE</w:t>
      </w:r>
      <w:r>
        <w:t>: The HPMC-C</w:t>
      </w:r>
      <w:r>
        <w:rPr>
          <w:vertAlign w:val="subscript"/>
        </w:rPr>
        <w:t>12</w:t>
      </w:r>
      <w:r>
        <w:t xml:space="preserve"> stock solution is stable for months at room temperature. However, storage at 4 </w:t>
      </w:r>
      <w:r w:rsidR="00A0683E">
        <w:t>˚C</w:t>
      </w:r>
      <w:r>
        <w:t xml:space="preserve"> </w:t>
      </w:r>
      <w:r w:rsidR="009235A7">
        <w:t xml:space="preserve">is recommended </w:t>
      </w:r>
      <w:r>
        <w:t>to inhibit microbial growth.</w:t>
      </w:r>
    </w:p>
    <w:p w14:paraId="7196410E" w14:textId="77777777" w:rsidR="000B285D" w:rsidRDefault="000B285D" w:rsidP="001A77A9">
      <w:pPr>
        <w:pBdr>
          <w:top w:val="nil"/>
          <w:left w:val="nil"/>
          <w:bottom w:val="nil"/>
          <w:right w:val="nil"/>
          <w:between w:val="nil"/>
        </w:pBdr>
      </w:pPr>
    </w:p>
    <w:p w14:paraId="2C4AAECC" w14:textId="4ED893F6" w:rsidR="000B285D" w:rsidRDefault="00A0683E" w:rsidP="001A77A9">
      <w:pPr>
        <w:numPr>
          <w:ilvl w:val="1"/>
          <w:numId w:val="1"/>
        </w:numPr>
        <w:pBdr>
          <w:top w:val="nil"/>
          <w:left w:val="nil"/>
          <w:bottom w:val="nil"/>
          <w:right w:val="nil"/>
          <w:between w:val="nil"/>
        </w:pBdr>
        <w:ind w:left="0" w:firstLine="0"/>
        <w:rPr>
          <w:highlight w:val="yellow"/>
        </w:rPr>
      </w:pPr>
      <w:r>
        <w:rPr>
          <w:highlight w:val="yellow"/>
        </w:rPr>
        <w:t>Add</w:t>
      </w:r>
      <w:r w:rsidR="00DA2990">
        <w:rPr>
          <w:highlight w:val="yellow"/>
        </w:rPr>
        <w:t xml:space="preserve"> 333 m</w:t>
      </w:r>
      <w:r>
        <w:rPr>
          <w:highlight w:val="yellow"/>
        </w:rPr>
        <w:t xml:space="preserve">g </w:t>
      </w:r>
      <w:r w:rsidR="00DA2990">
        <w:rPr>
          <w:highlight w:val="yellow"/>
        </w:rPr>
        <w:t xml:space="preserve">of 6 </w:t>
      </w:r>
      <w:proofErr w:type="spellStart"/>
      <w:r w:rsidR="00DA2990">
        <w:rPr>
          <w:highlight w:val="yellow"/>
        </w:rPr>
        <w:t>wt</w:t>
      </w:r>
      <w:proofErr w:type="spellEnd"/>
      <w:r w:rsidR="00DA2990">
        <w:rPr>
          <w:highlight w:val="yellow"/>
        </w:rPr>
        <w:t>% HPMC-C</w:t>
      </w:r>
      <w:r w:rsidR="00DA2990">
        <w:rPr>
          <w:highlight w:val="yellow"/>
          <w:vertAlign w:val="subscript"/>
        </w:rPr>
        <w:t xml:space="preserve">12 </w:t>
      </w:r>
      <w:r w:rsidR="00DA2990">
        <w:rPr>
          <w:highlight w:val="yellow"/>
        </w:rPr>
        <w:t xml:space="preserve">stock solution into a 1 </w:t>
      </w:r>
      <w:r w:rsidR="001C5D59">
        <w:rPr>
          <w:highlight w:val="yellow"/>
        </w:rPr>
        <w:t>mL</w:t>
      </w:r>
      <w:r w:rsidR="00DA2990">
        <w:rPr>
          <w:highlight w:val="yellow"/>
        </w:rPr>
        <w:t xml:space="preserve"> </w:t>
      </w:r>
      <w:proofErr w:type="spellStart"/>
      <w:r>
        <w:rPr>
          <w:highlight w:val="yellow"/>
        </w:rPr>
        <w:t>L</w:t>
      </w:r>
      <w:r w:rsidR="00DA2990">
        <w:rPr>
          <w:highlight w:val="yellow"/>
        </w:rPr>
        <w:t>uer</w:t>
      </w:r>
      <w:proofErr w:type="spellEnd"/>
      <w:r w:rsidR="00DA2990">
        <w:rPr>
          <w:highlight w:val="yellow"/>
        </w:rPr>
        <w:t xml:space="preserve"> lock syringe.</w:t>
      </w:r>
    </w:p>
    <w:p w14:paraId="48209390" w14:textId="77777777" w:rsidR="000B285D" w:rsidRDefault="000B285D" w:rsidP="001A77A9">
      <w:pPr>
        <w:pBdr>
          <w:top w:val="nil"/>
          <w:left w:val="nil"/>
          <w:bottom w:val="nil"/>
          <w:right w:val="nil"/>
          <w:between w:val="nil"/>
        </w:pBdr>
      </w:pPr>
    </w:p>
    <w:p w14:paraId="24C9D1C8" w14:textId="172A7F26" w:rsidR="000B285D" w:rsidRDefault="00DA2990" w:rsidP="001A77A9">
      <w:pPr>
        <w:numPr>
          <w:ilvl w:val="1"/>
          <w:numId w:val="1"/>
        </w:numPr>
        <w:pBdr>
          <w:top w:val="nil"/>
          <w:left w:val="nil"/>
          <w:bottom w:val="nil"/>
          <w:right w:val="nil"/>
          <w:between w:val="nil"/>
        </w:pBdr>
        <w:ind w:left="0" w:firstLine="0"/>
        <w:rPr>
          <w:highlight w:val="yellow"/>
        </w:rPr>
      </w:pPr>
      <w:r>
        <w:rPr>
          <w:highlight w:val="yellow"/>
        </w:rPr>
        <w:t xml:space="preserve">Add 500 </w:t>
      </w:r>
      <w:r w:rsidR="001C5D59">
        <w:rPr>
          <w:highlight w:val="yellow"/>
        </w:rPr>
        <w:t>μL</w:t>
      </w:r>
      <w:r>
        <w:rPr>
          <w:highlight w:val="yellow"/>
        </w:rPr>
        <w:t xml:space="preserve"> of 20 </w:t>
      </w:r>
      <w:proofErr w:type="spellStart"/>
      <w:r>
        <w:rPr>
          <w:highlight w:val="yellow"/>
        </w:rPr>
        <w:t>wt</w:t>
      </w:r>
      <w:proofErr w:type="spellEnd"/>
      <w:r>
        <w:rPr>
          <w:highlight w:val="yellow"/>
        </w:rPr>
        <w:t xml:space="preserve">% NP stock solution to a </w:t>
      </w:r>
      <w:r w:rsidR="00A0683E">
        <w:rPr>
          <w:highlight w:val="yellow"/>
        </w:rPr>
        <w:t>microcentrifuge</w:t>
      </w:r>
      <w:r>
        <w:rPr>
          <w:highlight w:val="yellow"/>
        </w:rPr>
        <w:t xml:space="preserve"> tube. Add 167 </w:t>
      </w:r>
      <w:r w:rsidR="001C5D59">
        <w:rPr>
          <w:highlight w:val="yellow"/>
        </w:rPr>
        <w:t>μL</w:t>
      </w:r>
      <w:r>
        <w:rPr>
          <w:highlight w:val="yellow"/>
        </w:rPr>
        <w:t xml:space="preserve"> of PBS and pipette to mix. Using a needle, fill another 1 </w:t>
      </w:r>
      <w:r w:rsidR="001C5D59">
        <w:rPr>
          <w:highlight w:val="yellow"/>
        </w:rPr>
        <w:t>mL</w:t>
      </w:r>
      <w:r>
        <w:rPr>
          <w:highlight w:val="yellow"/>
        </w:rPr>
        <w:t xml:space="preserve"> </w:t>
      </w:r>
      <w:proofErr w:type="spellStart"/>
      <w:r w:rsidR="00A0683E">
        <w:rPr>
          <w:highlight w:val="yellow"/>
        </w:rPr>
        <w:t>L</w:t>
      </w:r>
      <w:r>
        <w:rPr>
          <w:highlight w:val="yellow"/>
        </w:rPr>
        <w:t>uer</w:t>
      </w:r>
      <w:proofErr w:type="spellEnd"/>
      <w:r>
        <w:rPr>
          <w:highlight w:val="yellow"/>
        </w:rPr>
        <w:t xml:space="preserve"> lock syringe with the diluted NP solution.</w:t>
      </w:r>
    </w:p>
    <w:p w14:paraId="6D81B0A8" w14:textId="77777777" w:rsidR="000B285D" w:rsidRDefault="000B285D" w:rsidP="001A77A9">
      <w:pPr>
        <w:pBdr>
          <w:top w:val="nil"/>
          <w:left w:val="nil"/>
          <w:bottom w:val="nil"/>
          <w:right w:val="nil"/>
          <w:between w:val="nil"/>
        </w:pBdr>
      </w:pPr>
    </w:p>
    <w:p w14:paraId="6F55C21A" w14:textId="74F53AF6" w:rsidR="000B285D" w:rsidRDefault="00DA2990" w:rsidP="001A77A9">
      <w:pPr>
        <w:pBdr>
          <w:top w:val="nil"/>
          <w:left w:val="nil"/>
          <w:bottom w:val="nil"/>
          <w:right w:val="nil"/>
          <w:between w:val="nil"/>
        </w:pBdr>
      </w:pPr>
      <w:r>
        <w:t>N</w:t>
      </w:r>
      <w:r w:rsidR="00A0683E">
        <w:t>OTE</w:t>
      </w:r>
      <w:r>
        <w:t xml:space="preserve">: To load drug cargo, calculate the desired final concentration of the drug in the hydrogel and load the appropriate amount into the 167 </w:t>
      </w:r>
      <w:r w:rsidR="001C5D59">
        <w:t>μL</w:t>
      </w:r>
      <w:r>
        <w:t xml:space="preserve"> of PBS that is mixed with the NPs. If a molecular </w:t>
      </w:r>
      <w:r>
        <w:lastRenderedPageBreak/>
        <w:t xml:space="preserve">probe is necessary for an </w:t>
      </w:r>
      <w:r w:rsidRPr="00A0683E">
        <w:rPr>
          <w:iCs/>
        </w:rPr>
        <w:t>in</w:t>
      </w:r>
      <w:r w:rsidR="00A0683E">
        <w:rPr>
          <w:iCs/>
        </w:rPr>
        <w:t>-</w:t>
      </w:r>
      <w:r w:rsidRPr="00A0683E">
        <w:rPr>
          <w:iCs/>
        </w:rPr>
        <w:t xml:space="preserve">situ </w:t>
      </w:r>
      <w:r>
        <w:t>assay, such as for monitoring drug biostability, load the probe in a similar manner as described above for loading drug cargo.</w:t>
      </w:r>
      <w:r w:rsidR="00A0683E">
        <w:t xml:space="preserve"> </w:t>
      </w:r>
      <w:r>
        <w:t xml:space="preserve">To load cells, calculate the desired final cell concentration in the hydrogel and load the appropriate number of cells into the 167 </w:t>
      </w:r>
      <w:r w:rsidR="001C5D59">
        <w:t>μL</w:t>
      </w:r>
      <w:r>
        <w:t xml:space="preserve"> of PBS that is mixed with the NPs. </w:t>
      </w:r>
    </w:p>
    <w:p w14:paraId="48044D11" w14:textId="77777777" w:rsidR="000B285D" w:rsidRPr="00A0683E" w:rsidRDefault="000B285D" w:rsidP="001A77A9">
      <w:pPr>
        <w:pBdr>
          <w:top w:val="nil"/>
          <w:left w:val="nil"/>
          <w:bottom w:val="nil"/>
          <w:right w:val="nil"/>
          <w:between w:val="nil"/>
        </w:pBdr>
        <w:rPr>
          <w:bCs/>
        </w:rPr>
      </w:pPr>
    </w:p>
    <w:p w14:paraId="680D551F" w14:textId="3E675984" w:rsidR="000B285D" w:rsidRPr="00A0683E" w:rsidRDefault="00DA2990" w:rsidP="001A77A9">
      <w:pPr>
        <w:numPr>
          <w:ilvl w:val="1"/>
          <w:numId w:val="1"/>
        </w:numPr>
        <w:pBdr>
          <w:top w:val="nil"/>
          <w:left w:val="nil"/>
          <w:bottom w:val="nil"/>
          <w:right w:val="nil"/>
          <w:between w:val="nil"/>
        </w:pBdr>
        <w:ind w:left="0" w:firstLine="0"/>
        <w:rPr>
          <w:bCs/>
        </w:rPr>
      </w:pPr>
      <w:r w:rsidRPr="00A0683E">
        <w:rPr>
          <w:bCs/>
          <w:highlight w:val="yellow"/>
        </w:rPr>
        <w:t>Mix the two hydrogel components (HPMC-C</w:t>
      </w:r>
      <w:r w:rsidRPr="00A0683E">
        <w:rPr>
          <w:bCs/>
          <w:highlight w:val="yellow"/>
          <w:vertAlign w:val="subscript"/>
        </w:rPr>
        <w:t xml:space="preserve">12 </w:t>
      </w:r>
      <w:r w:rsidRPr="00A0683E">
        <w:rPr>
          <w:bCs/>
          <w:highlight w:val="yellow"/>
        </w:rPr>
        <w:t>and NPs) using an elbow mixing method</w:t>
      </w:r>
      <w:r w:rsidR="00992EA9" w:rsidRPr="00A0683E">
        <w:rPr>
          <w:bCs/>
          <w:highlight w:val="yellow"/>
        </w:rPr>
        <w:fldChar w:fldCharType="begin"/>
      </w:r>
      <w:r w:rsidR="001C0773" w:rsidRPr="00A0683E">
        <w:rPr>
          <w:bCs/>
          <w:highlight w:val="yellow"/>
        </w:rPr>
        <w:instrText xml:space="preserve"> ADDIN EN.CITE &lt;EndNote&gt;&lt;Cite&gt;&lt;Author&gt;Wisdom&lt;/Author&gt;&lt;Year&gt;2017&lt;/Year&gt;&lt;RecNum&gt;166&lt;/RecNum&gt;&lt;DisplayText&gt;&lt;style face="superscript"&gt;35&lt;/style&gt;&lt;/DisplayText&gt;&lt;record&gt;&lt;rec-number&gt;166&lt;/rec-number&gt;&lt;foreign-keys&gt;&lt;key app="EN" db-id="9zavrewtodzzelepz0s55xajxz2z0rssszrt" timestamp="1603683647"&gt;166&lt;/key&gt;&lt;/foreign-keys&gt;&lt;ref-type name="Book Section"&gt;5&lt;/ref-type&gt;&lt;contributors&gt;&lt;authors&gt;&lt;author&gt;Wisdom, Katrina&lt;/author&gt;&lt;author&gt;Chaudhuri, Ovijit&lt;/author&gt;&lt;/authors&gt;&lt;secondary-authors&gt;&lt;author&gt;Koledova, Zuzana&lt;/author&gt;&lt;/secondary-authors&gt;&lt;/contributors&gt;&lt;titles&gt;&lt;title&gt;3D Cell Culture in Interpenetrating Networks of Alginate and rBM Matrix&lt;/title&gt;&lt;secondary-title&gt;3D Cell Culture: Methods and Protocols&lt;/secondary-title&gt;&lt;/titles&gt;&lt;pages&gt;29-37&lt;/pages&gt;&lt;dates&gt;&lt;year&gt;2017&lt;/year&gt;&lt;/dates&gt;&lt;pub-location&gt;New York, NY&lt;/pub-location&gt;&lt;publisher&gt;Springer New York&lt;/publisher&gt;&lt;isbn&gt;978-1-4939-7021-6&lt;/isbn&gt;&lt;label&gt;Wisdom2017&lt;/label&gt;&lt;urls&gt;&lt;related-urls&gt;&lt;url&gt;https://doi.org/10.1007/978-1-4939-7021-6_3&lt;/url&gt;&lt;/related-urls&gt;&lt;/urls&gt;&lt;electronic-resource-num&gt;10.1007/978-1-4939-7021-6_3&lt;/electronic-resource-num&gt;&lt;/record&gt;&lt;/Cite&gt;&lt;/EndNote&gt;</w:instrText>
      </w:r>
      <w:r w:rsidR="00992EA9" w:rsidRPr="00A0683E">
        <w:rPr>
          <w:bCs/>
          <w:highlight w:val="yellow"/>
        </w:rPr>
        <w:fldChar w:fldCharType="separate"/>
      </w:r>
      <w:r w:rsidR="001C0773" w:rsidRPr="00A0683E">
        <w:rPr>
          <w:bCs/>
          <w:noProof/>
          <w:highlight w:val="yellow"/>
          <w:vertAlign w:val="superscript"/>
        </w:rPr>
        <w:t>35</w:t>
      </w:r>
      <w:r w:rsidR="00992EA9" w:rsidRPr="00A0683E">
        <w:rPr>
          <w:bCs/>
          <w:highlight w:val="yellow"/>
        </w:rPr>
        <w:fldChar w:fldCharType="end"/>
      </w:r>
      <w:r w:rsidR="00A0683E">
        <w:rPr>
          <w:bCs/>
        </w:rPr>
        <w:t>.</w:t>
      </w:r>
    </w:p>
    <w:p w14:paraId="62877F32" w14:textId="77777777" w:rsidR="000B285D" w:rsidRDefault="000B285D" w:rsidP="001A77A9">
      <w:pPr>
        <w:pBdr>
          <w:top w:val="nil"/>
          <w:left w:val="nil"/>
          <w:bottom w:val="nil"/>
          <w:right w:val="nil"/>
          <w:between w:val="nil"/>
        </w:pBdr>
      </w:pPr>
    </w:p>
    <w:p w14:paraId="03278173" w14:textId="6D605996" w:rsidR="000B285D" w:rsidRPr="00DD291D" w:rsidRDefault="00DA2990" w:rsidP="001A77A9">
      <w:pPr>
        <w:numPr>
          <w:ilvl w:val="2"/>
          <w:numId w:val="1"/>
        </w:numPr>
        <w:pBdr>
          <w:top w:val="nil"/>
          <w:left w:val="nil"/>
          <w:bottom w:val="nil"/>
          <w:right w:val="nil"/>
          <w:between w:val="nil"/>
        </w:pBdr>
        <w:ind w:left="0" w:firstLine="0"/>
        <w:rPr>
          <w:highlight w:val="yellow"/>
        </w:rPr>
      </w:pPr>
      <w:r w:rsidRPr="00DD291D">
        <w:rPr>
          <w:highlight w:val="yellow"/>
        </w:rPr>
        <w:t xml:space="preserve">Attach the </w:t>
      </w:r>
      <w:proofErr w:type="spellStart"/>
      <w:r w:rsidR="005C3104">
        <w:rPr>
          <w:highlight w:val="yellow"/>
        </w:rPr>
        <w:t>L</w:t>
      </w:r>
      <w:r w:rsidRPr="00DD291D">
        <w:rPr>
          <w:highlight w:val="yellow"/>
        </w:rPr>
        <w:t>uer</w:t>
      </w:r>
      <w:proofErr w:type="spellEnd"/>
      <w:r w:rsidRPr="00DD291D">
        <w:rPr>
          <w:highlight w:val="yellow"/>
        </w:rPr>
        <w:t xml:space="preserve"> elbow connector to the syringe containing NP solution (optionally also containing drug cargo or cells).</w:t>
      </w:r>
      <w:r>
        <w:t xml:space="preserve"> Push the NP solution through the elbow until the meniscus is visible at the open end. </w:t>
      </w:r>
      <w:r w:rsidRPr="00DD291D">
        <w:rPr>
          <w:highlight w:val="yellow"/>
        </w:rPr>
        <w:t>Pull back slightly and connect the syringe containing HPMC-C</w:t>
      </w:r>
      <w:r w:rsidRPr="00DD291D">
        <w:rPr>
          <w:highlight w:val="yellow"/>
          <w:vertAlign w:val="subscript"/>
        </w:rPr>
        <w:t xml:space="preserve">12 </w:t>
      </w:r>
      <w:r w:rsidRPr="00DD291D">
        <w:rPr>
          <w:highlight w:val="yellow"/>
        </w:rPr>
        <w:t>solution.</w:t>
      </w:r>
    </w:p>
    <w:p w14:paraId="1D9DDBEA" w14:textId="77777777" w:rsidR="000B285D" w:rsidRDefault="000B285D" w:rsidP="001A77A9">
      <w:pPr>
        <w:pBdr>
          <w:top w:val="nil"/>
          <w:left w:val="nil"/>
          <w:bottom w:val="nil"/>
          <w:right w:val="nil"/>
          <w:between w:val="nil"/>
        </w:pBdr>
      </w:pPr>
    </w:p>
    <w:p w14:paraId="2B41E814" w14:textId="17D54688" w:rsidR="00A26980" w:rsidRDefault="00DA2990" w:rsidP="001A77A9">
      <w:pPr>
        <w:pBdr>
          <w:top w:val="nil"/>
          <w:left w:val="nil"/>
          <w:bottom w:val="nil"/>
          <w:right w:val="nil"/>
          <w:between w:val="nil"/>
        </w:pBdr>
      </w:pPr>
      <w:r>
        <w:t>N</w:t>
      </w:r>
      <w:r w:rsidR="007E4424">
        <w:t>OTE</w:t>
      </w:r>
      <w:r>
        <w:t xml:space="preserve">: It is important to minimize air in the elbow connection to prevent the formation and dispersal of bubbles throughout the hydrogel during the mixing process. </w:t>
      </w:r>
      <w:r w:rsidR="00A26980">
        <w:t xml:space="preserve">When mixing cells with the elbow mixer, take care to </w:t>
      </w:r>
      <w:r w:rsidR="007E4424">
        <w:t xml:space="preserve">mix </w:t>
      </w:r>
      <w:r w:rsidR="00A26980">
        <w:t>more gently as mixing too rapidly may subject the cells to high shear forces, leading to cell death.</w:t>
      </w:r>
    </w:p>
    <w:p w14:paraId="4781730F" w14:textId="77777777" w:rsidR="000B285D" w:rsidRDefault="000B285D" w:rsidP="001A77A9">
      <w:pPr>
        <w:pBdr>
          <w:top w:val="nil"/>
          <w:left w:val="nil"/>
          <w:bottom w:val="nil"/>
          <w:right w:val="nil"/>
          <w:between w:val="nil"/>
        </w:pBdr>
      </w:pPr>
    </w:p>
    <w:p w14:paraId="4C27F38B" w14:textId="1795FA58" w:rsidR="000B285D" w:rsidRPr="00DD291D" w:rsidRDefault="00DA2990" w:rsidP="001A77A9">
      <w:pPr>
        <w:numPr>
          <w:ilvl w:val="2"/>
          <w:numId w:val="1"/>
        </w:numPr>
        <w:ind w:left="0" w:firstLine="0"/>
        <w:rPr>
          <w:highlight w:val="yellow"/>
        </w:rPr>
      </w:pPr>
      <w:r w:rsidRPr="00DD291D">
        <w:rPr>
          <w:highlight w:val="yellow"/>
        </w:rPr>
        <w:t xml:space="preserve">Pump the two solutions back and forth through the elbow mixer for approximately 60 </w:t>
      </w:r>
      <w:r w:rsidR="00DD291D" w:rsidRPr="00DD291D">
        <w:rPr>
          <w:highlight w:val="yellow"/>
        </w:rPr>
        <w:t xml:space="preserve">cycles </w:t>
      </w:r>
      <w:r w:rsidRPr="00DD291D">
        <w:rPr>
          <w:highlight w:val="yellow"/>
        </w:rPr>
        <w:t xml:space="preserve">until a homogeneous, opaque white hydrogel material has formed. </w:t>
      </w:r>
    </w:p>
    <w:p w14:paraId="33B70752" w14:textId="77777777" w:rsidR="000B285D" w:rsidRDefault="000B285D" w:rsidP="001A77A9">
      <w:pPr>
        <w:pBdr>
          <w:top w:val="nil"/>
          <w:left w:val="nil"/>
          <w:bottom w:val="nil"/>
          <w:right w:val="nil"/>
          <w:between w:val="nil"/>
        </w:pBdr>
      </w:pPr>
    </w:p>
    <w:p w14:paraId="0FA096E1" w14:textId="77777777" w:rsidR="000B285D" w:rsidRDefault="00DA2990" w:rsidP="001A77A9">
      <w:pPr>
        <w:numPr>
          <w:ilvl w:val="2"/>
          <w:numId w:val="1"/>
        </w:numPr>
        <w:pBdr>
          <w:top w:val="nil"/>
          <w:left w:val="nil"/>
          <w:bottom w:val="nil"/>
          <w:right w:val="nil"/>
          <w:between w:val="nil"/>
        </w:pBdr>
        <w:ind w:left="0" w:firstLine="0"/>
      </w:pPr>
      <w:r>
        <w:t xml:space="preserve">Push the entire volume of hydrogel into one syringe. </w:t>
      </w:r>
      <w:r w:rsidRPr="00DD291D">
        <w:rPr>
          <w:highlight w:val="yellow"/>
        </w:rPr>
        <w:t>Remove the empty syringe and draw the plunger back on the gel-loaded syringe to recover material from the elbow connector.</w:t>
      </w:r>
      <w:r>
        <w:t xml:space="preserve"> Cap with a needle or plug.</w:t>
      </w:r>
    </w:p>
    <w:p w14:paraId="1EC8F129" w14:textId="77777777" w:rsidR="000B285D" w:rsidRDefault="000B285D" w:rsidP="001A77A9">
      <w:pPr>
        <w:pBdr>
          <w:top w:val="nil"/>
          <w:left w:val="nil"/>
          <w:bottom w:val="nil"/>
          <w:right w:val="nil"/>
          <w:between w:val="nil"/>
        </w:pBdr>
      </w:pPr>
    </w:p>
    <w:p w14:paraId="103AF72C" w14:textId="412ADBD8" w:rsidR="000B285D" w:rsidRDefault="00DA2990" w:rsidP="001A77A9">
      <w:pPr>
        <w:pBdr>
          <w:top w:val="nil"/>
          <w:left w:val="nil"/>
          <w:bottom w:val="nil"/>
          <w:right w:val="nil"/>
          <w:between w:val="nil"/>
        </w:pBdr>
      </w:pPr>
      <w:r>
        <w:t>N</w:t>
      </w:r>
      <w:r w:rsidR="007E4424">
        <w:t>OTE</w:t>
      </w:r>
      <w:r>
        <w:t xml:space="preserve">: It is necessary to account for ~300 μL of lost hydrogel volume due to </w:t>
      </w:r>
      <w:r w:rsidR="001C3545">
        <w:t xml:space="preserve">the </w:t>
      </w:r>
      <w:r>
        <w:t xml:space="preserve">dead space in the mixing process. For example, if 700 </w:t>
      </w:r>
      <w:r w:rsidR="001C5D59">
        <w:t>μL</w:t>
      </w:r>
      <w:r>
        <w:t xml:space="preserve"> of final hydrogel volume is desired, 1 </w:t>
      </w:r>
      <w:r w:rsidR="001C5D59">
        <w:t>mL</w:t>
      </w:r>
      <w:r>
        <w:t xml:space="preserve"> of hydrogel should be prepared.</w:t>
      </w:r>
      <w:r w:rsidR="007E4424">
        <w:t xml:space="preserve"> </w:t>
      </w:r>
      <w:r>
        <w:t xml:space="preserve">The hydrogel formulation process can be scaled up by using larger syringes. However, for stiff hydrogel formulations, such as 2:10, it can become difficult to mix and inject from syringes larger than 3 </w:t>
      </w:r>
      <w:r w:rsidR="001C5D59">
        <w:t>mL</w:t>
      </w:r>
      <w:r>
        <w:t xml:space="preserve"> in volume due to the increasing ratio of syringe barrel to elbow or needle diameter.</w:t>
      </w:r>
    </w:p>
    <w:p w14:paraId="412902B7" w14:textId="77777777" w:rsidR="000B285D" w:rsidRDefault="000B285D" w:rsidP="001A77A9">
      <w:pPr>
        <w:pBdr>
          <w:top w:val="nil"/>
          <w:left w:val="nil"/>
          <w:bottom w:val="nil"/>
          <w:right w:val="nil"/>
          <w:between w:val="nil"/>
        </w:pBdr>
      </w:pPr>
    </w:p>
    <w:p w14:paraId="5D59F501" w14:textId="676B804A" w:rsidR="000B285D" w:rsidRDefault="007E4424" w:rsidP="001A77A9">
      <w:pPr>
        <w:pBdr>
          <w:top w:val="nil"/>
          <w:left w:val="nil"/>
          <w:bottom w:val="nil"/>
          <w:right w:val="nil"/>
          <w:between w:val="nil"/>
        </w:pBdr>
      </w:pPr>
      <w:r>
        <w:t>2.4.4.</w:t>
      </w:r>
      <w:r w:rsidR="00DA2990">
        <w:t xml:space="preserve"> </w:t>
      </w:r>
      <w:r>
        <w:t>Store t</w:t>
      </w:r>
      <w:r w:rsidR="00DA2990">
        <w:t xml:space="preserve">he hydrogel in the syringe at room temperature. However, if drugs are encapsulated, </w:t>
      </w:r>
      <w:r w:rsidR="00E9493A">
        <w:t>storage</w:t>
      </w:r>
      <w:r w:rsidR="00DA2990">
        <w:t xml:space="preserve"> at 4 </w:t>
      </w:r>
      <w:r>
        <w:t>˚C</w:t>
      </w:r>
      <w:r w:rsidR="00DA2990">
        <w:t xml:space="preserve"> </w:t>
      </w:r>
      <w:r w:rsidR="00E9493A">
        <w:t xml:space="preserve">is recommended </w:t>
      </w:r>
      <w:r w:rsidR="00DA2990">
        <w:t>unless the drug manufacturer specifies otherwise. Do not freeze the material.</w:t>
      </w:r>
    </w:p>
    <w:p w14:paraId="5F190EFD" w14:textId="77777777" w:rsidR="000B285D" w:rsidRDefault="000B285D" w:rsidP="001A77A9">
      <w:pPr>
        <w:pBdr>
          <w:top w:val="nil"/>
          <w:left w:val="nil"/>
          <w:bottom w:val="nil"/>
          <w:right w:val="nil"/>
          <w:between w:val="nil"/>
        </w:pBdr>
        <w:rPr>
          <w:b/>
        </w:rPr>
      </w:pPr>
    </w:p>
    <w:p w14:paraId="5F60E1C4" w14:textId="77777777" w:rsidR="000B285D" w:rsidRPr="00DD291D" w:rsidRDefault="00DA2990" w:rsidP="001A77A9">
      <w:pPr>
        <w:numPr>
          <w:ilvl w:val="0"/>
          <w:numId w:val="1"/>
        </w:numPr>
        <w:pBdr>
          <w:top w:val="nil"/>
          <w:left w:val="nil"/>
          <w:bottom w:val="nil"/>
          <w:right w:val="nil"/>
          <w:between w:val="nil"/>
        </w:pBdr>
        <w:ind w:left="0" w:firstLine="0"/>
        <w:rPr>
          <w:b/>
          <w:highlight w:val="yellow"/>
        </w:rPr>
      </w:pPr>
      <w:r w:rsidRPr="00DD291D">
        <w:rPr>
          <w:b/>
          <w:highlight w:val="yellow"/>
        </w:rPr>
        <w:t>Measuring rheological properties of hydrogel formulations</w:t>
      </w:r>
    </w:p>
    <w:p w14:paraId="22C1FE96" w14:textId="77777777" w:rsidR="000B285D" w:rsidRDefault="000B285D" w:rsidP="001A77A9">
      <w:pPr>
        <w:pBdr>
          <w:top w:val="nil"/>
          <w:left w:val="nil"/>
          <w:bottom w:val="nil"/>
          <w:right w:val="nil"/>
          <w:between w:val="nil"/>
        </w:pBdr>
        <w:rPr>
          <w:b/>
        </w:rPr>
      </w:pPr>
    </w:p>
    <w:p w14:paraId="075086EE" w14:textId="6AD0450B" w:rsidR="000B285D" w:rsidRDefault="00DA2990" w:rsidP="001A77A9">
      <w:pPr>
        <w:pBdr>
          <w:top w:val="nil"/>
          <w:left w:val="nil"/>
          <w:bottom w:val="nil"/>
          <w:right w:val="nil"/>
          <w:between w:val="nil"/>
        </w:pBdr>
      </w:pPr>
      <w:r>
        <w:t>N</w:t>
      </w:r>
      <w:r w:rsidR="007E4424">
        <w:t>OTE</w:t>
      </w:r>
      <w:r>
        <w:t xml:space="preserve">: This protocol is specifically </w:t>
      </w:r>
      <w:r w:rsidR="007E4424">
        <w:t xml:space="preserve">used with the commercial rheometer mentioned in the </w:t>
      </w:r>
      <w:r w:rsidR="007E4424" w:rsidRPr="007E4424">
        <w:rPr>
          <w:b/>
          <w:bCs/>
        </w:rPr>
        <w:t>Table of Materials</w:t>
      </w:r>
      <w:r>
        <w:t xml:space="preserve"> with a 20 mm serrated plate geometry. For using other instruments, refer to the manufacturer’s instructions for sample preparation.</w:t>
      </w:r>
    </w:p>
    <w:p w14:paraId="3755020C" w14:textId="77777777" w:rsidR="000B285D" w:rsidRDefault="000B285D" w:rsidP="001A77A9">
      <w:pPr>
        <w:pBdr>
          <w:top w:val="nil"/>
          <w:left w:val="nil"/>
          <w:bottom w:val="nil"/>
          <w:right w:val="nil"/>
          <w:between w:val="nil"/>
        </w:pBdr>
        <w:rPr>
          <w:b/>
        </w:rPr>
      </w:pPr>
    </w:p>
    <w:p w14:paraId="533C58EE" w14:textId="26B59B4B" w:rsidR="000B285D" w:rsidRDefault="00DA2990" w:rsidP="001A77A9">
      <w:pPr>
        <w:numPr>
          <w:ilvl w:val="1"/>
          <w:numId w:val="1"/>
        </w:numPr>
        <w:pBdr>
          <w:top w:val="nil"/>
          <w:left w:val="nil"/>
          <w:bottom w:val="nil"/>
          <w:right w:val="nil"/>
          <w:between w:val="nil"/>
        </w:pBdr>
        <w:ind w:left="0" w:firstLine="0"/>
      </w:pPr>
      <w:r>
        <w:t xml:space="preserve">Formulate at least 700 </w:t>
      </w:r>
      <w:r w:rsidR="001C5D59">
        <w:t>μL</w:t>
      </w:r>
      <w:r>
        <w:t xml:space="preserve"> of PNP hydrogel for rheological characterization.</w:t>
      </w:r>
    </w:p>
    <w:p w14:paraId="4D2C82BE" w14:textId="77777777" w:rsidR="000B285D" w:rsidRDefault="000B285D" w:rsidP="001A77A9">
      <w:pPr>
        <w:pBdr>
          <w:top w:val="nil"/>
          <w:left w:val="nil"/>
          <w:bottom w:val="nil"/>
          <w:right w:val="nil"/>
          <w:between w:val="nil"/>
        </w:pBdr>
      </w:pPr>
    </w:p>
    <w:p w14:paraId="3FA09C86" w14:textId="77777777" w:rsidR="000B285D" w:rsidRDefault="00DA2990" w:rsidP="001A77A9">
      <w:pPr>
        <w:numPr>
          <w:ilvl w:val="1"/>
          <w:numId w:val="1"/>
        </w:numPr>
        <w:pBdr>
          <w:top w:val="nil"/>
          <w:left w:val="nil"/>
          <w:bottom w:val="nil"/>
          <w:right w:val="nil"/>
          <w:between w:val="nil"/>
        </w:pBdr>
        <w:ind w:left="0" w:firstLine="0"/>
      </w:pPr>
      <w:r w:rsidRPr="007E4424">
        <w:rPr>
          <w:highlight w:val="yellow"/>
        </w:rPr>
        <w:t xml:space="preserve">Inject material in the center of the serrated rheometer plate. The amount will vary depending on the chosen geometry gap. For reference, a 700 </w:t>
      </w:r>
      <w:proofErr w:type="spellStart"/>
      <w:r w:rsidRPr="007E4424">
        <w:rPr>
          <w:highlight w:val="yellow"/>
        </w:rPr>
        <w:t>μm</w:t>
      </w:r>
      <w:proofErr w:type="spellEnd"/>
      <w:r w:rsidRPr="007E4424">
        <w:rPr>
          <w:highlight w:val="yellow"/>
        </w:rPr>
        <w:t xml:space="preserve"> gap requires ~400-500 μL of </w:t>
      </w:r>
      <w:r w:rsidRPr="007E4424">
        <w:rPr>
          <w:highlight w:val="yellow"/>
        </w:rPr>
        <w:lastRenderedPageBreak/>
        <w:t>material.</w:t>
      </w:r>
    </w:p>
    <w:p w14:paraId="0FA190EE" w14:textId="77777777" w:rsidR="000B285D" w:rsidRDefault="000B285D" w:rsidP="001A77A9">
      <w:pPr>
        <w:pBdr>
          <w:top w:val="nil"/>
          <w:left w:val="nil"/>
          <w:bottom w:val="nil"/>
          <w:right w:val="nil"/>
          <w:between w:val="nil"/>
        </w:pBdr>
      </w:pPr>
    </w:p>
    <w:p w14:paraId="4441C28B" w14:textId="77777777" w:rsidR="000B285D" w:rsidRDefault="00DA2990" w:rsidP="001A77A9">
      <w:pPr>
        <w:numPr>
          <w:ilvl w:val="1"/>
          <w:numId w:val="1"/>
        </w:numPr>
        <w:pBdr>
          <w:top w:val="nil"/>
          <w:left w:val="nil"/>
          <w:bottom w:val="nil"/>
          <w:right w:val="nil"/>
          <w:between w:val="nil"/>
        </w:pBdr>
        <w:ind w:left="0" w:firstLine="0"/>
      </w:pPr>
      <w:r>
        <w:t xml:space="preserve">Lower the rheometer to the trim gap (500-1000 </w:t>
      </w:r>
      <w:proofErr w:type="spellStart"/>
      <w:r>
        <w:t>μm</w:t>
      </w:r>
      <w:proofErr w:type="spellEnd"/>
      <w:r>
        <w:t xml:space="preserve">) and slowly turn the top rheometer plate as it </w:t>
      </w:r>
      <w:proofErr w:type="gramStart"/>
      <w:r>
        <w:t>makes contact with</w:t>
      </w:r>
      <w:proofErr w:type="gramEnd"/>
      <w:r>
        <w:t xml:space="preserve"> the PNP hydrogel to ensure the gap is filled evenly and completely.</w:t>
      </w:r>
    </w:p>
    <w:p w14:paraId="29D11E4C" w14:textId="77777777" w:rsidR="000B285D" w:rsidRDefault="000B285D" w:rsidP="001A77A9">
      <w:pPr>
        <w:pBdr>
          <w:top w:val="nil"/>
          <w:left w:val="nil"/>
          <w:bottom w:val="nil"/>
          <w:right w:val="nil"/>
          <w:between w:val="nil"/>
        </w:pBdr>
      </w:pPr>
    </w:p>
    <w:p w14:paraId="56840E3E" w14:textId="2013426C" w:rsidR="000B285D" w:rsidRDefault="00DA2990" w:rsidP="001A77A9">
      <w:pPr>
        <w:numPr>
          <w:ilvl w:val="1"/>
          <w:numId w:val="1"/>
        </w:numPr>
        <w:pBdr>
          <w:top w:val="nil"/>
          <w:left w:val="nil"/>
          <w:bottom w:val="nil"/>
          <w:right w:val="nil"/>
          <w:between w:val="nil"/>
        </w:pBdr>
        <w:ind w:left="0" w:firstLine="0"/>
      </w:pPr>
      <w:r>
        <w:t xml:space="preserve">Inspect the loading of the PNP hydrogel such that it covers the entire rheometer plate surface. Use a spatula or plastic trimmer to gently trim and remove </w:t>
      </w:r>
      <w:r w:rsidR="0060635C">
        <w:t>any excess</w:t>
      </w:r>
      <w:r>
        <w:t xml:space="preserve"> material, such that it has a very slight bulge out of the plate.</w:t>
      </w:r>
    </w:p>
    <w:p w14:paraId="2323490D" w14:textId="77777777" w:rsidR="000B285D" w:rsidRDefault="000B285D" w:rsidP="001A77A9">
      <w:pPr>
        <w:pBdr>
          <w:top w:val="nil"/>
          <w:left w:val="nil"/>
          <w:bottom w:val="nil"/>
          <w:right w:val="nil"/>
          <w:between w:val="nil"/>
        </w:pBdr>
      </w:pPr>
    </w:p>
    <w:p w14:paraId="1BB63A1D" w14:textId="77777777" w:rsidR="000B285D" w:rsidRDefault="00DA2990" w:rsidP="001A77A9">
      <w:pPr>
        <w:numPr>
          <w:ilvl w:val="1"/>
          <w:numId w:val="1"/>
        </w:numPr>
        <w:pBdr>
          <w:top w:val="nil"/>
          <w:left w:val="nil"/>
          <w:bottom w:val="nil"/>
          <w:right w:val="nil"/>
          <w:between w:val="nil"/>
        </w:pBdr>
        <w:ind w:left="0" w:firstLine="0"/>
      </w:pPr>
      <w:r>
        <w:t>Lower the rheometer to the final geometry gap and verify the sample is cleanly loaded.</w:t>
      </w:r>
    </w:p>
    <w:p w14:paraId="38E01B77" w14:textId="77777777" w:rsidR="000B285D" w:rsidRDefault="000B285D" w:rsidP="001A77A9">
      <w:pPr>
        <w:pBdr>
          <w:top w:val="nil"/>
          <w:left w:val="nil"/>
          <w:bottom w:val="nil"/>
          <w:right w:val="nil"/>
          <w:between w:val="nil"/>
        </w:pBdr>
      </w:pPr>
    </w:p>
    <w:p w14:paraId="23A6DEAC" w14:textId="28ED0D05" w:rsidR="00F54634" w:rsidRDefault="00FD3A2A" w:rsidP="001A77A9">
      <w:pPr>
        <w:numPr>
          <w:ilvl w:val="1"/>
          <w:numId w:val="1"/>
        </w:numPr>
        <w:pBdr>
          <w:top w:val="nil"/>
          <w:left w:val="nil"/>
          <w:bottom w:val="nil"/>
          <w:right w:val="nil"/>
          <w:between w:val="nil"/>
        </w:pBdr>
        <w:ind w:left="0" w:firstLine="0"/>
      </w:pPr>
      <w:r>
        <w:rPr>
          <w:highlight w:val="yellow"/>
        </w:rPr>
        <w:t>Measure the</w:t>
      </w:r>
      <w:r w:rsidR="00A037E5">
        <w:rPr>
          <w:highlight w:val="yellow"/>
        </w:rPr>
        <w:t xml:space="preserve"> </w:t>
      </w:r>
      <w:r w:rsidR="00DA2990" w:rsidRPr="00DD291D">
        <w:rPr>
          <w:highlight w:val="yellow"/>
        </w:rPr>
        <w:t xml:space="preserve">mechanical properties </w:t>
      </w:r>
      <w:r>
        <w:rPr>
          <w:highlight w:val="yellow"/>
        </w:rPr>
        <w:t xml:space="preserve">of the sample </w:t>
      </w:r>
      <w:r w:rsidR="00DA2990" w:rsidRPr="00DD291D">
        <w:rPr>
          <w:highlight w:val="yellow"/>
        </w:rPr>
        <w:t>using oscillatory tests, such as amplitude or frequency sweeps, or flow tests, such as flow sweeps or step tests</w:t>
      </w:r>
      <w:r w:rsidR="00A62B4C" w:rsidRPr="00DD291D">
        <w:rPr>
          <w:highlight w:val="yellow"/>
        </w:rPr>
        <w:t>.</w:t>
      </w:r>
      <w:r w:rsidR="00A62B4C">
        <w:t xml:space="preserve"> </w:t>
      </w:r>
    </w:p>
    <w:p w14:paraId="266586C9" w14:textId="77777777" w:rsidR="00F54634" w:rsidRDefault="00F54634" w:rsidP="001A77A9">
      <w:pPr>
        <w:pBdr>
          <w:top w:val="nil"/>
          <w:left w:val="nil"/>
          <w:bottom w:val="nil"/>
          <w:right w:val="nil"/>
          <w:between w:val="nil"/>
        </w:pBdr>
      </w:pPr>
    </w:p>
    <w:p w14:paraId="26570F0A" w14:textId="3A626376" w:rsidR="000B285D" w:rsidRDefault="00F54634" w:rsidP="001A77A9">
      <w:pPr>
        <w:pBdr>
          <w:top w:val="nil"/>
          <w:left w:val="nil"/>
          <w:bottom w:val="nil"/>
          <w:right w:val="nil"/>
          <w:between w:val="nil"/>
        </w:pBdr>
      </w:pPr>
      <w:r>
        <w:t>N</w:t>
      </w:r>
      <w:r w:rsidR="007E4424">
        <w:t>OTE</w:t>
      </w:r>
      <w:r>
        <w:t>: In the representative data shown, o</w:t>
      </w:r>
      <w:r w:rsidR="00A62B4C">
        <w:t>scillatory amplitude tests are run at a constant frequency of 10 rad/s. Oscillatory frequency sweeps are run at a constant 1% strain, within the linear viscoelastic regime of the amplitude sweep. Flow sweeps were run from high shear rates to low shear rates</w:t>
      </w:r>
      <w:r w:rsidR="00A62B4C">
        <w:fldChar w:fldCharType="begin"/>
      </w:r>
      <w:r w:rsidR="001C0773">
        <w:instrText xml:space="preserve"> ADDIN EN.CITE &lt;EndNote&gt;&lt;Cite&gt;&lt;Author&gt;Franck&lt;/Author&gt;&lt;Year&gt;1993&lt;/Year&gt;&lt;RecNum&gt;172&lt;/RecNum&gt;&lt;DisplayText&gt;&lt;style face="superscript"&gt;39&lt;/style&gt;&lt;/DisplayText&gt;&lt;record&gt;&lt;rec-number&gt;172&lt;/rec-number&gt;&lt;foreign-keys&gt;&lt;key app="EN" db-id="9zavrewtodzzelepz0s55xajxz2z0rssszrt" timestamp="1608368234"&gt;172&lt;/key&gt;&lt;/foreign-keys&gt;&lt;ref-type name="Journal Article"&gt;17&lt;/ref-type&gt;&lt;contributors&gt;&lt;authors&gt;&lt;author&gt;Franck, A&lt;/author&gt;&lt;author&gt;Germany, TI&lt;/author&gt;&lt;/authors&gt;&lt;/contributors&gt;&lt;titles&gt;&lt;title&gt;Viscoelasticity and dynamic mechanical testing&lt;/title&gt;&lt;secondary-title&gt;TA Instruments, New Castle, DE, USA AN004&lt;/secondary-title&gt;&lt;/titles&gt;&lt;periodical&gt;&lt;full-title&gt;TA Instruments, New Castle, DE, USA AN004&lt;/full-title&gt;&lt;/periodical&gt;&lt;dates&gt;&lt;year&gt;1993&lt;/year&gt;&lt;/dates&gt;&lt;urls&gt;&lt;/urls&gt;&lt;/record&gt;&lt;/Cite&gt;&lt;/EndNote&gt;</w:instrText>
      </w:r>
      <w:r w:rsidR="00A62B4C">
        <w:fldChar w:fldCharType="separate"/>
      </w:r>
      <w:r w:rsidR="001C0773" w:rsidRPr="001C0773">
        <w:rPr>
          <w:noProof/>
          <w:vertAlign w:val="superscript"/>
        </w:rPr>
        <w:t>39</w:t>
      </w:r>
      <w:r w:rsidR="00A62B4C">
        <w:fldChar w:fldCharType="end"/>
      </w:r>
      <w:r w:rsidR="001C3545">
        <w:t>.</w:t>
      </w:r>
      <w:r w:rsidR="00A62B4C">
        <w:t xml:space="preserve"> All tests are completed with 10 points per decade of data</w:t>
      </w:r>
      <w:r w:rsidR="00F51CFF">
        <w:t xml:space="preserve"> collected</w:t>
      </w:r>
      <w:r w:rsidR="00A62B4C">
        <w:t xml:space="preserve"> and at room temperature. </w:t>
      </w:r>
      <w:r w:rsidR="00CA02CF">
        <w:t>The test parameters may need to be adjusted depending the properties of the formulation.</w:t>
      </w:r>
      <w:r w:rsidR="007E4424">
        <w:t xml:space="preserve"> </w:t>
      </w:r>
      <w:r w:rsidR="00DA2990">
        <w:t>Subjecting stiffer PNP materials such as 2:10 formulations to high shear rates can cause the material to be ejected from the rheometer plates, resulting in inaccurate mechanical characterization</w:t>
      </w:r>
      <w:r w:rsidR="001C3545">
        <w:t>,</w:t>
      </w:r>
      <w:r w:rsidR="00DA2990">
        <w:t xml:space="preserve"> and requiring reloading of the sample between subsequent tests.</w:t>
      </w:r>
      <w:r w:rsidR="007E4424">
        <w:t xml:space="preserve"> </w:t>
      </w:r>
      <w:r w:rsidR="004C50FA">
        <w:t>R</w:t>
      </w:r>
      <w:r w:rsidR="00DA2990">
        <w:t>epresentative data</w:t>
      </w:r>
      <w:r w:rsidR="00E933E5">
        <w:t xml:space="preserve"> shown below</w:t>
      </w:r>
      <w:r w:rsidR="00DA2990">
        <w:t xml:space="preserve"> can be used for comparison during quality control testing.</w:t>
      </w:r>
    </w:p>
    <w:p w14:paraId="74E8C128" w14:textId="77777777" w:rsidR="000B285D" w:rsidRPr="007E4424" w:rsidRDefault="000B285D" w:rsidP="001A77A9">
      <w:pPr>
        <w:pBdr>
          <w:top w:val="nil"/>
          <w:left w:val="nil"/>
          <w:bottom w:val="nil"/>
          <w:right w:val="nil"/>
          <w:between w:val="nil"/>
        </w:pBdr>
        <w:rPr>
          <w:b/>
        </w:rPr>
      </w:pPr>
    </w:p>
    <w:p w14:paraId="20470329" w14:textId="77777777" w:rsidR="000B285D" w:rsidRPr="007E4424" w:rsidRDefault="00DA2990" w:rsidP="001A77A9">
      <w:pPr>
        <w:numPr>
          <w:ilvl w:val="0"/>
          <w:numId w:val="1"/>
        </w:numPr>
        <w:pBdr>
          <w:top w:val="nil"/>
          <w:left w:val="nil"/>
          <w:bottom w:val="nil"/>
          <w:right w:val="nil"/>
          <w:between w:val="nil"/>
        </w:pBdr>
        <w:ind w:left="0" w:firstLine="0"/>
        <w:rPr>
          <w:b/>
          <w:highlight w:val="yellow"/>
        </w:rPr>
      </w:pPr>
      <w:r w:rsidRPr="007E4424">
        <w:rPr>
          <w:b/>
          <w:highlight w:val="yellow"/>
        </w:rPr>
        <w:t xml:space="preserve">Characterizing in vitro drug release </w:t>
      </w:r>
    </w:p>
    <w:p w14:paraId="5F50F776" w14:textId="77777777" w:rsidR="000B285D" w:rsidRPr="007E4424" w:rsidRDefault="000B285D" w:rsidP="001A77A9">
      <w:pPr>
        <w:pBdr>
          <w:top w:val="nil"/>
          <w:left w:val="nil"/>
          <w:bottom w:val="nil"/>
          <w:right w:val="nil"/>
          <w:between w:val="nil"/>
        </w:pBdr>
        <w:rPr>
          <w:b/>
        </w:rPr>
      </w:pPr>
    </w:p>
    <w:p w14:paraId="1142F65C" w14:textId="15FBBA05" w:rsidR="000B285D" w:rsidRPr="007E4424" w:rsidRDefault="00DA2990" w:rsidP="001A77A9">
      <w:pPr>
        <w:pStyle w:val="ListParagraph"/>
        <w:numPr>
          <w:ilvl w:val="1"/>
          <w:numId w:val="1"/>
        </w:numPr>
        <w:ind w:left="0" w:firstLine="0"/>
      </w:pPr>
      <w:r w:rsidRPr="001C3545">
        <w:rPr>
          <w:highlight w:val="yellow"/>
        </w:rPr>
        <w:t>Prepare capillary tubes</w:t>
      </w:r>
      <w:r w:rsidR="007E4424" w:rsidRPr="001C3545">
        <w:rPr>
          <w:highlight w:val="yellow"/>
        </w:rPr>
        <w:t xml:space="preserve"> by c</w:t>
      </w:r>
      <w:r w:rsidRPr="001C3545">
        <w:rPr>
          <w:highlight w:val="yellow"/>
        </w:rPr>
        <w:t>ut</w:t>
      </w:r>
      <w:r w:rsidR="007E4424" w:rsidRPr="001C3545">
        <w:rPr>
          <w:highlight w:val="yellow"/>
        </w:rPr>
        <w:t xml:space="preserve">ting </w:t>
      </w:r>
      <w:r w:rsidRPr="001C3545">
        <w:rPr>
          <w:highlight w:val="yellow"/>
        </w:rPr>
        <w:t>glass capillary tubes to desired length.</w:t>
      </w:r>
      <w:r w:rsidR="007E4424" w:rsidRPr="001C3545">
        <w:rPr>
          <w:highlight w:val="yellow"/>
        </w:rPr>
        <w:t xml:space="preserve"> </w:t>
      </w:r>
      <w:bookmarkStart w:id="1" w:name="_Hlk58836081"/>
      <w:r w:rsidR="007E4424" w:rsidRPr="001C3545">
        <w:rPr>
          <w:highlight w:val="yellow"/>
        </w:rPr>
        <w:t>Seal one end of each tube by using a disposable spatula or pipette tip to push a small amount of epoxy into the end of the tube to form a plug</w:t>
      </w:r>
      <w:r w:rsidR="00F34DCE">
        <w:t>.</w:t>
      </w:r>
      <w:r w:rsidR="007E4424">
        <w:t xml:space="preserve"> Allow epoxy to set per manufacturer’s recommended time.</w:t>
      </w:r>
      <w:bookmarkEnd w:id="1"/>
      <w:r>
        <w:t xml:space="preserve"> </w:t>
      </w:r>
    </w:p>
    <w:p w14:paraId="50F1D01B" w14:textId="77777777" w:rsidR="000B285D" w:rsidRDefault="000B285D" w:rsidP="001A77A9"/>
    <w:p w14:paraId="67C98DD9" w14:textId="04F86E37" w:rsidR="000B285D" w:rsidRDefault="00DA2990" w:rsidP="001A77A9">
      <w:r>
        <w:t>N</w:t>
      </w:r>
      <w:r w:rsidR="007E4424">
        <w:t>OTE</w:t>
      </w:r>
      <w:r>
        <w:t xml:space="preserve">: The tube must be shorter than the length of the injection needle. </w:t>
      </w:r>
      <w:r w:rsidR="00267281">
        <w:t>T</w:t>
      </w:r>
      <w:r>
        <w:t xml:space="preserve">ubing with 2-3 </w:t>
      </w:r>
      <w:proofErr w:type="spellStart"/>
      <w:r>
        <w:t>μm</w:t>
      </w:r>
      <w:proofErr w:type="spellEnd"/>
      <w:r>
        <w:t xml:space="preserve"> inner diameter </w:t>
      </w:r>
      <w:r w:rsidR="00267281">
        <w:t xml:space="preserve">is recommended </w:t>
      </w:r>
      <w:r>
        <w:t xml:space="preserve">such that a length of 2.5 in will contain at least 300 </w:t>
      </w:r>
      <w:r w:rsidR="001C5D59">
        <w:t>μL</w:t>
      </w:r>
      <w:r>
        <w:t xml:space="preserve"> of total volume.</w:t>
      </w:r>
    </w:p>
    <w:p w14:paraId="2A216956" w14:textId="77777777" w:rsidR="000B285D" w:rsidRDefault="000B285D" w:rsidP="001A77A9"/>
    <w:p w14:paraId="5ED2E168" w14:textId="77777777" w:rsidR="000B285D" w:rsidRDefault="00DA2990" w:rsidP="001A77A9">
      <w:pPr>
        <w:numPr>
          <w:ilvl w:val="1"/>
          <w:numId w:val="1"/>
        </w:numPr>
        <w:ind w:left="0" w:firstLine="0"/>
      </w:pPr>
      <w:r>
        <w:t>Formulate at least 500 μL of a PNP hydrogel material in a syringe containing the drug of interest. Prepare each sample group in a separate syringe.</w:t>
      </w:r>
    </w:p>
    <w:p w14:paraId="5B1E3277" w14:textId="77777777" w:rsidR="000B285D" w:rsidRDefault="000B285D" w:rsidP="001A77A9">
      <w:pPr>
        <w:pBdr>
          <w:top w:val="nil"/>
          <w:left w:val="nil"/>
          <w:bottom w:val="nil"/>
          <w:right w:val="nil"/>
          <w:between w:val="nil"/>
        </w:pBdr>
      </w:pPr>
    </w:p>
    <w:p w14:paraId="3082D759" w14:textId="35BCE0D8" w:rsidR="000B285D" w:rsidRDefault="00DA2990" w:rsidP="001A77A9">
      <w:pPr>
        <w:numPr>
          <w:ilvl w:val="1"/>
          <w:numId w:val="1"/>
        </w:numPr>
        <w:pBdr>
          <w:top w:val="nil"/>
          <w:left w:val="nil"/>
          <w:bottom w:val="nil"/>
          <w:right w:val="nil"/>
          <w:between w:val="nil"/>
        </w:pBdr>
        <w:ind w:left="0" w:firstLine="0"/>
      </w:pPr>
      <w:r w:rsidRPr="00DD291D">
        <w:rPr>
          <w:highlight w:val="yellow"/>
        </w:rPr>
        <w:t>Inject 100-200 μL of the PNP hydrogel at the bottom of each capillary tube using a long hypodermic needle</w:t>
      </w:r>
      <w:r w:rsidR="002568D8">
        <w:rPr>
          <w:highlight w:val="yellow"/>
        </w:rPr>
        <w:t xml:space="preserve"> (22G, 4 in</w:t>
      </w:r>
      <w:r w:rsidR="001C3545">
        <w:rPr>
          <w:highlight w:val="yellow"/>
        </w:rPr>
        <w:t>ch</w:t>
      </w:r>
      <w:r w:rsidR="002568D8">
        <w:rPr>
          <w:highlight w:val="yellow"/>
        </w:rPr>
        <w:t>)</w:t>
      </w:r>
      <w:r w:rsidRPr="00DD291D">
        <w:rPr>
          <w:highlight w:val="yellow"/>
        </w:rPr>
        <w:t>.</w:t>
      </w:r>
      <w:r>
        <w:t xml:space="preserve"> Prepare at least three tubes (triplicate) per sample group.</w:t>
      </w:r>
    </w:p>
    <w:p w14:paraId="268C3C30" w14:textId="77777777" w:rsidR="000B285D" w:rsidRDefault="000B285D" w:rsidP="001A77A9">
      <w:pPr>
        <w:pBdr>
          <w:top w:val="nil"/>
          <w:left w:val="nil"/>
          <w:bottom w:val="nil"/>
          <w:right w:val="nil"/>
          <w:between w:val="nil"/>
        </w:pBdr>
      </w:pPr>
    </w:p>
    <w:p w14:paraId="6CEDC285" w14:textId="5D9F050E" w:rsidR="000B285D" w:rsidRDefault="00DA2990" w:rsidP="001A77A9">
      <w:pPr>
        <w:numPr>
          <w:ilvl w:val="1"/>
          <w:numId w:val="1"/>
        </w:numPr>
        <w:pBdr>
          <w:top w:val="nil"/>
          <w:left w:val="nil"/>
          <w:bottom w:val="nil"/>
          <w:right w:val="nil"/>
          <w:between w:val="nil"/>
        </w:pBdr>
        <w:ind w:left="0" w:firstLine="0"/>
      </w:pPr>
      <w:r>
        <w:t>(Optiona</w:t>
      </w:r>
      <w:r w:rsidR="001C3545">
        <w:t>l)</w:t>
      </w:r>
      <w:r>
        <w:t xml:space="preserve"> Place filled capillary tubes in a conical centrifuge tube and centrifuge for 1 min at 1000 </w:t>
      </w:r>
      <w:r w:rsidR="006D759F">
        <w:t xml:space="preserve">x </w:t>
      </w:r>
      <w:r w:rsidR="006D759F" w:rsidRPr="00936594">
        <w:rPr>
          <w:i/>
          <w:iCs/>
        </w:rPr>
        <w:t>g</w:t>
      </w:r>
      <w:r>
        <w:t xml:space="preserve"> to ensure the surface of the hydrogel is uniform. This step may need to be repeated, altering time and speed as necessary to smooth the surface of the material.</w:t>
      </w:r>
    </w:p>
    <w:p w14:paraId="784C5449" w14:textId="77777777" w:rsidR="000B285D" w:rsidRDefault="000B285D" w:rsidP="001A77A9">
      <w:pPr>
        <w:pBdr>
          <w:top w:val="nil"/>
          <w:left w:val="nil"/>
          <w:bottom w:val="nil"/>
          <w:right w:val="nil"/>
          <w:between w:val="nil"/>
        </w:pBdr>
      </w:pPr>
    </w:p>
    <w:p w14:paraId="234A6AFC" w14:textId="07413A3A" w:rsidR="000B285D" w:rsidRDefault="00DA2990" w:rsidP="001A77A9">
      <w:pPr>
        <w:pBdr>
          <w:top w:val="nil"/>
          <w:left w:val="nil"/>
          <w:bottom w:val="nil"/>
          <w:right w:val="nil"/>
          <w:between w:val="nil"/>
        </w:pBdr>
      </w:pPr>
      <w:r>
        <w:t>CAUTION: Ensure centrifuge is well balanced.</w:t>
      </w:r>
    </w:p>
    <w:p w14:paraId="78F6FFC3" w14:textId="77777777" w:rsidR="000B285D" w:rsidRDefault="000B285D" w:rsidP="001A77A9">
      <w:pPr>
        <w:pBdr>
          <w:top w:val="nil"/>
          <w:left w:val="nil"/>
          <w:bottom w:val="nil"/>
          <w:right w:val="nil"/>
          <w:between w:val="nil"/>
        </w:pBdr>
      </w:pPr>
    </w:p>
    <w:p w14:paraId="36BEE137" w14:textId="27F87134" w:rsidR="000B285D" w:rsidRDefault="00DA2990" w:rsidP="001A77A9">
      <w:pPr>
        <w:numPr>
          <w:ilvl w:val="1"/>
          <w:numId w:val="1"/>
        </w:numPr>
        <w:pBdr>
          <w:top w:val="nil"/>
          <w:left w:val="nil"/>
          <w:bottom w:val="nil"/>
          <w:right w:val="nil"/>
          <w:between w:val="nil"/>
        </w:pBdr>
        <w:ind w:left="0" w:firstLine="0"/>
      </w:pPr>
      <w:r w:rsidRPr="00DD291D">
        <w:rPr>
          <w:highlight w:val="yellow"/>
        </w:rPr>
        <w:t xml:space="preserve">Carefully fill 200-300 μL </w:t>
      </w:r>
      <w:r w:rsidR="00F34DCE">
        <w:rPr>
          <w:highlight w:val="yellow"/>
        </w:rPr>
        <w:t xml:space="preserve">of </w:t>
      </w:r>
      <w:r w:rsidRPr="00DD291D">
        <w:rPr>
          <w:highlight w:val="yellow"/>
        </w:rPr>
        <w:t>PBS on top of the hydrogel in the capillary tube using a syringe and needle or pipette.</w:t>
      </w:r>
      <w:r>
        <w:t xml:space="preserve"> Do not contact or disturb the surface of the hydrogel.</w:t>
      </w:r>
      <w:r w:rsidR="00C1270A">
        <w:t xml:space="preserve"> Seal the</w:t>
      </w:r>
      <w:r w:rsidR="003B0479">
        <w:t xml:space="preserve"> tube</w:t>
      </w:r>
      <w:r w:rsidR="00C1270A">
        <w:t xml:space="preserve"> with a cap or plug or cover with at least two layers of paraf</w:t>
      </w:r>
      <w:r w:rsidR="00F34DCE">
        <w:t>fin film</w:t>
      </w:r>
      <w:r w:rsidR="00C1270A">
        <w:t>.</w:t>
      </w:r>
    </w:p>
    <w:p w14:paraId="53D2BABE" w14:textId="77777777" w:rsidR="000B285D" w:rsidRDefault="000B285D" w:rsidP="001A77A9">
      <w:pPr>
        <w:pBdr>
          <w:top w:val="nil"/>
          <w:left w:val="nil"/>
          <w:bottom w:val="nil"/>
          <w:right w:val="nil"/>
          <w:between w:val="nil"/>
        </w:pBdr>
      </w:pPr>
    </w:p>
    <w:p w14:paraId="5652FAF7" w14:textId="1C16D005" w:rsidR="000B285D" w:rsidRDefault="00DA2990" w:rsidP="001A77A9">
      <w:pPr>
        <w:numPr>
          <w:ilvl w:val="1"/>
          <w:numId w:val="1"/>
        </w:numPr>
        <w:pBdr>
          <w:top w:val="nil"/>
          <w:left w:val="nil"/>
          <w:bottom w:val="nil"/>
          <w:right w:val="nil"/>
          <w:between w:val="nil"/>
        </w:pBdr>
        <w:ind w:left="0" w:firstLine="0"/>
      </w:pPr>
      <w:r>
        <w:t>(Optional) Incubate samples at 37</w:t>
      </w:r>
      <w:r w:rsidR="00F34DCE">
        <w:t xml:space="preserve"> ˚C </w:t>
      </w:r>
      <w:r>
        <w:t xml:space="preserve">to simulate </w:t>
      </w:r>
      <w:r w:rsidRPr="00F34DCE">
        <w:rPr>
          <w:iCs/>
        </w:rPr>
        <w:t>in vivo</w:t>
      </w:r>
      <w:r>
        <w:t xml:space="preserve"> conditions.</w:t>
      </w:r>
    </w:p>
    <w:p w14:paraId="4872BDCE" w14:textId="77777777" w:rsidR="000B285D" w:rsidRDefault="000B285D" w:rsidP="001A77A9">
      <w:pPr>
        <w:pBdr>
          <w:top w:val="nil"/>
          <w:left w:val="nil"/>
          <w:bottom w:val="nil"/>
          <w:right w:val="nil"/>
          <w:between w:val="nil"/>
        </w:pBdr>
      </w:pPr>
    </w:p>
    <w:p w14:paraId="74E86D23" w14:textId="3FC492AF" w:rsidR="000B285D" w:rsidRDefault="00DA2990" w:rsidP="001A77A9">
      <w:pPr>
        <w:numPr>
          <w:ilvl w:val="1"/>
          <w:numId w:val="1"/>
        </w:numPr>
        <w:pBdr>
          <w:top w:val="nil"/>
          <w:left w:val="nil"/>
          <w:bottom w:val="nil"/>
          <w:right w:val="nil"/>
          <w:between w:val="nil"/>
        </w:pBdr>
        <w:ind w:left="0" w:firstLine="0"/>
      </w:pPr>
      <w:r w:rsidRPr="00DD291D">
        <w:rPr>
          <w:highlight w:val="yellow"/>
        </w:rPr>
        <w:t xml:space="preserve">Carefully completely remove the PBS from each capillary, without disturbing the hydrogel surface, using a syringe and needle at </w:t>
      </w:r>
      <w:r w:rsidR="003B0479">
        <w:rPr>
          <w:highlight w:val="yellow"/>
        </w:rPr>
        <w:t>chosen</w:t>
      </w:r>
      <w:r w:rsidR="003B0479" w:rsidRPr="00DD291D">
        <w:rPr>
          <w:highlight w:val="yellow"/>
        </w:rPr>
        <w:t xml:space="preserve"> </w:t>
      </w:r>
      <w:r w:rsidRPr="00DD291D">
        <w:rPr>
          <w:highlight w:val="yellow"/>
        </w:rPr>
        <w:t>time points depending on the anticipated time scale of drug release. Replace the volume removed with fresh PBS.</w:t>
      </w:r>
      <w:r>
        <w:t xml:space="preserve"> Store aliquots under appropriate conditions.</w:t>
      </w:r>
    </w:p>
    <w:p w14:paraId="13AFC7BC" w14:textId="77777777" w:rsidR="000B285D" w:rsidRDefault="000B285D" w:rsidP="001A77A9">
      <w:pPr>
        <w:pBdr>
          <w:top w:val="nil"/>
          <w:left w:val="nil"/>
          <w:bottom w:val="nil"/>
          <w:right w:val="nil"/>
          <w:between w:val="nil"/>
        </w:pBdr>
      </w:pPr>
    </w:p>
    <w:p w14:paraId="39DFC949" w14:textId="6B537B44" w:rsidR="000B285D" w:rsidRDefault="00DA2990" w:rsidP="001A77A9">
      <w:pPr>
        <w:pBdr>
          <w:top w:val="nil"/>
          <w:left w:val="nil"/>
          <w:bottom w:val="nil"/>
          <w:right w:val="nil"/>
          <w:between w:val="nil"/>
        </w:pBdr>
      </w:pPr>
      <w:r>
        <w:t>N</w:t>
      </w:r>
      <w:r w:rsidR="00F34DCE">
        <w:t>OTE</w:t>
      </w:r>
      <w:r>
        <w:t xml:space="preserve">: The recommended volumes and time points in steps 4.3, 4.5 and 4.6 can be optimized to capture </w:t>
      </w:r>
      <w:r w:rsidRPr="00F34DCE">
        <w:rPr>
          <w:iCs/>
        </w:rPr>
        <w:t xml:space="preserve">in vitro </w:t>
      </w:r>
      <w:r>
        <w:t>drug release over a range of timescales, depending on how much drug is loaded in the material and how quickly it releases into the supernatant. A sample of selected time points could be 6 h, 1 day, 3 days, 1 week and 2 weeks</w:t>
      </w:r>
      <w:r w:rsidR="003B0479">
        <w:t xml:space="preserve"> for a slow-releasing drug</w:t>
      </w:r>
      <w:r>
        <w:t>.</w:t>
      </w:r>
      <w:r w:rsidR="00F34DCE">
        <w:t xml:space="preserve"> A</w:t>
      </w:r>
      <w:r>
        <w:t>liquots can also be analyzed as they are acquired rather than stored.</w:t>
      </w:r>
    </w:p>
    <w:p w14:paraId="5939BB0D" w14:textId="77777777" w:rsidR="000B285D" w:rsidRDefault="000B285D" w:rsidP="001A77A9">
      <w:pPr>
        <w:pBdr>
          <w:top w:val="nil"/>
          <w:left w:val="nil"/>
          <w:bottom w:val="nil"/>
          <w:right w:val="nil"/>
          <w:between w:val="nil"/>
        </w:pBdr>
      </w:pPr>
    </w:p>
    <w:p w14:paraId="16C9D125" w14:textId="2BA212F0" w:rsidR="000B285D" w:rsidRDefault="00DA2990" w:rsidP="001A77A9">
      <w:pPr>
        <w:numPr>
          <w:ilvl w:val="1"/>
          <w:numId w:val="1"/>
        </w:numPr>
        <w:pBdr>
          <w:top w:val="nil"/>
          <w:left w:val="nil"/>
          <w:bottom w:val="nil"/>
          <w:right w:val="nil"/>
          <w:between w:val="nil"/>
        </w:pBdr>
        <w:ind w:left="0" w:firstLine="0"/>
      </w:pPr>
      <w:r w:rsidRPr="00DD291D">
        <w:rPr>
          <w:highlight w:val="yellow"/>
        </w:rPr>
        <w:t xml:space="preserve">At </w:t>
      </w:r>
      <w:r w:rsidR="00F34DCE">
        <w:rPr>
          <w:highlight w:val="yellow"/>
        </w:rPr>
        <w:t xml:space="preserve">the </w:t>
      </w:r>
      <w:r w:rsidRPr="00DD291D">
        <w:rPr>
          <w:highlight w:val="yellow"/>
        </w:rPr>
        <w:t>completion of the study, analyze aliquots with an appropriate method such as ELISA, HPLC or fluorescence assay to quantify the amount of drug released at each time point</w:t>
      </w:r>
      <w:r w:rsidR="0003320E">
        <w:rPr>
          <w:highlight w:val="yellow"/>
        </w:rPr>
        <w:fldChar w:fldCharType="begin">
          <w:fldData xml:space="preserve">PEVuZE5vdGU+PENpdGU+PEF1dGhvcj5BcHBlbDwvQXV0aG9yPjxZZWFyPjIwMTU8L1llYXI+PFJl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</w:fldData>
        </w:fldChar>
      </w:r>
      <w:r w:rsidR="0003320E">
        <w:rPr>
          <w:highlight w:val="yellow"/>
        </w:rPr>
        <w:instrText xml:space="preserve"> ADDIN EN.CITE </w:instrText>
      </w:r>
      <w:r w:rsidR="0003320E">
        <w:rPr>
          <w:highlight w:val="yellow"/>
        </w:rPr>
        <w:fldChar w:fldCharType="begin">
          <w:fldData xml:space="preserve">PEVuZE5vdGU+PENpdGU+PEF1dGhvcj5BcHBlbDwvQXV0aG9yPjxZZWFyPjIwMTU8L1llYXI+PFJl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</w:fldData>
        </w:fldChar>
      </w:r>
      <w:r w:rsidR="0003320E">
        <w:rPr>
          <w:highlight w:val="yellow"/>
        </w:rPr>
        <w:instrText xml:space="preserve"> ADDIN EN.CITE.DATA </w:instrText>
      </w:r>
      <w:r w:rsidR="0003320E">
        <w:rPr>
          <w:highlight w:val="yellow"/>
        </w:rPr>
      </w:r>
      <w:r w:rsidR="0003320E">
        <w:rPr>
          <w:highlight w:val="yellow"/>
        </w:rPr>
        <w:fldChar w:fldCharType="end"/>
      </w:r>
      <w:r w:rsidR="0003320E">
        <w:rPr>
          <w:highlight w:val="yellow"/>
        </w:rPr>
      </w:r>
      <w:r w:rsidR="0003320E">
        <w:rPr>
          <w:highlight w:val="yellow"/>
        </w:rPr>
        <w:fldChar w:fldCharType="separate"/>
      </w:r>
      <w:r w:rsidR="0003320E" w:rsidRPr="0003320E">
        <w:rPr>
          <w:noProof/>
          <w:highlight w:val="yellow"/>
          <w:vertAlign w:val="superscript"/>
        </w:rPr>
        <w:t>40-42</w:t>
      </w:r>
      <w:r w:rsidR="0003320E">
        <w:rPr>
          <w:highlight w:val="yellow"/>
        </w:rPr>
        <w:fldChar w:fldCharType="end"/>
      </w:r>
      <w:r w:rsidRPr="00DD291D">
        <w:rPr>
          <w:highlight w:val="yellow"/>
        </w:rPr>
        <w:t>.</w:t>
      </w:r>
      <w:r w:rsidR="001857FD">
        <w:t xml:space="preserve"> The appropriate detection method will vary depending on the drug of interest.</w:t>
      </w:r>
    </w:p>
    <w:p w14:paraId="57692FBD" w14:textId="77777777" w:rsidR="000B285D" w:rsidRDefault="000B285D" w:rsidP="001A77A9">
      <w:pPr>
        <w:pBdr>
          <w:top w:val="nil"/>
          <w:left w:val="nil"/>
          <w:bottom w:val="nil"/>
          <w:right w:val="nil"/>
          <w:between w:val="nil"/>
        </w:pBdr>
      </w:pPr>
    </w:p>
    <w:p w14:paraId="79594172" w14:textId="5C6421FD" w:rsidR="000B285D" w:rsidRDefault="00DA2990" w:rsidP="001A77A9">
      <w:pPr>
        <w:pBdr>
          <w:top w:val="nil"/>
          <w:left w:val="nil"/>
          <w:bottom w:val="nil"/>
          <w:right w:val="nil"/>
          <w:between w:val="nil"/>
        </w:pBdr>
      </w:pPr>
      <w:r>
        <w:t>N</w:t>
      </w:r>
      <w:r w:rsidR="00F34DCE">
        <w:t>OTE</w:t>
      </w:r>
      <w:r>
        <w:t xml:space="preserve">: </w:t>
      </w:r>
      <w:r w:rsidRPr="00F34DCE">
        <w:rPr>
          <w:iCs/>
        </w:rPr>
        <w:t>In vitro</w:t>
      </w:r>
      <w:r>
        <w:t xml:space="preserve"> release studies are useful for comparing release between different hydrogel formulations or drug cargo. The </w:t>
      </w:r>
      <w:r w:rsidRPr="00F34DCE">
        <w:t xml:space="preserve">in vitro </w:t>
      </w:r>
      <w:r>
        <w:t xml:space="preserve">release timescale does not often directly indicate an expected time scale of release </w:t>
      </w:r>
      <w:r w:rsidRPr="00F34DCE">
        <w:rPr>
          <w:iCs/>
        </w:rPr>
        <w:t>in vivo.</w:t>
      </w:r>
    </w:p>
    <w:p w14:paraId="70309FCF" w14:textId="77777777" w:rsidR="000B285D" w:rsidRDefault="000B285D" w:rsidP="001A77A9">
      <w:pPr>
        <w:pBdr>
          <w:top w:val="nil"/>
          <w:left w:val="nil"/>
          <w:bottom w:val="nil"/>
          <w:right w:val="nil"/>
          <w:between w:val="nil"/>
        </w:pBdr>
      </w:pPr>
    </w:p>
    <w:p w14:paraId="146FA989" w14:textId="77777777" w:rsidR="000B285D" w:rsidRPr="00CD45ED" w:rsidRDefault="00DA2990" w:rsidP="001A77A9">
      <w:pPr>
        <w:numPr>
          <w:ilvl w:val="0"/>
          <w:numId w:val="1"/>
        </w:numPr>
        <w:pBdr>
          <w:top w:val="nil"/>
          <w:left w:val="nil"/>
          <w:bottom w:val="nil"/>
          <w:right w:val="nil"/>
          <w:between w:val="nil"/>
        </w:pBdr>
        <w:ind w:left="0" w:firstLine="0"/>
        <w:rPr>
          <w:b/>
          <w:highlight w:val="yellow"/>
        </w:rPr>
      </w:pPr>
      <w:r w:rsidRPr="00CD45ED">
        <w:rPr>
          <w:b/>
          <w:highlight w:val="yellow"/>
        </w:rPr>
        <w:t>Characterizing thermal biostability of gel-encapsulated insulin</w:t>
      </w:r>
    </w:p>
    <w:p w14:paraId="1AC79E73" w14:textId="77777777" w:rsidR="000B285D" w:rsidRDefault="000B285D" w:rsidP="001A77A9">
      <w:pPr>
        <w:pBdr>
          <w:top w:val="nil"/>
          <w:left w:val="nil"/>
          <w:bottom w:val="nil"/>
          <w:right w:val="nil"/>
          <w:between w:val="nil"/>
        </w:pBdr>
        <w:rPr>
          <w:b/>
        </w:rPr>
      </w:pPr>
    </w:p>
    <w:p w14:paraId="771665A9" w14:textId="30CA4966" w:rsidR="000B285D" w:rsidRDefault="00DA2990" w:rsidP="001A77A9">
      <w:pPr>
        <w:numPr>
          <w:ilvl w:val="1"/>
          <w:numId w:val="1"/>
        </w:numPr>
        <w:pBdr>
          <w:top w:val="nil"/>
          <w:left w:val="nil"/>
          <w:bottom w:val="nil"/>
          <w:right w:val="nil"/>
          <w:between w:val="nil"/>
        </w:pBdr>
        <w:ind w:left="0" w:firstLine="0"/>
      </w:pPr>
      <w:r w:rsidRPr="00CD45ED">
        <w:rPr>
          <w:highlight w:val="yellow"/>
        </w:rPr>
        <w:t xml:space="preserve">Formulate at least 1.2 </w:t>
      </w:r>
      <w:r w:rsidR="001C5D59">
        <w:rPr>
          <w:highlight w:val="yellow"/>
        </w:rPr>
        <w:t>mL</w:t>
      </w:r>
      <w:r w:rsidRPr="00CD45ED">
        <w:rPr>
          <w:highlight w:val="yellow"/>
        </w:rPr>
        <w:t xml:space="preserve"> </w:t>
      </w:r>
      <w:r w:rsidR="00F34DCE">
        <w:rPr>
          <w:highlight w:val="yellow"/>
        </w:rPr>
        <w:t xml:space="preserve">of </w:t>
      </w:r>
      <w:r w:rsidRPr="00CD45ED">
        <w:rPr>
          <w:highlight w:val="yellow"/>
        </w:rPr>
        <w:t>PNP hydrogel per sample group. Following the procedure described in section 2.3, load both insulin (drug cargo) and thioflavin T (</w:t>
      </w:r>
      <w:proofErr w:type="spellStart"/>
      <w:r w:rsidRPr="00CD45ED">
        <w:rPr>
          <w:highlight w:val="yellow"/>
        </w:rPr>
        <w:t>ThT</w:t>
      </w:r>
      <w:proofErr w:type="spellEnd"/>
      <w:r w:rsidRPr="00CD45ED">
        <w:rPr>
          <w:highlight w:val="yellow"/>
        </w:rPr>
        <w:t>) (molecular probe) into the PNP hydrogel.</w:t>
      </w:r>
      <w:r>
        <w:t xml:space="preserve"> </w:t>
      </w:r>
    </w:p>
    <w:p w14:paraId="3146F3F7" w14:textId="77777777" w:rsidR="000B285D" w:rsidRDefault="000B285D" w:rsidP="001A77A9">
      <w:pPr>
        <w:pBdr>
          <w:top w:val="nil"/>
          <w:left w:val="nil"/>
          <w:bottom w:val="nil"/>
          <w:right w:val="nil"/>
          <w:between w:val="nil"/>
        </w:pBdr>
      </w:pPr>
    </w:p>
    <w:p w14:paraId="5A6C64C9" w14:textId="4686131B" w:rsidR="000B285D" w:rsidRDefault="00DA2990" w:rsidP="001A77A9">
      <w:pPr>
        <w:pBdr>
          <w:top w:val="nil"/>
          <w:left w:val="nil"/>
          <w:bottom w:val="nil"/>
          <w:right w:val="nil"/>
          <w:between w:val="nil"/>
        </w:pBdr>
      </w:pPr>
      <w:r>
        <w:t>N</w:t>
      </w:r>
      <w:r w:rsidR="00F34DCE">
        <w:t>OTE</w:t>
      </w:r>
      <w:r>
        <w:t>: The primary mechanism of aggregation and</w:t>
      </w:r>
      <w:r w:rsidR="00F34DCE">
        <w:t>,</w:t>
      </w:r>
      <w:r>
        <w:t xml:space="preserve"> therefore</w:t>
      </w:r>
      <w:r w:rsidR="00F34DCE">
        <w:t>,</w:t>
      </w:r>
      <w:r>
        <w:t xml:space="preserve"> inactivation of insulin is through the formation of amyloid fibrils. </w:t>
      </w:r>
      <w:proofErr w:type="spellStart"/>
      <w:r>
        <w:t>ThT</w:t>
      </w:r>
      <w:proofErr w:type="spellEnd"/>
      <w:r>
        <w:t xml:space="preserve"> is a suitable molecular probe because it produces a strong fluorescence signal in the presence of amyloid fibrils, allowing for </w:t>
      </w:r>
      <w:r w:rsidRPr="001C3545">
        <w:rPr>
          <w:iCs/>
        </w:rPr>
        <w:t>in situ</w:t>
      </w:r>
      <w:r>
        <w:t xml:space="preserve"> monitoring of insulin aggregation. Depending on the drug cargo of interest, aggregation may be monitored through different methods.</w:t>
      </w:r>
      <w:r w:rsidR="00F34DCE">
        <w:t xml:space="preserve"> </w:t>
      </w:r>
      <w:r>
        <w:t xml:space="preserve">For </w:t>
      </w:r>
      <w:r w:rsidR="004C50FA">
        <w:t>the</w:t>
      </w:r>
      <w:r>
        <w:t xml:space="preserve"> representative data</w:t>
      </w:r>
      <w:r w:rsidR="00267281">
        <w:t xml:space="preserve"> shown</w:t>
      </w:r>
      <w:r>
        <w:t>, insulin</w:t>
      </w:r>
      <w:r w:rsidR="004C50FA">
        <w:t xml:space="preserve"> was loaded</w:t>
      </w:r>
      <w:r>
        <w:t xml:space="preserve"> to a final concentration of 6.7 or 10 mg/</w:t>
      </w:r>
      <w:r w:rsidR="001C5D59">
        <w:t>mL</w:t>
      </w:r>
      <w:r>
        <w:t xml:space="preserve"> and </w:t>
      </w:r>
      <w:proofErr w:type="spellStart"/>
      <w:r>
        <w:t>ThT</w:t>
      </w:r>
      <w:proofErr w:type="spellEnd"/>
      <w:r>
        <w:t xml:space="preserve"> to a final concentration of 25 </w:t>
      </w:r>
      <w:proofErr w:type="spellStart"/>
      <w:r>
        <w:t>μM</w:t>
      </w:r>
      <w:proofErr w:type="spellEnd"/>
      <w:r>
        <w:t>.</w:t>
      </w:r>
    </w:p>
    <w:p w14:paraId="0B636BCF" w14:textId="77777777" w:rsidR="000B285D" w:rsidRDefault="000B285D" w:rsidP="001A77A9">
      <w:pPr>
        <w:pBdr>
          <w:top w:val="nil"/>
          <w:left w:val="nil"/>
          <w:bottom w:val="nil"/>
          <w:right w:val="nil"/>
          <w:between w:val="nil"/>
        </w:pBdr>
      </w:pPr>
    </w:p>
    <w:p w14:paraId="002B9030" w14:textId="027E1391" w:rsidR="000B285D" w:rsidRDefault="00DA2990" w:rsidP="001A77A9">
      <w:pPr>
        <w:numPr>
          <w:ilvl w:val="1"/>
          <w:numId w:val="1"/>
        </w:numPr>
        <w:pBdr>
          <w:top w:val="nil"/>
          <w:left w:val="nil"/>
          <w:bottom w:val="nil"/>
          <w:right w:val="nil"/>
          <w:between w:val="nil"/>
        </w:pBdr>
        <w:ind w:left="0" w:firstLine="0"/>
      </w:pPr>
      <w:r w:rsidRPr="00CD45ED">
        <w:rPr>
          <w:highlight w:val="yellow"/>
        </w:rPr>
        <w:t xml:space="preserve">Using a 21 G needle, inject 200 </w:t>
      </w:r>
      <w:r w:rsidR="001C5D59">
        <w:rPr>
          <w:highlight w:val="yellow"/>
        </w:rPr>
        <w:t>μL</w:t>
      </w:r>
      <w:r w:rsidRPr="00CD45ED">
        <w:rPr>
          <w:highlight w:val="yellow"/>
        </w:rPr>
        <w:t xml:space="preserve"> of PNP hydrogel per well into a black 96-well plate. Each sample group should be measured in at least triplicate. Seal plate with an optically clear adhesive plate seal to prevent evaporation.</w:t>
      </w:r>
      <w:r>
        <w:br/>
      </w:r>
    </w:p>
    <w:p w14:paraId="6DF09A4A" w14:textId="77777777" w:rsidR="001C3545" w:rsidRPr="001C3545" w:rsidRDefault="00DA2990" w:rsidP="001A77A9">
      <w:pPr>
        <w:numPr>
          <w:ilvl w:val="1"/>
          <w:numId w:val="1"/>
        </w:numPr>
        <w:pBdr>
          <w:top w:val="nil"/>
          <w:left w:val="nil"/>
          <w:bottom w:val="nil"/>
          <w:right w:val="nil"/>
          <w:between w:val="nil"/>
        </w:pBdr>
        <w:ind w:left="0" w:firstLine="0"/>
        <w:rPr>
          <w:highlight w:val="yellow"/>
        </w:rPr>
      </w:pPr>
      <w:r w:rsidRPr="00CD45ED">
        <w:rPr>
          <w:highlight w:val="yellow"/>
        </w:rPr>
        <w:t xml:space="preserve">Insert plate into a plate reader equipped with temperature control, shaking, and kinetic </w:t>
      </w:r>
      <w:r w:rsidRPr="00CD45ED">
        <w:rPr>
          <w:highlight w:val="yellow"/>
        </w:rPr>
        <w:lastRenderedPageBreak/>
        <w:t>read programming and begin read protocol.</w:t>
      </w:r>
      <w:r w:rsidR="001C3545">
        <w:t xml:space="preserve"> </w:t>
      </w:r>
      <w:r>
        <w:t xml:space="preserve">Representative data </w:t>
      </w:r>
      <w:r w:rsidR="001C3545">
        <w:t xml:space="preserve">was </w:t>
      </w:r>
      <w:r>
        <w:t>acquired with a</w:t>
      </w:r>
      <w:r w:rsidR="001C3545">
        <w:t xml:space="preserve"> </w:t>
      </w:r>
      <w:r>
        <w:t>Plate Reader using the following conditions</w:t>
      </w:r>
      <w:r w:rsidR="001C3545">
        <w:t xml:space="preserve">. </w:t>
      </w:r>
    </w:p>
    <w:p w14:paraId="644133D3" w14:textId="77777777" w:rsidR="001C3545" w:rsidRPr="001C3545" w:rsidRDefault="001C3545" w:rsidP="001A77A9">
      <w:pPr>
        <w:pBdr>
          <w:top w:val="nil"/>
          <w:left w:val="nil"/>
          <w:bottom w:val="nil"/>
          <w:right w:val="nil"/>
          <w:between w:val="nil"/>
        </w:pBdr>
        <w:rPr>
          <w:highlight w:val="yellow"/>
        </w:rPr>
      </w:pPr>
    </w:p>
    <w:p w14:paraId="7D2DA733" w14:textId="29CE32CF" w:rsidR="001C3545" w:rsidRPr="001A77A9" w:rsidRDefault="00DA2990" w:rsidP="001A77A9">
      <w:pPr>
        <w:numPr>
          <w:ilvl w:val="2"/>
          <w:numId w:val="1"/>
        </w:numPr>
        <w:pBdr>
          <w:top w:val="nil"/>
          <w:left w:val="nil"/>
          <w:bottom w:val="nil"/>
          <w:right w:val="nil"/>
          <w:between w:val="nil"/>
        </w:pBdr>
        <w:ind w:left="0" w:firstLine="0"/>
      </w:pPr>
      <w:r w:rsidRPr="001C3545">
        <w:t xml:space="preserve">Stressed aging conditions: continuous linear shaking (410 </w:t>
      </w:r>
      <w:proofErr w:type="spellStart"/>
      <w:r w:rsidRPr="001C3545">
        <w:t>cpm</w:t>
      </w:r>
      <w:proofErr w:type="spellEnd"/>
      <w:r w:rsidRPr="001C3545">
        <w:t>, 5</w:t>
      </w:r>
      <w:r w:rsidR="001A77A9">
        <w:t xml:space="preserve"> </w:t>
      </w:r>
      <w:r w:rsidRPr="001A77A9">
        <w:t xml:space="preserve">mm) at 37 </w:t>
      </w:r>
      <w:r w:rsidR="001C3545" w:rsidRPr="001A77A9">
        <w:rPr>
          <w:rFonts w:asciiTheme="majorHAnsi" w:hAnsiTheme="majorHAnsi" w:cstheme="majorHAnsi"/>
        </w:rPr>
        <w:t>˚C.</w:t>
      </w:r>
      <w:r w:rsidRPr="001A77A9">
        <w:t xml:space="preserve"> </w:t>
      </w:r>
    </w:p>
    <w:p w14:paraId="28B23507" w14:textId="77777777" w:rsidR="001C3545" w:rsidRPr="001A77A9" w:rsidRDefault="001C3545" w:rsidP="001A77A9">
      <w:pPr>
        <w:pBdr>
          <w:top w:val="nil"/>
          <w:left w:val="nil"/>
          <w:bottom w:val="nil"/>
          <w:right w:val="nil"/>
          <w:between w:val="nil"/>
        </w:pBdr>
      </w:pPr>
    </w:p>
    <w:p w14:paraId="7A8DB486" w14:textId="25F7A644" w:rsidR="000B285D" w:rsidRPr="001A77A9" w:rsidRDefault="00DA2990" w:rsidP="001A77A9">
      <w:pPr>
        <w:numPr>
          <w:ilvl w:val="2"/>
          <w:numId w:val="1"/>
        </w:numPr>
        <w:pBdr>
          <w:top w:val="nil"/>
          <w:left w:val="nil"/>
          <w:bottom w:val="nil"/>
          <w:right w:val="nil"/>
          <w:between w:val="nil"/>
        </w:pBdr>
        <w:ind w:left="0" w:firstLine="0"/>
      </w:pPr>
      <w:r w:rsidRPr="001A77A9">
        <w:t xml:space="preserve">Data acquisition: excitation/emission 450 nm/482 nm at 20 min intervals </w:t>
      </w:r>
    </w:p>
    <w:p w14:paraId="29537FA1" w14:textId="77777777" w:rsidR="000B285D" w:rsidRDefault="000B285D" w:rsidP="001A77A9">
      <w:pPr>
        <w:pBdr>
          <w:top w:val="nil"/>
          <w:left w:val="nil"/>
          <w:bottom w:val="nil"/>
          <w:right w:val="nil"/>
          <w:between w:val="nil"/>
        </w:pBdr>
      </w:pPr>
    </w:p>
    <w:p w14:paraId="0353FC37" w14:textId="74E07C19" w:rsidR="000B285D" w:rsidRDefault="00DA2990" w:rsidP="001A77A9">
      <w:pPr>
        <w:pBdr>
          <w:top w:val="nil"/>
          <w:left w:val="nil"/>
          <w:bottom w:val="nil"/>
          <w:right w:val="nil"/>
          <w:between w:val="nil"/>
        </w:pBdr>
      </w:pPr>
      <w:r>
        <w:t>N</w:t>
      </w:r>
      <w:r w:rsidR="001C3545">
        <w:t>OTE</w:t>
      </w:r>
      <w:r>
        <w:t xml:space="preserve">: If a plate reader with temperature control, shaker, and kinetic read capabilities is not available, the plate can be placed on a shaker plate in an incubator and read manually at above wavelengths at selected time points. </w:t>
      </w:r>
    </w:p>
    <w:p w14:paraId="47FF6A59" w14:textId="77777777" w:rsidR="000B285D" w:rsidRDefault="000B285D" w:rsidP="001A77A9">
      <w:pPr>
        <w:pBdr>
          <w:top w:val="nil"/>
          <w:left w:val="nil"/>
          <w:bottom w:val="nil"/>
          <w:right w:val="nil"/>
          <w:between w:val="nil"/>
        </w:pBdr>
      </w:pPr>
    </w:p>
    <w:p w14:paraId="2C9FC428" w14:textId="378A4BD8" w:rsidR="000B285D" w:rsidRDefault="00DA2990" w:rsidP="001A77A9">
      <w:pPr>
        <w:numPr>
          <w:ilvl w:val="1"/>
          <w:numId w:val="1"/>
        </w:numPr>
        <w:pBdr>
          <w:top w:val="nil"/>
          <w:left w:val="nil"/>
          <w:bottom w:val="nil"/>
          <w:right w:val="nil"/>
          <w:between w:val="nil"/>
        </w:pBdr>
        <w:ind w:left="0" w:firstLine="0"/>
      </w:pPr>
      <w:r>
        <w:t>Plot data as mean fluorescence signal over time for each group. Time to aggregation can be quantified by defining an arbitrary signal threshold</w:t>
      </w:r>
      <w:r w:rsidR="00795B2E">
        <w:fldChar w:fldCharType="begin"/>
      </w:r>
      <w:r w:rsidR="0003320E">
        <w:instrText xml:space="preserve"> ADDIN EN.CITE &lt;EndNote&gt;&lt;Cite&gt;&lt;Author&gt;Schlein&lt;/Author&gt;&lt;Year&gt;2017&lt;/Year&gt;&lt;RecNum&gt;89&lt;/RecNum&gt;&lt;DisplayText&gt;&lt;style face="superscript"&gt;43&lt;/style&gt;&lt;/DisplayText&gt;&lt;record&gt;&lt;rec-number&gt;89&lt;/rec-number&gt;&lt;foreign-keys&gt;&lt;key app="EN" db-id="p5rx5e5r0eetwqef0a9xpswdeft5avdfzarp" timestamp="1585673177" guid="5bdb880b-7c77-4ab0-a432-50745d512836"&gt;89&lt;/key&gt;&lt;/foreign-keys&gt;&lt;ref-type name="Journal Article"&gt;17&lt;/ref-type&gt;&lt;contributors&gt;&lt;authors&gt;&lt;author&gt;Schlein, Morten&lt;/author&gt;&lt;/authors&gt;&lt;/contributors&gt;&lt;titles&gt;&lt;title&gt;Insulin Formulation Characterization—The Thioflavin T Assays&lt;/title&gt;&lt;secondary-title&gt;The AAPS journal&lt;/secondary-title&gt;&lt;/titles&gt;&lt;periodical&gt;&lt;full-title&gt;The AAPS journal&lt;/full-title&gt;&lt;/periodical&gt;&lt;pages&gt;397-408&lt;/pages&gt;&lt;volume&gt;19&lt;/volume&gt;&lt;number&gt;2&lt;/number&gt;&lt;dates&gt;&lt;year&gt;2017&lt;/year&gt;&lt;/dates&gt;&lt;isbn&gt;1550-7416&lt;/isbn&gt;&lt;urls&gt;&lt;/urls&gt;&lt;/record&gt;&lt;/Cite&gt;&lt;/EndNote&gt;</w:instrText>
      </w:r>
      <w:r w:rsidR="00795B2E">
        <w:fldChar w:fldCharType="separate"/>
      </w:r>
      <w:r w:rsidR="0003320E" w:rsidRPr="0003320E">
        <w:rPr>
          <w:noProof/>
          <w:vertAlign w:val="superscript"/>
        </w:rPr>
        <w:t>43</w:t>
      </w:r>
      <w:r w:rsidR="00795B2E">
        <w:fldChar w:fldCharType="end"/>
      </w:r>
      <w:r>
        <w:t>.</w:t>
      </w:r>
    </w:p>
    <w:p w14:paraId="4971C140" w14:textId="4008EC51" w:rsidR="00661B4F" w:rsidRDefault="00661B4F" w:rsidP="001A77A9">
      <w:pPr>
        <w:pBdr>
          <w:top w:val="nil"/>
          <w:left w:val="nil"/>
          <w:bottom w:val="nil"/>
          <w:right w:val="nil"/>
          <w:between w:val="nil"/>
        </w:pBdr>
      </w:pPr>
    </w:p>
    <w:p w14:paraId="315EC674" w14:textId="6BB0E387" w:rsidR="00661B4F" w:rsidRDefault="003B60DE" w:rsidP="001A77A9">
      <w:pPr>
        <w:pBdr>
          <w:top w:val="nil"/>
          <w:left w:val="nil"/>
          <w:bottom w:val="nil"/>
          <w:right w:val="nil"/>
          <w:between w:val="nil"/>
        </w:pBdr>
      </w:pPr>
      <w:bookmarkStart w:id="2" w:name="_Hlk58846157"/>
      <w:r>
        <w:t>N</w:t>
      </w:r>
      <w:r w:rsidR="001C3545">
        <w:t>OTE</w:t>
      </w:r>
      <w:r>
        <w:t xml:space="preserve">: </w:t>
      </w:r>
      <w:r w:rsidR="00661B4F">
        <w:t>For the representative data</w:t>
      </w:r>
      <w:r>
        <w:t xml:space="preserve"> shown below</w:t>
      </w:r>
      <w:r w:rsidR="00661B4F">
        <w:t xml:space="preserve">, </w:t>
      </w:r>
      <w:r w:rsidR="003B0479">
        <w:t xml:space="preserve">the </w:t>
      </w:r>
      <w:r w:rsidR="00661B4F">
        <w:t>threshold was defined as 750,000 arbitrary fluorescence units (AFU).</w:t>
      </w:r>
      <w:r w:rsidR="002A0862">
        <w:t xml:space="preserve"> This value was chosen to be above the measured baseline while still sufficiently capturing the onset of aggregation indicated by a sharp fluorescent signal increase.</w:t>
      </w:r>
    </w:p>
    <w:bookmarkEnd w:id="2"/>
    <w:p w14:paraId="08350BA0" w14:textId="77777777" w:rsidR="000B285D" w:rsidRDefault="000B285D" w:rsidP="001A77A9">
      <w:pPr>
        <w:pBdr>
          <w:top w:val="nil"/>
          <w:left w:val="nil"/>
          <w:bottom w:val="nil"/>
          <w:right w:val="nil"/>
          <w:between w:val="nil"/>
        </w:pBdr>
      </w:pPr>
    </w:p>
    <w:p w14:paraId="760BAB79" w14:textId="77777777" w:rsidR="000B285D" w:rsidRDefault="00DA2990" w:rsidP="001A77A9">
      <w:pPr>
        <w:numPr>
          <w:ilvl w:val="1"/>
          <w:numId w:val="1"/>
        </w:numPr>
        <w:pBdr>
          <w:top w:val="nil"/>
          <w:left w:val="nil"/>
          <w:bottom w:val="nil"/>
          <w:right w:val="nil"/>
          <w:between w:val="nil"/>
        </w:pBdr>
        <w:ind w:left="0" w:firstLine="0"/>
      </w:pPr>
      <w:r>
        <w:t xml:space="preserve">Terminate assay when samples aggregate or visually begin to dehydrate. </w:t>
      </w:r>
    </w:p>
    <w:p w14:paraId="38BE438F" w14:textId="77777777" w:rsidR="000B285D" w:rsidRDefault="000B285D" w:rsidP="001A77A9">
      <w:pPr>
        <w:pBdr>
          <w:top w:val="nil"/>
          <w:left w:val="nil"/>
          <w:bottom w:val="nil"/>
          <w:right w:val="nil"/>
          <w:between w:val="nil"/>
        </w:pBdr>
        <w:rPr>
          <w:b/>
        </w:rPr>
      </w:pPr>
    </w:p>
    <w:p w14:paraId="76328F80" w14:textId="77777777" w:rsidR="000B285D" w:rsidRPr="00CD45ED" w:rsidRDefault="00DA2990" w:rsidP="001A77A9">
      <w:pPr>
        <w:numPr>
          <w:ilvl w:val="0"/>
          <w:numId w:val="1"/>
        </w:numPr>
        <w:pBdr>
          <w:top w:val="nil"/>
          <w:left w:val="nil"/>
          <w:bottom w:val="nil"/>
          <w:right w:val="nil"/>
          <w:between w:val="nil"/>
        </w:pBdr>
        <w:ind w:left="0" w:firstLine="0"/>
        <w:rPr>
          <w:b/>
          <w:highlight w:val="yellow"/>
        </w:rPr>
      </w:pPr>
      <w:r w:rsidRPr="00CD45ED">
        <w:rPr>
          <w:b/>
          <w:highlight w:val="yellow"/>
        </w:rPr>
        <w:t>Assessing cell viability</w:t>
      </w:r>
    </w:p>
    <w:p w14:paraId="0CB81771" w14:textId="77777777" w:rsidR="000B285D" w:rsidRDefault="000B285D" w:rsidP="001A77A9">
      <w:pPr>
        <w:pBdr>
          <w:top w:val="nil"/>
          <w:left w:val="nil"/>
          <w:bottom w:val="nil"/>
          <w:right w:val="nil"/>
          <w:between w:val="nil"/>
        </w:pBdr>
        <w:rPr>
          <w:b/>
        </w:rPr>
      </w:pPr>
    </w:p>
    <w:p w14:paraId="0D67F9EF" w14:textId="7620D12D" w:rsidR="000B285D" w:rsidRDefault="00DA2990" w:rsidP="001A77A9">
      <w:pPr>
        <w:numPr>
          <w:ilvl w:val="1"/>
          <w:numId w:val="1"/>
        </w:numPr>
        <w:pBdr>
          <w:top w:val="nil"/>
          <w:left w:val="nil"/>
          <w:bottom w:val="nil"/>
          <w:right w:val="nil"/>
          <w:between w:val="nil"/>
        </w:pBdr>
        <w:ind w:left="0" w:firstLine="0"/>
      </w:pPr>
      <w:r>
        <w:t xml:space="preserve">Formulate at least 2 mL </w:t>
      </w:r>
      <w:r w:rsidR="00A27D52">
        <w:t xml:space="preserve">of </w:t>
      </w:r>
      <w:r>
        <w:t xml:space="preserve">PNP hydrogel containing the desired cell concentration following </w:t>
      </w:r>
      <w:r w:rsidR="005D57D5">
        <w:t xml:space="preserve">above </w:t>
      </w:r>
      <w:r>
        <w:t>protocol</w:t>
      </w:r>
      <w:r w:rsidR="005D57D5">
        <w:t>s</w:t>
      </w:r>
      <w:r>
        <w:t xml:space="preserve"> (normally 1 - 5 x 10</w:t>
      </w:r>
      <w:r>
        <w:rPr>
          <w:vertAlign w:val="superscript"/>
        </w:rPr>
        <w:t>6</w:t>
      </w:r>
      <w:r>
        <w:t xml:space="preserve"> cells/mL). Prepare each sample group in a separate syringe.</w:t>
      </w:r>
    </w:p>
    <w:p w14:paraId="68EBFBEC" w14:textId="77777777" w:rsidR="000B285D" w:rsidRDefault="000B285D" w:rsidP="001A77A9">
      <w:pPr>
        <w:pBdr>
          <w:top w:val="nil"/>
          <w:left w:val="nil"/>
          <w:bottom w:val="nil"/>
          <w:right w:val="nil"/>
          <w:between w:val="nil"/>
        </w:pBdr>
      </w:pPr>
    </w:p>
    <w:p w14:paraId="402C6C1E" w14:textId="5A2CAE1F" w:rsidR="000B285D" w:rsidRDefault="00DA2990" w:rsidP="001A77A9">
      <w:pPr>
        <w:numPr>
          <w:ilvl w:val="1"/>
          <w:numId w:val="1"/>
        </w:numPr>
        <w:pBdr>
          <w:top w:val="nil"/>
          <w:left w:val="nil"/>
          <w:bottom w:val="nil"/>
          <w:right w:val="nil"/>
          <w:between w:val="nil"/>
        </w:pBdr>
        <w:ind w:left="0" w:firstLine="0"/>
      </w:pPr>
      <w:r w:rsidRPr="00CD45ED">
        <w:rPr>
          <w:highlight w:val="yellow"/>
        </w:rPr>
        <w:t>Using a 21G needle, inject 150 μL PNP hydrogel into each well in a</w:t>
      </w:r>
      <w:r w:rsidR="008252AA">
        <w:rPr>
          <w:highlight w:val="yellow"/>
        </w:rPr>
        <w:t xml:space="preserve"> clear bottom</w:t>
      </w:r>
      <w:r w:rsidRPr="00CD45ED">
        <w:rPr>
          <w:highlight w:val="yellow"/>
        </w:rPr>
        <w:t xml:space="preserve"> 96-well plate; each well is one replicate.</w:t>
      </w:r>
      <w:r>
        <w:t xml:space="preserve"> Each sample group should have 3-5 replicates per time point. Centrifuge the plate at 50 x </w:t>
      </w:r>
      <w:r w:rsidRPr="00936594">
        <w:rPr>
          <w:i/>
          <w:iCs/>
        </w:rPr>
        <w:t>g</w:t>
      </w:r>
      <w:r>
        <w:t xml:space="preserve"> for 2 min to spread the hydrogel evenly in the well.</w:t>
      </w:r>
    </w:p>
    <w:p w14:paraId="033C9D82" w14:textId="77777777" w:rsidR="000B285D" w:rsidRDefault="000B285D" w:rsidP="001A77A9">
      <w:pPr>
        <w:pBdr>
          <w:top w:val="nil"/>
          <w:left w:val="nil"/>
          <w:bottom w:val="nil"/>
          <w:right w:val="nil"/>
          <w:between w:val="nil"/>
        </w:pBdr>
      </w:pPr>
    </w:p>
    <w:p w14:paraId="47733933" w14:textId="77777777" w:rsidR="000B285D" w:rsidRDefault="00DA2990" w:rsidP="001A77A9">
      <w:pPr>
        <w:numPr>
          <w:ilvl w:val="1"/>
          <w:numId w:val="1"/>
        </w:numPr>
        <w:pBdr>
          <w:top w:val="nil"/>
          <w:left w:val="nil"/>
          <w:bottom w:val="nil"/>
          <w:right w:val="nil"/>
          <w:between w:val="nil"/>
        </w:pBdr>
        <w:ind w:left="0" w:firstLine="0"/>
      </w:pPr>
      <w:r w:rsidRPr="00CD45ED">
        <w:rPr>
          <w:highlight w:val="yellow"/>
        </w:rPr>
        <w:t>Add 100 μL of the appropriate cell media on top of the hydrogel.</w:t>
      </w:r>
      <w:r>
        <w:t xml:space="preserve"> Remove this media each day and add 100 μL new media.</w:t>
      </w:r>
    </w:p>
    <w:p w14:paraId="2A66437B" w14:textId="77777777" w:rsidR="000B285D" w:rsidRDefault="000B285D" w:rsidP="001A77A9">
      <w:pPr>
        <w:pBdr>
          <w:top w:val="nil"/>
          <w:left w:val="nil"/>
          <w:bottom w:val="nil"/>
          <w:right w:val="nil"/>
          <w:between w:val="nil"/>
        </w:pBdr>
      </w:pPr>
    </w:p>
    <w:p w14:paraId="30378A05" w14:textId="602533F2" w:rsidR="000B285D" w:rsidRDefault="00DA2990" w:rsidP="001A77A9">
      <w:pPr>
        <w:numPr>
          <w:ilvl w:val="1"/>
          <w:numId w:val="1"/>
        </w:numPr>
        <w:pBdr>
          <w:top w:val="nil"/>
          <w:left w:val="nil"/>
          <w:bottom w:val="nil"/>
          <w:right w:val="nil"/>
          <w:between w:val="nil"/>
        </w:pBdr>
        <w:ind w:left="0" w:firstLine="0"/>
      </w:pPr>
      <w:r w:rsidRPr="00CD45ED">
        <w:rPr>
          <w:highlight w:val="yellow"/>
        </w:rPr>
        <w:t xml:space="preserve">On Day 1, remove the media on top of the hydrogel for the designated replicates for that time point for each sample group. Add 50 μL of 2 mM </w:t>
      </w:r>
      <w:proofErr w:type="spellStart"/>
      <w:r w:rsidRPr="00CD45ED">
        <w:rPr>
          <w:highlight w:val="yellow"/>
        </w:rPr>
        <w:t>calcein</w:t>
      </w:r>
      <w:proofErr w:type="spellEnd"/>
      <w:r w:rsidRPr="00CD45ED">
        <w:rPr>
          <w:highlight w:val="yellow"/>
        </w:rPr>
        <w:t xml:space="preserve"> AM solution on top of the hydrogels.</w:t>
      </w:r>
      <w:r>
        <w:t xml:space="preserve"> Incubate for 30 min. </w:t>
      </w:r>
    </w:p>
    <w:p w14:paraId="5DB6AE77" w14:textId="77777777" w:rsidR="000B285D" w:rsidRDefault="000B285D" w:rsidP="001A77A9">
      <w:pPr>
        <w:pBdr>
          <w:top w:val="nil"/>
          <w:left w:val="nil"/>
          <w:bottom w:val="nil"/>
          <w:right w:val="nil"/>
          <w:between w:val="nil"/>
        </w:pBdr>
      </w:pPr>
    </w:p>
    <w:p w14:paraId="44500477" w14:textId="405FCE9C" w:rsidR="000B285D" w:rsidRDefault="00DA2990" w:rsidP="001A77A9">
      <w:pPr>
        <w:pBdr>
          <w:top w:val="nil"/>
          <w:left w:val="nil"/>
          <w:bottom w:val="nil"/>
          <w:right w:val="nil"/>
          <w:between w:val="nil"/>
        </w:pBdr>
      </w:pPr>
      <w:r>
        <w:t>N</w:t>
      </w:r>
      <w:r w:rsidR="00A27D52">
        <w:t>OTE</w:t>
      </w:r>
      <w:r>
        <w:t xml:space="preserve">: </w:t>
      </w:r>
      <w:proofErr w:type="spellStart"/>
      <w:r>
        <w:t>Calcein</w:t>
      </w:r>
      <w:proofErr w:type="spellEnd"/>
      <w:r>
        <w:t xml:space="preserve"> AM can be used to identify and label live cells. In live cells, the non-fluorescent </w:t>
      </w:r>
      <w:proofErr w:type="spellStart"/>
      <w:r>
        <w:t>calcein</w:t>
      </w:r>
      <w:proofErr w:type="spellEnd"/>
      <w:r>
        <w:t xml:space="preserve"> AM is converted to </w:t>
      </w:r>
      <w:r w:rsidR="00A27D52">
        <w:t xml:space="preserve">a </w:t>
      </w:r>
      <w:proofErr w:type="gramStart"/>
      <w:r w:rsidR="00A27D52">
        <w:t>green-fluorescent</w:t>
      </w:r>
      <w:proofErr w:type="gramEnd"/>
      <w:r w:rsidR="00A27D52">
        <w:t>,</w:t>
      </w:r>
      <w:r>
        <w:t xml:space="preserve"> </w:t>
      </w:r>
      <w:proofErr w:type="spellStart"/>
      <w:r>
        <w:t>calcein</w:t>
      </w:r>
      <w:proofErr w:type="spellEnd"/>
      <w:r w:rsidR="00A27D52">
        <w:t>,</w:t>
      </w:r>
      <w:r>
        <w:t xml:space="preserve"> by intracellular </w:t>
      </w:r>
      <w:proofErr w:type="spellStart"/>
      <w:r>
        <w:t>esterases</w:t>
      </w:r>
      <w:proofErr w:type="spellEnd"/>
      <w:r>
        <w:t xml:space="preserve"> after acetoxymethyl ester hydrolysis.</w:t>
      </w:r>
    </w:p>
    <w:p w14:paraId="4CC81F06" w14:textId="77777777" w:rsidR="000B285D" w:rsidRDefault="000B285D" w:rsidP="001A77A9">
      <w:pPr>
        <w:pBdr>
          <w:top w:val="nil"/>
          <w:left w:val="nil"/>
          <w:bottom w:val="nil"/>
          <w:right w:val="nil"/>
          <w:between w:val="nil"/>
        </w:pBdr>
      </w:pPr>
    </w:p>
    <w:p w14:paraId="345B0232" w14:textId="77777777" w:rsidR="000B285D" w:rsidRDefault="00DA2990" w:rsidP="001A77A9">
      <w:pPr>
        <w:numPr>
          <w:ilvl w:val="1"/>
          <w:numId w:val="1"/>
        </w:numPr>
        <w:ind w:left="0" w:firstLine="0"/>
      </w:pPr>
      <w:r w:rsidRPr="00CD45ED">
        <w:rPr>
          <w:highlight w:val="yellow"/>
        </w:rPr>
        <w:t xml:space="preserve">Image the center of each well in a 96-well plate using a confocal microscope. </w:t>
      </w:r>
      <w:r>
        <w:t>Survey an area of least 300 μm</w:t>
      </w:r>
      <w:r>
        <w:rPr>
          <w:vertAlign w:val="superscript"/>
        </w:rPr>
        <w:t>2</w:t>
      </w:r>
      <w:r>
        <w:t xml:space="preserve"> with a z-stack spanning at least 150 </w:t>
      </w:r>
      <w:proofErr w:type="spellStart"/>
      <w:r>
        <w:t>μm</w:t>
      </w:r>
      <w:proofErr w:type="spellEnd"/>
      <w:r>
        <w:t xml:space="preserve">. Use confocal wavelength settings to capture the fluorescence of </w:t>
      </w:r>
      <w:proofErr w:type="spellStart"/>
      <w:r>
        <w:t>calcein</w:t>
      </w:r>
      <w:proofErr w:type="spellEnd"/>
      <w:r>
        <w:t xml:space="preserve"> (excitation/emission: 495 nm/515 nm).</w:t>
      </w:r>
    </w:p>
    <w:p w14:paraId="227009EA" w14:textId="77777777" w:rsidR="000B285D" w:rsidRDefault="000B285D" w:rsidP="001A77A9"/>
    <w:p w14:paraId="3F391001" w14:textId="77777777" w:rsidR="000B285D" w:rsidRDefault="00DA2990" w:rsidP="001A77A9">
      <w:pPr>
        <w:numPr>
          <w:ilvl w:val="1"/>
          <w:numId w:val="1"/>
        </w:numPr>
        <w:ind w:left="0" w:firstLine="0"/>
      </w:pPr>
      <w:r>
        <w:t>Repeat step 6.6 and 6.7 for each subsequent time point as desired.</w:t>
      </w:r>
    </w:p>
    <w:p w14:paraId="0B27C079" w14:textId="77777777" w:rsidR="000B285D" w:rsidRDefault="000B285D" w:rsidP="001A77A9">
      <w:pPr>
        <w:pBdr>
          <w:top w:val="nil"/>
          <w:left w:val="nil"/>
          <w:bottom w:val="nil"/>
          <w:right w:val="nil"/>
          <w:between w:val="nil"/>
        </w:pBdr>
      </w:pPr>
    </w:p>
    <w:p w14:paraId="0F0F87B9" w14:textId="77777777" w:rsidR="000B285D" w:rsidRDefault="00DA2990" w:rsidP="001A77A9">
      <w:pPr>
        <w:numPr>
          <w:ilvl w:val="1"/>
          <w:numId w:val="1"/>
        </w:numPr>
        <w:pBdr>
          <w:top w:val="nil"/>
          <w:left w:val="nil"/>
          <w:bottom w:val="nil"/>
          <w:right w:val="nil"/>
          <w:between w:val="nil"/>
        </w:pBdr>
        <w:ind w:left="0" w:firstLine="0"/>
      </w:pPr>
      <w:r>
        <w:t xml:space="preserve">To analyze each image, collapse all z-stack images into a single plane maximum intensity image using FIJI or similar software. Quantify the number of fluorescent cells in each image. The ratio of the number of fluorescent cells at each time point compared to the number of fluorescent cells at Day 1 is the relative cell viability in the PNP hydrogels. </w:t>
      </w:r>
    </w:p>
    <w:p w14:paraId="61D68CA9" w14:textId="77777777" w:rsidR="000B285D" w:rsidRDefault="000B285D" w:rsidP="001A77A9">
      <w:pPr>
        <w:pBdr>
          <w:top w:val="nil"/>
          <w:left w:val="nil"/>
          <w:bottom w:val="nil"/>
          <w:right w:val="nil"/>
          <w:between w:val="nil"/>
        </w:pBdr>
      </w:pPr>
    </w:p>
    <w:p w14:paraId="7EDF2208" w14:textId="77777777" w:rsidR="000B285D" w:rsidRPr="00CD45ED" w:rsidRDefault="00DA2990" w:rsidP="001A77A9">
      <w:pPr>
        <w:numPr>
          <w:ilvl w:val="0"/>
          <w:numId w:val="1"/>
        </w:numPr>
        <w:pBdr>
          <w:top w:val="nil"/>
          <w:left w:val="nil"/>
          <w:bottom w:val="nil"/>
          <w:right w:val="nil"/>
          <w:between w:val="nil"/>
        </w:pBdr>
        <w:ind w:left="0" w:firstLine="0"/>
        <w:rPr>
          <w:b/>
          <w:highlight w:val="yellow"/>
        </w:rPr>
      </w:pPr>
      <w:r w:rsidRPr="00CD45ED">
        <w:rPr>
          <w:b/>
          <w:highlight w:val="yellow"/>
        </w:rPr>
        <w:t>Assessing cell settling</w:t>
      </w:r>
    </w:p>
    <w:p w14:paraId="512989A9" w14:textId="77777777" w:rsidR="000B285D" w:rsidRDefault="000B285D" w:rsidP="001A77A9">
      <w:pPr>
        <w:pBdr>
          <w:top w:val="nil"/>
          <w:left w:val="nil"/>
          <w:bottom w:val="nil"/>
          <w:right w:val="nil"/>
          <w:between w:val="nil"/>
        </w:pBdr>
        <w:rPr>
          <w:b/>
        </w:rPr>
      </w:pPr>
    </w:p>
    <w:p w14:paraId="419302DE" w14:textId="3C2B464B" w:rsidR="000B285D" w:rsidRDefault="00DA2990" w:rsidP="001A77A9">
      <w:pPr>
        <w:numPr>
          <w:ilvl w:val="1"/>
          <w:numId w:val="1"/>
        </w:numPr>
        <w:pBdr>
          <w:top w:val="nil"/>
          <w:left w:val="nil"/>
          <w:bottom w:val="nil"/>
          <w:right w:val="nil"/>
          <w:between w:val="nil"/>
        </w:pBdr>
        <w:ind w:left="0" w:firstLine="0"/>
      </w:pPr>
      <w:r>
        <w:t>Calculate the number of cells required to formulate 500-700 μL of PNP hydrogel at a final concentration of 5 x 10</w:t>
      </w:r>
      <w:r>
        <w:rPr>
          <w:vertAlign w:val="superscript"/>
        </w:rPr>
        <w:t>6</w:t>
      </w:r>
      <w:r>
        <w:t xml:space="preserve"> cells/</w:t>
      </w:r>
      <w:proofErr w:type="spellStart"/>
      <w:r>
        <w:t>mL.</w:t>
      </w:r>
      <w:proofErr w:type="spellEnd"/>
      <w:r w:rsidR="006541B8">
        <w:t xml:space="preserve"> </w:t>
      </w:r>
      <w:r w:rsidR="006541B8" w:rsidRPr="00CD45ED">
        <w:rPr>
          <w:highlight w:val="yellow"/>
        </w:rPr>
        <w:t>Suspend cells in 1 mL of PBS at a concentration of 1 x 10</w:t>
      </w:r>
      <w:r w:rsidR="006541B8" w:rsidRPr="00CD45ED">
        <w:rPr>
          <w:highlight w:val="yellow"/>
          <w:vertAlign w:val="superscript"/>
        </w:rPr>
        <w:t>6</w:t>
      </w:r>
      <w:r w:rsidR="006541B8" w:rsidRPr="00CD45ED">
        <w:rPr>
          <w:highlight w:val="yellow"/>
        </w:rPr>
        <w:t xml:space="preserve"> cells/</w:t>
      </w:r>
      <w:proofErr w:type="spellStart"/>
      <w:r w:rsidR="006541B8" w:rsidRPr="00CD45ED">
        <w:rPr>
          <w:highlight w:val="yellow"/>
        </w:rPr>
        <w:t>mL.</w:t>
      </w:r>
      <w:proofErr w:type="spellEnd"/>
      <w:r w:rsidR="006541B8" w:rsidRPr="00CD45ED">
        <w:rPr>
          <w:highlight w:val="yellow"/>
        </w:rPr>
        <w:t xml:space="preserve">  Stain cells by adding 50 μL of 2 mM </w:t>
      </w:r>
      <w:proofErr w:type="spellStart"/>
      <w:r w:rsidR="006541B8" w:rsidRPr="00CD45ED">
        <w:rPr>
          <w:highlight w:val="yellow"/>
        </w:rPr>
        <w:t>calcein</w:t>
      </w:r>
      <w:proofErr w:type="spellEnd"/>
      <w:r w:rsidR="006541B8" w:rsidRPr="00CD45ED">
        <w:rPr>
          <w:highlight w:val="yellow"/>
        </w:rPr>
        <w:t>.</w:t>
      </w:r>
      <w:r w:rsidR="006541B8">
        <w:t xml:space="preserve">  Incubate the cells with the dye for 10 min.</w:t>
      </w:r>
    </w:p>
    <w:p w14:paraId="3EEC63C9" w14:textId="77777777" w:rsidR="000B285D" w:rsidRDefault="000B285D" w:rsidP="001A77A9">
      <w:pPr>
        <w:pBdr>
          <w:top w:val="nil"/>
          <w:left w:val="nil"/>
          <w:bottom w:val="nil"/>
          <w:right w:val="nil"/>
          <w:between w:val="nil"/>
        </w:pBdr>
      </w:pPr>
    </w:p>
    <w:p w14:paraId="0DBCF99A" w14:textId="438CCF0C" w:rsidR="000B285D" w:rsidRDefault="00DA2990" w:rsidP="001A77A9">
      <w:pPr>
        <w:numPr>
          <w:ilvl w:val="1"/>
          <w:numId w:val="1"/>
        </w:numPr>
        <w:pBdr>
          <w:top w:val="nil"/>
          <w:left w:val="nil"/>
          <w:bottom w:val="nil"/>
          <w:right w:val="nil"/>
          <w:between w:val="nil"/>
        </w:pBdr>
        <w:ind w:left="0" w:firstLine="0"/>
      </w:pPr>
      <w:r>
        <w:t xml:space="preserve">Centrifuge cells at appropriate </w:t>
      </w:r>
      <w:r w:rsidR="00F94B3E">
        <w:t>conditions</w:t>
      </w:r>
      <w:r>
        <w:t>, remove the PBS and resuspend the cells in the volume of PBS needed to form 500-700 μL of the desired PNP hydrogel.</w:t>
      </w:r>
    </w:p>
    <w:p w14:paraId="4B1DF27A" w14:textId="7F4EDB97" w:rsidR="00E2251C" w:rsidRDefault="00E2251C" w:rsidP="001A77A9">
      <w:pPr>
        <w:pBdr>
          <w:top w:val="nil"/>
          <w:left w:val="nil"/>
          <w:bottom w:val="nil"/>
          <w:right w:val="nil"/>
          <w:between w:val="nil"/>
        </w:pBdr>
      </w:pPr>
    </w:p>
    <w:p w14:paraId="0F4B207A" w14:textId="567ED1D6" w:rsidR="00E2251C" w:rsidRDefault="00E2251C" w:rsidP="001A77A9">
      <w:pPr>
        <w:pBdr>
          <w:top w:val="nil"/>
          <w:left w:val="nil"/>
          <w:bottom w:val="nil"/>
          <w:right w:val="nil"/>
          <w:between w:val="nil"/>
        </w:pBdr>
      </w:pPr>
      <w:r>
        <w:t>N</w:t>
      </w:r>
      <w:r w:rsidR="00A27D52">
        <w:t>OTE</w:t>
      </w:r>
      <w:r>
        <w:t xml:space="preserve">: The recommended speed and duration to centrifuge each specific cell type is typically provided in the </w:t>
      </w:r>
      <w:r w:rsidR="00F94B3E">
        <w:t xml:space="preserve">product </w:t>
      </w:r>
      <w:r>
        <w:t>documentation</w:t>
      </w:r>
      <w:r w:rsidR="0050380A">
        <w:t>.</w:t>
      </w:r>
    </w:p>
    <w:p w14:paraId="25C04BC9" w14:textId="77777777" w:rsidR="000B285D" w:rsidRDefault="000B285D" w:rsidP="001A77A9">
      <w:pPr>
        <w:pBdr>
          <w:top w:val="nil"/>
          <w:left w:val="nil"/>
          <w:bottom w:val="nil"/>
          <w:right w:val="nil"/>
          <w:between w:val="nil"/>
        </w:pBdr>
      </w:pPr>
    </w:p>
    <w:p w14:paraId="5D281265" w14:textId="3E12A223" w:rsidR="000B285D" w:rsidRDefault="00DA2990" w:rsidP="001A77A9">
      <w:pPr>
        <w:numPr>
          <w:ilvl w:val="1"/>
          <w:numId w:val="1"/>
        </w:numPr>
        <w:pBdr>
          <w:top w:val="nil"/>
          <w:left w:val="nil"/>
          <w:bottom w:val="nil"/>
          <w:right w:val="nil"/>
          <w:between w:val="nil"/>
        </w:pBdr>
        <w:ind w:left="0" w:firstLine="0"/>
      </w:pPr>
      <w:r w:rsidRPr="00CD45ED">
        <w:rPr>
          <w:highlight w:val="yellow"/>
        </w:rPr>
        <w:t xml:space="preserve">Formulate 500-700 μL </w:t>
      </w:r>
      <w:r w:rsidR="00A27D52">
        <w:rPr>
          <w:highlight w:val="yellow"/>
        </w:rPr>
        <w:t xml:space="preserve">of </w:t>
      </w:r>
      <w:r w:rsidRPr="00CD45ED">
        <w:rPr>
          <w:highlight w:val="yellow"/>
        </w:rPr>
        <w:t>PNP hydrogel with the stained cells (5</w:t>
      </w:r>
      <w:r w:rsidR="008B2C96">
        <w:rPr>
          <w:highlight w:val="yellow"/>
        </w:rPr>
        <w:t xml:space="preserve"> </w:t>
      </w:r>
      <w:r w:rsidRPr="00CD45ED">
        <w:rPr>
          <w:highlight w:val="yellow"/>
        </w:rPr>
        <w:t>x 10</w:t>
      </w:r>
      <w:r w:rsidRPr="00CD45ED">
        <w:rPr>
          <w:highlight w:val="yellow"/>
          <w:vertAlign w:val="superscript"/>
        </w:rPr>
        <w:t>6</w:t>
      </w:r>
      <w:r w:rsidRPr="00CD45ED">
        <w:rPr>
          <w:highlight w:val="yellow"/>
        </w:rPr>
        <w:t xml:space="preserve"> cells/mL) following protocol section 2.</w:t>
      </w:r>
      <w:r>
        <w:t xml:space="preserve"> </w:t>
      </w:r>
    </w:p>
    <w:p w14:paraId="65568541" w14:textId="77777777" w:rsidR="000B285D" w:rsidRDefault="000B285D" w:rsidP="001A77A9">
      <w:pPr>
        <w:pBdr>
          <w:top w:val="nil"/>
          <w:left w:val="nil"/>
          <w:bottom w:val="nil"/>
          <w:right w:val="nil"/>
          <w:between w:val="nil"/>
        </w:pBdr>
      </w:pPr>
    </w:p>
    <w:p w14:paraId="43430347" w14:textId="3E83E02B" w:rsidR="000B285D" w:rsidRDefault="00DA2990" w:rsidP="001A77A9">
      <w:pPr>
        <w:numPr>
          <w:ilvl w:val="1"/>
          <w:numId w:val="1"/>
        </w:numPr>
        <w:pBdr>
          <w:top w:val="nil"/>
          <w:left w:val="nil"/>
          <w:bottom w:val="nil"/>
          <w:right w:val="nil"/>
          <w:between w:val="nil"/>
        </w:pBdr>
        <w:ind w:left="0" w:firstLine="0"/>
      </w:pPr>
      <w:r w:rsidRPr="00CD45ED">
        <w:rPr>
          <w:highlight w:val="yellow"/>
        </w:rPr>
        <w:t xml:space="preserve">Using a 21G needle, inject 100-200 </w:t>
      </w:r>
      <w:r w:rsidR="00A27D52">
        <w:rPr>
          <w:highlight w:val="yellow"/>
        </w:rPr>
        <w:t>µ</w:t>
      </w:r>
      <w:r w:rsidRPr="00CD45ED">
        <w:rPr>
          <w:highlight w:val="yellow"/>
        </w:rPr>
        <w:t xml:space="preserve">L </w:t>
      </w:r>
      <w:r w:rsidR="00A27D52">
        <w:rPr>
          <w:highlight w:val="yellow"/>
        </w:rPr>
        <w:t xml:space="preserve">of </w:t>
      </w:r>
      <w:r w:rsidRPr="00CD45ED">
        <w:rPr>
          <w:highlight w:val="yellow"/>
        </w:rPr>
        <w:t xml:space="preserve">PNP hydrogel containing the stained cells in the bottom of a cuvette. </w:t>
      </w:r>
      <w:r>
        <w:t xml:space="preserve">Three replicates should be performed for each sample. Move the needle back and forth within the cuvette while injecting to prevent bubble formation. </w:t>
      </w:r>
    </w:p>
    <w:p w14:paraId="7CE18D83" w14:textId="77777777" w:rsidR="000B285D" w:rsidRDefault="000B285D" w:rsidP="001A77A9">
      <w:pPr>
        <w:pBdr>
          <w:top w:val="nil"/>
          <w:left w:val="nil"/>
          <w:bottom w:val="nil"/>
          <w:right w:val="nil"/>
          <w:between w:val="nil"/>
        </w:pBdr>
      </w:pPr>
    </w:p>
    <w:p w14:paraId="73FEC8CE" w14:textId="55799DEE" w:rsidR="000B285D" w:rsidRDefault="00DA2990" w:rsidP="001A77A9">
      <w:pPr>
        <w:numPr>
          <w:ilvl w:val="1"/>
          <w:numId w:val="1"/>
        </w:numPr>
        <w:pBdr>
          <w:top w:val="nil"/>
          <w:left w:val="nil"/>
          <w:bottom w:val="nil"/>
          <w:right w:val="nil"/>
          <w:between w:val="nil"/>
        </w:pBdr>
        <w:ind w:left="0" w:firstLine="0"/>
      </w:pPr>
      <w:r w:rsidRPr="00CD45ED">
        <w:rPr>
          <w:highlight w:val="yellow"/>
        </w:rPr>
        <w:t>Immediately (time t=0), image the cuvettes lying on their side over the entire flat cuvette rectangle area at the base of the cuvette.</w:t>
      </w:r>
      <w:r>
        <w:t xml:space="preserve"> </w:t>
      </w:r>
      <w:r w:rsidR="00393148">
        <w:t xml:space="preserve">Use the confocal tile scanning capabilities </w:t>
      </w:r>
      <w:r>
        <w:t xml:space="preserve">to </w:t>
      </w:r>
      <w:r w:rsidR="00393148">
        <w:t>image</w:t>
      </w:r>
      <w:r>
        <w:t xml:space="preserve"> the entire </w:t>
      </w:r>
      <w:r w:rsidR="00546180">
        <w:t xml:space="preserve">well </w:t>
      </w:r>
      <w:r>
        <w:t xml:space="preserve">area and image a z-stack </w:t>
      </w:r>
      <w:r w:rsidR="00546180">
        <w:t xml:space="preserve">in 3D </w:t>
      </w:r>
      <w:r>
        <w:t>across a 1</w:t>
      </w:r>
      <w:r w:rsidR="00546180">
        <w:t>0</w:t>
      </w:r>
      <w:r>
        <w:t xml:space="preserve">0 </w:t>
      </w:r>
      <w:proofErr w:type="spellStart"/>
      <w:r>
        <w:t>μm</w:t>
      </w:r>
      <w:proofErr w:type="spellEnd"/>
      <w:r>
        <w:t xml:space="preserve"> depth. </w:t>
      </w:r>
      <w:r w:rsidR="00393148">
        <w:t xml:space="preserve">For later visualization, either use </w:t>
      </w:r>
      <w:r w:rsidR="00535929">
        <w:t xml:space="preserve">the </w:t>
      </w:r>
      <w:r w:rsidR="00393148">
        <w:t xml:space="preserve">confocal </w:t>
      </w:r>
      <w:r w:rsidR="00535929">
        <w:t xml:space="preserve">microscope </w:t>
      </w:r>
      <w:r w:rsidR="00393148">
        <w:t>software to stitch together all of the individual tiles</w:t>
      </w:r>
      <w:r w:rsidR="00535929">
        <w:t xml:space="preserve"> and perform a maximum intensity projection</w:t>
      </w:r>
      <w:r w:rsidR="00393148">
        <w:t xml:space="preserve"> to form a single image of the large area or us</w:t>
      </w:r>
      <w:r w:rsidR="00546180">
        <w:t>e</w:t>
      </w:r>
      <w:r w:rsidR="00393148">
        <w:t xml:space="preserve"> FIJI software</w:t>
      </w:r>
      <w:r w:rsidR="00546180">
        <w:t xml:space="preserve"> on </w:t>
      </w:r>
      <w:r w:rsidR="00793C0C">
        <w:t>a personal</w:t>
      </w:r>
      <w:r w:rsidR="00546180">
        <w:t xml:space="preserve"> computer</w:t>
      </w:r>
      <w:r w:rsidR="00393148">
        <w:fldChar w:fldCharType="begin"/>
      </w:r>
      <w:r w:rsidR="0003320E">
        <w:instrText xml:space="preserve"> ADDIN EN.CITE &lt;EndNote&gt;&lt;Cite&gt;&lt;Author&gt;Preibisch&lt;/Author&gt;&lt;Year&gt;2009&lt;/Year&gt;&lt;RecNum&gt;171&lt;/RecNum&gt;&lt;DisplayText&gt;&lt;style face="superscript"&gt;44,45&lt;/style&gt;&lt;/DisplayText&gt;&lt;record&gt;&lt;rec-number&gt;171&lt;/rec-number&gt;&lt;foreign-keys&gt;&lt;key app="EN" db-id="9zavrewtodzzelepz0s55xajxz2z0rssszrt" timestamp="1608268540"&gt;171&lt;/key&gt;&lt;/foreign-keys&gt;&lt;ref-type name="Journal Article"&gt;17&lt;/ref-type&gt;&lt;contributors&gt;&lt;authors&gt;&lt;author&gt;Preibisch, Stephan&lt;/author&gt;&lt;author&gt;Saalfeld, Stephan&lt;/author&gt;&lt;author&gt;Tomancak, Pavel&lt;/author&gt;&lt;/authors&gt;&lt;/contributors&gt;&lt;titles&gt;&lt;title&gt;Globally optimal stitching of tiled 3D microscopic image acquisitions&lt;/title&gt;&lt;secondary-title&gt;Bioinformatics&lt;/secondary-title&gt;&lt;/titles&gt;&lt;periodical&gt;&lt;full-title&gt;Bioinformatics&lt;/full-title&gt;&lt;/periodical&gt;&lt;pages&gt;1463-1465&lt;/pages&gt;&lt;volume&gt;25&lt;/volume&gt;&lt;number&gt;11&lt;/number&gt;&lt;dates&gt;&lt;year&gt;2009&lt;/year&gt;&lt;/dates&gt;&lt;isbn&gt;1460-2059&lt;/isbn&gt;&lt;urls&gt;&lt;/urls&gt;&lt;/record&gt;&lt;/Cite&gt;&lt;Cite&gt;&lt;Author&gt;Sakas&lt;/Author&gt;&lt;Year&gt;1995&lt;/Year&gt;&lt;RecNum&gt;173&lt;/RecNum&gt;&lt;record&gt;&lt;rec-number&gt;173&lt;/rec-number&gt;&lt;foreign-keys&gt;&lt;key app="EN" db-id="9zavrewtodzzelepz0s55xajxz2z0rssszrt" timestamp="1608368688"&gt;173&lt;/key&gt;&lt;/foreign-keys&gt;&lt;ref-type name="Conference Proceedings"&gt;10&lt;/ref-type&gt;&lt;contributors&gt;&lt;authors&gt;&lt;author&gt;Sakas, Georgios&lt;/author&gt;&lt;author&gt;Grimm, Marcus&lt;/author&gt;&lt;author&gt;Savopoulos, Alexandros&lt;/author&gt;&lt;/authors&gt;&lt;/contributors&gt;&lt;titles&gt;&lt;title&gt;Optimized maximum intensity projection (MIP)&lt;/title&gt;&lt;secondary-title&gt;EUROGRAPHICS Workshop on Rendering Techniques&lt;/secondary-title&gt;&lt;/titles&gt;&lt;pages&gt;51-63&lt;/pages&gt;&lt;dates&gt;&lt;year&gt;1995&lt;/year&gt;&lt;/dates&gt;&lt;publisher&gt;Springer&lt;/publisher&gt;&lt;urls&gt;&lt;/urls&gt;&lt;/record&gt;&lt;/Cite&gt;&lt;/EndNote&gt;</w:instrText>
      </w:r>
      <w:r w:rsidR="00393148">
        <w:fldChar w:fldCharType="separate"/>
      </w:r>
      <w:r w:rsidR="0003320E" w:rsidRPr="0003320E">
        <w:rPr>
          <w:noProof/>
          <w:vertAlign w:val="superscript"/>
        </w:rPr>
        <w:t>44,45</w:t>
      </w:r>
      <w:r w:rsidR="00393148">
        <w:fldChar w:fldCharType="end"/>
      </w:r>
      <w:r w:rsidR="00A27D52">
        <w:t>.</w:t>
      </w:r>
      <w:r w:rsidR="00393148">
        <w:t xml:space="preserve">  </w:t>
      </w:r>
    </w:p>
    <w:p w14:paraId="106A8E89" w14:textId="77777777" w:rsidR="000B285D" w:rsidRDefault="000B285D" w:rsidP="001A77A9">
      <w:pPr>
        <w:pBdr>
          <w:top w:val="nil"/>
          <w:left w:val="nil"/>
          <w:bottom w:val="nil"/>
          <w:right w:val="nil"/>
          <w:between w:val="nil"/>
        </w:pBdr>
      </w:pPr>
    </w:p>
    <w:p w14:paraId="62EACF72" w14:textId="77777777" w:rsidR="000B285D" w:rsidRDefault="00DA2990" w:rsidP="001A77A9">
      <w:pPr>
        <w:numPr>
          <w:ilvl w:val="1"/>
          <w:numId w:val="1"/>
        </w:numPr>
        <w:pBdr>
          <w:top w:val="nil"/>
          <w:left w:val="nil"/>
          <w:bottom w:val="nil"/>
          <w:right w:val="nil"/>
          <w:between w:val="nil"/>
        </w:pBdr>
        <w:ind w:left="0" w:firstLine="0"/>
      </w:pPr>
      <w:r>
        <w:t>Following imaging, stand the cuvettes upright.</w:t>
      </w:r>
    </w:p>
    <w:p w14:paraId="652532A9" w14:textId="77777777" w:rsidR="000B285D" w:rsidRDefault="000B285D" w:rsidP="001A77A9">
      <w:pPr>
        <w:pBdr>
          <w:top w:val="nil"/>
          <w:left w:val="nil"/>
          <w:bottom w:val="nil"/>
          <w:right w:val="nil"/>
          <w:between w:val="nil"/>
        </w:pBdr>
      </w:pPr>
    </w:p>
    <w:p w14:paraId="5F156CF6" w14:textId="3373BF64" w:rsidR="000B285D" w:rsidRPr="00CD45ED" w:rsidRDefault="00DA2990" w:rsidP="001A77A9">
      <w:pPr>
        <w:numPr>
          <w:ilvl w:val="1"/>
          <w:numId w:val="1"/>
        </w:numPr>
        <w:pBdr>
          <w:top w:val="nil"/>
          <w:left w:val="nil"/>
          <w:bottom w:val="nil"/>
          <w:right w:val="nil"/>
          <w:between w:val="nil"/>
        </w:pBdr>
        <w:ind w:left="0" w:firstLine="0"/>
        <w:rPr>
          <w:highlight w:val="yellow"/>
        </w:rPr>
      </w:pPr>
      <w:r w:rsidRPr="00CD45ED">
        <w:rPr>
          <w:highlight w:val="yellow"/>
        </w:rPr>
        <w:t>Image at 1 h and 4 h to observe if cells have settled in the hydrogel or whether they remain suspended.</w:t>
      </w:r>
    </w:p>
    <w:p w14:paraId="540204F7" w14:textId="77777777" w:rsidR="000B285D" w:rsidRDefault="000B285D" w:rsidP="001A77A9">
      <w:pPr>
        <w:pBdr>
          <w:top w:val="nil"/>
          <w:left w:val="nil"/>
          <w:bottom w:val="nil"/>
          <w:right w:val="nil"/>
          <w:between w:val="nil"/>
        </w:pBdr>
      </w:pPr>
    </w:p>
    <w:p w14:paraId="6C854B46" w14:textId="50255913" w:rsidR="000B285D" w:rsidRDefault="00DA2990" w:rsidP="001A77A9">
      <w:pPr>
        <w:pBdr>
          <w:top w:val="nil"/>
          <w:left w:val="nil"/>
          <w:bottom w:val="nil"/>
          <w:right w:val="nil"/>
          <w:between w:val="nil"/>
        </w:pBdr>
      </w:pPr>
      <w:r>
        <w:t>N</w:t>
      </w:r>
      <w:r w:rsidR="00A27D52">
        <w:t>OTE</w:t>
      </w:r>
      <w:r>
        <w:t>: These time points are suggestions and can be modified as desired.</w:t>
      </w:r>
    </w:p>
    <w:p w14:paraId="50A5AA93" w14:textId="77777777" w:rsidR="000B285D" w:rsidRDefault="000B285D" w:rsidP="001A77A9">
      <w:pPr>
        <w:pBdr>
          <w:top w:val="nil"/>
          <w:left w:val="nil"/>
          <w:bottom w:val="nil"/>
          <w:right w:val="nil"/>
          <w:between w:val="nil"/>
        </w:pBdr>
      </w:pPr>
    </w:p>
    <w:p w14:paraId="7E8DA3D6" w14:textId="48A876D3" w:rsidR="000B285D" w:rsidRDefault="00DA2990" w:rsidP="001A77A9">
      <w:pPr>
        <w:numPr>
          <w:ilvl w:val="1"/>
          <w:numId w:val="1"/>
        </w:numPr>
        <w:pBdr>
          <w:top w:val="nil"/>
          <w:left w:val="nil"/>
          <w:bottom w:val="nil"/>
          <w:right w:val="nil"/>
          <w:between w:val="nil"/>
        </w:pBdr>
        <w:ind w:left="0" w:firstLine="0"/>
      </w:pPr>
      <w:r>
        <w:t xml:space="preserve">To analyze each image, collapse all z-stack images into a single plane maximum intensity image. Using FIJI or similar software, quantify the cell distribution </w:t>
      </w:r>
      <w:r w:rsidR="008B2C96">
        <w:t xml:space="preserve">by </w:t>
      </w:r>
      <w:r>
        <w:t>measuring the fluorescence intensity down the center vertical profile of the cuvette to determine the degree of settling.</w:t>
      </w:r>
    </w:p>
    <w:bookmarkEnd w:id="0"/>
    <w:p w14:paraId="1AD3522A" w14:textId="77777777" w:rsidR="000B285D" w:rsidRDefault="000B285D" w:rsidP="001A77A9">
      <w:pPr>
        <w:pBdr>
          <w:top w:val="nil"/>
          <w:left w:val="nil"/>
          <w:bottom w:val="nil"/>
          <w:right w:val="nil"/>
          <w:between w:val="nil"/>
        </w:pBdr>
        <w:rPr>
          <w:b/>
        </w:rPr>
      </w:pPr>
    </w:p>
    <w:p w14:paraId="3803CDD4" w14:textId="77777777" w:rsidR="000B285D" w:rsidRDefault="00DA2990" w:rsidP="001A77A9">
      <w:pPr>
        <w:pBdr>
          <w:top w:val="nil"/>
          <w:left w:val="nil"/>
          <w:bottom w:val="nil"/>
          <w:right w:val="nil"/>
          <w:between w:val="nil"/>
        </w:pBdr>
      </w:pPr>
      <w:r>
        <w:rPr>
          <w:b/>
        </w:rPr>
        <w:t xml:space="preserve">REPRESENTATIVE RESULTS: </w:t>
      </w:r>
    </w:p>
    <w:p w14:paraId="56F8150C" w14:textId="34F9781A" w:rsidR="000B285D" w:rsidRDefault="000B285D" w:rsidP="001A77A9">
      <w:pPr>
        <w:rPr>
          <w:i/>
        </w:rPr>
      </w:pPr>
    </w:p>
    <w:p w14:paraId="0B9102CF" w14:textId="3D15D80D" w:rsidR="00EA74F5" w:rsidRPr="00F24E36" w:rsidRDefault="00EA74F5" w:rsidP="001A77A9">
      <w:pPr>
        <w:rPr>
          <w:b/>
          <w:bCs/>
          <w:iCs/>
        </w:rPr>
      </w:pPr>
      <w:r w:rsidRPr="00F24E36">
        <w:rPr>
          <w:b/>
          <w:bCs/>
          <w:iCs/>
        </w:rPr>
        <w:t>PNP hydrogel fabrication and characterization</w:t>
      </w:r>
    </w:p>
    <w:p w14:paraId="737B362C" w14:textId="2E590F63" w:rsidR="00745002" w:rsidRDefault="003F3F52" w:rsidP="001A77A9">
      <w:pPr>
        <w:rPr>
          <w:iCs/>
        </w:rPr>
      </w:pPr>
      <w:r>
        <w:rPr>
          <w:iCs/>
        </w:rPr>
        <w:t>PNP hydrogels are formed through the mixing of the two primary components –</w:t>
      </w:r>
      <w:r w:rsidR="00F85299">
        <w:rPr>
          <w:iCs/>
        </w:rPr>
        <w:t xml:space="preserve"> hydrophobically-modified </w:t>
      </w:r>
      <w:r>
        <w:rPr>
          <w:iCs/>
        </w:rPr>
        <w:t xml:space="preserve">HPMC </w:t>
      </w:r>
      <w:r w:rsidR="00F85299">
        <w:rPr>
          <w:iCs/>
        </w:rPr>
        <w:t xml:space="preserve">polymers </w:t>
      </w:r>
      <w:r>
        <w:rPr>
          <w:iCs/>
        </w:rPr>
        <w:t>and PEG</w:t>
      </w:r>
      <w:r w:rsidR="00A26980">
        <w:rPr>
          <w:iCs/>
        </w:rPr>
        <w:t>-</w:t>
      </w:r>
      <w:r>
        <w:rPr>
          <w:iCs/>
        </w:rPr>
        <w:t>PLA nanoparticles (</w:t>
      </w:r>
      <w:r w:rsidRPr="00A27D52">
        <w:rPr>
          <w:b/>
          <w:bCs/>
          <w:iCs/>
        </w:rPr>
        <w:t>Figure 1a</w:t>
      </w:r>
      <w:r>
        <w:rPr>
          <w:iCs/>
        </w:rPr>
        <w:t xml:space="preserve">). </w:t>
      </w:r>
      <w:r w:rsidR="00493A22">
        <w:rPr>
          <w:iCs/>
        </w:rPr>
        <w:t>Therapeutic c</w:t>
      </w:r>
      <w:r>
        <w:rPr>
          <w:iCs/>
        </w:rPr>
        <w:t>argo is most easily incorporated into the additional buffer used to dilute the nanoparticle component</w:t>
      </w:r>
      <w:r w:rsidR="00F85299">
        <w:rPr>
          <w:iCs/>
        </w:rPr>
        <w:t xml:space="preserve"> prior to hydrogel preparation</w:t>
      </w:r>
      <w:r>
        <w:rPr>
          <w:iCs/>
        </w:rPr>
        <w:t xml:space="preserve">. For downstream biomedical characterization, it is convenient to use an elbow mixing method </w:t>
      </w:r>
      <w:r w:rsidR="00F85299">
        <w:rPr>
          <w:iCs/>
        </w:rPr>
        <w:t>that enables simple and</w:t>
      </w:r>
      <w:r>
        <w:rPr>
          <w:iCs/>
        </w:rPr>
        <w:t xml:space="preserve"> reproducibl</w:t>
      </w:r>
      <w:r w:rsidR="00F85299">
        <w:rPr>
          <w:iCs/>
        </w:rPr>
        <w:t>e</w:t>
      </w:r>
      <w:r>
        <w:rPr>
          <w:iCs/>
        </w:rPr>
        <w:t xml:space="preserve"> mix</w:t>
      </w:r>
      <w:r w:rsidR="00F85299">
        <w:rPr>
          <w:iCs/>
        </w:rPr>
        <w:t>ing of</w:t>
      </w:r>
      <w:r>
        <w:rPr>
          <w:iCs/>
        </w:rPr>
        <w:t xml:space="preserve"> the two components </w:t>
      </w:r>
      <w:r w:rsidR="00F24E36">
        <w:rPr>
          <w:iCs/>
        </w:rPr>
        <w:t>(</w:t>
      </w:r>
      <w:r w:rsidR="00F24E36" w:rsidRPr="00A27D52">
        <w:rPr>
          <w:b/>
          <w:bCs/>
          <w:iCs/>
        </w:rPr>
        <w:t>Figure 1b</w:t>
      </w:r>
      <w:r w:rsidR="00A26980">
        <w:rPr>
          <w:iCs/>
        </w:rPr>
        <w:t>).</w:t>
      </w:r>
      <w:r w:rsidR="00F24E36">
        <w:rPr>
          <w:iCs/>
        </w:rPr>
        <w:t xml:space="preserve"> </w:t>
      </w:r>
      <w:r w:rsidR="00B545AC">
        <w:rPr>
          <w:iCs/>
        </w:rPr>
        <w:t xml:space="preserve">After adequate mixing, the hydrogel should feel firm in the syringe, but yield under pressure and extrude from a </w:t>
      </w:r>
      <w:r w:rsidR="00F85299">
        <w:rPr>
          <w:iCs/>
        </w:rPr>
        <w:t>standard</w:t>
      </w:r>
      <w:r w:rsidR="00B545AC">
        <w:rPr>
          <w:iCs/>
        </w:rPr>
        <w:t xml:space="preserve"> needle </w:t>
      </w:r>
      <w:r w:rsidR="00493A22">
        <w:rPr>
          <w:iCs/>
        </w:rPr>
        <w:t xml:space="preserve">(21 G shown) </w:t>
      </w:r>
      <w:r w:rsidR="00B545AC">
        <w:rPr>
          <w:iCs/>
        </w:rPr>
        <w:t>(</w:t>
      </w:r>
      <w:r w:rsidR="00B545AC" w:rsidRPr="00A27D52">
        <w:rPr>
          <w:b/>
          <w:bCs/>
          <w:iCs/>
        </w:rPr>
        <w:t>Figure 1c</w:t>
      </w:r>
      <w:r w:rsidR="00B545AC">
        <w:rPr>
          <w:iCs/>
        </w:rPr>
        <w:t xml:space="preserve">). After injection, the hydrogel should rapidly set into a solid-like </w:t>
      </w:r>
      <w:r w:rsidR="00F85299">
        <w:rPr>
          <w:iCs/>
        </w:rPr>
        <w:t>material</w:t>
      </w:r>
      <w:r w:rsidR="00B545AC">
        <w:rPr>
          <w:iCs/>
        </w:rPr>
        <w:t xml:space="preserve"> that resists flow from gravity. To fully characterize the hydrogel and </w:t>
      </w:r>
      <w:r w:rsidR="00F85299">
        <w:rPr>
          <w:iCs/>
        </w:rPr>
        <w:t>en</w:t>
      </w:r>
      <w:r w:rsidR="00B545AC">
        <w:rPr>
          <w:iCs/>
        </w:rPr>
        <w:t xml:space="preserve">sure consistent batch-to-batch products, </w:t>
      </w:r>
      <w:r w:rsidR="007E49AE">
        <w:rPr>
          <w:iCs/>
        </w:rPr>
        <w:t>samples</w:t>
      </w:r>
      <w:r w:rsidR="004D7854">
        <w:rPr>
          <w:iCs/>
        </w:rPr>
        <w:t xml:space="preserve"> should be analyzed</w:t>
      </w:r>
      <w:r w:rsidR="007E49AE">
        <w:rPr>
          <w:iCs/>
        </w:rPr>
        <w:t xml:space="preserve"> using </w:t>
      </w:r>
      <w:r w:rsidR="00F85299">
        <w:rPr>
          <w:iCs/>
        </w:rPr>
        <w:t>several different experiments on a</w:t>
      </w:r>
      <w:r w:rsidR="007E49AE">
        <w:rPr>
          <w:iCs/>
        </w:rPr>
        <w:t xml:space="preserve"> rheometer. The shear</w:t>
      </w:r>
      <w:r w:rsidR="00A26980">
        <w:rPr>
          <w:iCs/>
        </w:rPr>
        <w:t>-</w:t>
      </w:r>
      <w:r w:rsidR="007E49AE">
        <w:rPr>
          <w:iCs/>
        </w:rPr>
        <w:t>thinning and self-healing capabilities of the gel will be easily observed using a flow sweep</w:t>
      </w:r>
      <w:r w:rsidR="00493A22">
        <w:rPr>
          <w:iCs/>
        </w:rPr>
        <w:t xml:space="preserve"> protocol</w:t>
      </w:r>
      <w:r w:rsidR="007E49AE">
        <w:rPr>
          <w:iCs/>
        </w:rPr>
        <w:t xml:space="preserve"> and step-shear protocol</w:t>
      </w:r>
      <w:r w:rsidR="00493A22">
        <w:rPr>
          <w:iCs/>
        </w:rPr>
        <w:t>, respectively</w:t>
      </w:r>
      <w:r w:rsidR="007E49AE">
        <w:rPr>
          <w:iCs/>
        </w:rPr>
        <w:t xml:space="preserve"> (</w:t>
      </w:r>
      <w:r w:rsidR="007E49AE" w:rsidRPr="00A27D52">
        <w:rPr>
          <w:b/>
          <w:bCs/>
          <w:iCs/>
        </w:rPr>
        <w:t>Figure 2</w:t>
      </w:r>
      <w:proofErr w:type="gramStart"/>
      <w:r w:rsidR="007E49AE" w:rsidRPr="00A27D52">
        <w:rPr>
          <w:b/>
          <w:bCs/>
          <w:iCs/>
        </w:rPr>
        <w:t>a</w:t>
      </w:r>
      <w:r w:rsidR="00A27D52">
        <w:rPr>
          <w:b/>
          <w:bCs/>
          <w:iCs/>
        </w:rPr>
        <w:t>,</w:t>
      </w:r>
      <w:r w:rsidR="007E49AE" w:rsidRPr="00A27D52">
        <w:rPr>
          <w:b/>
          <w:bCs/>
          <w:iCs/>
        </w:rPr>
        <w:t>b</w:t>
      </w:r>
      <w:proofErr w:type="gramEnd"/>
      <w:r w:rsidR="007E49AE">
        <w:rPr>
          <w:iCs/>
        </w:rPr>
        <w:t xml:space="preserve">). </w:t>
      </w:r>
      <w:r w:rsidR="00A26980">
        <w:rPr>
          <w:iCs/>
        </w:rPr>
        <w:t xml:space="preserve">For stiffer gels, such as the 2:10 formulation, </w:t>
      </w:r>
      <w:r w:rsidR="00F85299">
        <w:rPr>
          <w:iCs/>
        </w:rPr>
        <w:t xml:space="preserve">the </w:t>
      </w:r>
      <w:r w:rsidR="00A26980">
        <w:rPr>
          <w:iCs/>
        </w:rPr>
        <w:t>u</w:t>
      </w:r>
      <w:r w:rsidR="007E49AE">
        <w:rPr>
          <w:iCs/>
        </w:rPr>
        <w:t xml:space="preserve">ser should look for viscosity to </w:t>
      </w:r>
      <w:r w:rsidR="00493A22">
        <w:rPr>
          <w:iCs/>
        </w:rPr>
        <w:t xml:space="preserve">decrease </w:t>
      </w:r>
      <w:r w:rsidR="007E49AE">
        <w:rPr>
          <w:iCs/>
        </w:rPr>
        <w:t>at least two orders of magnitude</w:t>
      </w:r>
      <w:r w:rsidR="00493A22">
        <w:rPr>
          <w:iCs/>
        </w:rPr>
        <w:t xml:space="preserve"> during the flow sweep</w:t>
      </w:r>
      <w:r w:rsidR="007E49AE">
        <w:rPr>
          <w:iCs/>
        </w:rPr>
        <w:t xml:space="preserve"> as the shea</w:t>
      </w:r>
      <w:r w:rsidR="00A26980">
        <w:rPr>
          <w:iCs/>
        </w:rPr>
        <w:t>r</w:t>
      </w:r>
      <w:r w:rsidR="007E49AE">
        <w:rPr>
          <w:iCs/>
        </w:rPr>
        <w:t xml:space="preserve"> rate</w:t>
      </w:r>
      <w:r w:rsidR="00493A22">
        <w:rPr>
          <w:iCs/>
        </w:rPr>
        <w:t xml:space="preserve"> is</w:t>
      </w:r>
      <w:r w:rsidR="007E49AE">
        <w:rPr>
          <w:iCs/>
        </w:rPr>
        <w:t xml:space="preserve"> increase</w:t>
      </w:r>
      <w:r w:rsidR="00493A22">
        <w:rPr>
          <w:iCs/>
        </w:rPr>
        <w:t>d</w:t>
      </w:r>
      <w:r w:rsidR="007E49AE">
        <w:rPr>
          <w:iCs/>
        </w:rPr>
        <w:t xml:space="preserve"> </w:t>
      </w:r>
      <w:r w:rsidR="00F85299">
        <w:rPr>
          <w:iCs/>
        </w:rPr>
        <w:t xml:space="preserve">from 0.1 </w:t>
      </w:r>
      <w:r w:rsidR="007E49AE">
        <w:rPr>
          <w:iCs/>
        </w:rPr>
        <w:t>to 100 s</w:t>
      </w:r>
      <w:r w:rsidR="007E49AE" w:rsidRPr="007E49AE">
        <w:rPr>
          <w:iCs/>
          <w:vertAlign w:val="superscript"/>
        </w:rPr>
        <w:t>-1</w:t>
      </w:r>
      <w:r w:rsidR="007E49AE">
        <w:rPr>
          <w:iCs/>
        </w:rPr>
        <w:t>, which simulate</w:t>
      </w:r>
      <w:r w:rsidR="00F85299">
        <w:rPr>
          <w:iCs/>
        </w:rPr>
        <w:t>s</w:t>
      </w:r>
      <w:r w:rsidR="007E49AE">
        <w:rPr>
          <w:iCs/>
        </w:rPr>
        <w:t xml:space="preserve"> the mechanical conditions during injection. </w:t>
      </w:r>
      <w:r w:rsidR="00061689">
        <w:rPr>
          <w:iCs/>
        </w:rPr>
        <w:t xml:space="preserve">The step-shear protocol should reveal </w:t>
      </w:r>
      <w:r w:rsidR="00FB4340">
        <w:rPr>
          <w:iCs/>
        </w:rPr>
        <w:t xml:space="preserve">an </w:t>
      </w:r>
      <w:r w:rsidR="00061689">
        <w:rPr>
          <w:iCs/>
        </w:rPr>
        <w:t>orders-of-magnitude d</w:t>
      </w:r>
      <w:r w:rsidR="00FB4340">
        <w:rPr>
          <w:iCs/>
        </w:rPr>
        <w:t>ecrease</w:t>
      </w:r>
      <w:r w:rsidR="00061689">
        <w:rPr>
          <w:iCs/>
        </w:rPr>
        <w:t xml:space="preserve"> in viscosity under the high-shear steps, and a rapid return (</w:t>
      </w:r>
      <w:r w:rsidR="00A26980">
        <w:rPr>
          <w:iCs/>
        </w:rPr>
        <w:t>&lt;</w:t>
      </w:r>
      <w:r w:rsidR="004079C3">
        <w:rPr>
          <w:iCs/>
        </w:rPr>
        <w:t>5</w:t>
      </w:r>
      <w:r w:rsidR="00061689">
        <w:rPr>
          <w:iCs/>
        </w:rPr>
        <w:t xml:space="preserve"> s recovery time) to baseline viscosity during the low shear step</w:t>
      </w:r>
      <w:r w:rsidR="00424F74">
        <w:rPr>
          <w:iCs/>
        </w:rPr>
        <w:t>s</w:t>
      </w:r>
      <w:r w:rsidR="00061689">
        <w:rPr>
          <w:iCs/>
        </w:rPr>
        <w:t>.</w:t>
      </w:r>
      <w:r w:rsidR="00894991">
        <w:rPr>
          <w:iCs/>
        </w:rPr>
        <w:t xml:space="preserve"> Characterization of the storage and loss moduli </w:t>
      </w:r>
      <w:r w:rsidR="00424F74">
        <w:rPr>
          <w:iCs/>
        </w:rPr>
        <w:t>using a</w:t>
      </w:r>
      <w:r w:rsidR="00FB4340">
        <w:rPr>
          <w:iCs/>
        </w:rPr>
        <w:t>n</w:t>
      </w:r>
      <w:r w:rsidR="00424F74">
        <w:rPr>
          <w:iCs/>
        </w:rPr>
        <w:t xml:space="preserve"> oscillatory shear frequency sweep experiment in the linear viscoelastic regime </w:t>
      </w:r>
      <w:r w:rsidR="00894991">
        <w:rPr>
          <w:iCs/>
        </w:rPr>
        <w:t>should reveal solid-like properties at frequency ranges</w:t>
      </w:r>
      <w:r w:rsidR="00745002">
        <w:rPr>
          <w:iCs/>
        </w:rPr>
        <w:t xml:space="preserve"> </w:t>
      </w:r>
      <w:r w:rsidR="00424F74">
        <w:rPr>
          <w:iCs/>
        </w:rPr>
        <w:t>from 0.1-100 rad</w:t>
      </w:r>
      <w:r w:rsidR="00A73302">
        <w:rPr>
          <w:iCs/>
        </w:rPr>
        <w:t xml:space="preserve"> s</w:t>
      </w:r>
      <w:r w:rsidR="00A73302" w:rsidRPr="007E49AE">
        <w:rPr>
          <w:iCs/>
          <w:vertAlign w:val="superscript"/>
        </w:rPr>
        <w:t>-1</w:t>
      </w:r>
      <w:r w:rsidR="00424F74">
        <w:rPr>
          <w:iCs/>
        </w:rPr>
        <w:t xml:space="preserve"> </w:t>
      </w:r>
      <w:r w:rsidR="00745002">
        <w:rPr>
          <w:iCs/>
        </w:rPr>
        <w:t>(</w:t>
      </w:r>
      <w:r w:rsidR="00745002" w:rsidRPr="00A27D52">
        <w:rPr>
          <w:b/>
          <w:bCs/>
          <w:iCs/>
        </w:rPr>
        <w:t>Figure 2c</w:t>
      </w:r>
      <w:r w:rsidR="00745002">
        <w:rPr>
          <w:iCs/>
        </w:rPr>
        <w:t>)</w:t>
      </w:r>
      <w:r w:rsidR="00FB4340">
        <w:rPr>
          <w:iCs/>
        </w:rPr>
        <w:t>.</w:t>
      </w:r>
      <w:r w:rsidR="00894991">
        <w:rPr>
          <w:iCs/>
        </w:rPr>
        <w:t xml:space="preserve"> </w:t>
      </w:r>
      <w:proofErr w:type="gramStart"/>
      <w:r w:rsidR="00FB4340">
        <w:rPr>
          <w:iCs/>
        </w:rPr>
        <w:t>In</w:t>
      </w:r>
      <w:r w:rsidR="00894991">
        <w:rPr>
          <w:iCs/>
        </w:rPr>
        <w:t xml:space="preserve"> particular</w:t>
      </w:r>
      <w:r w:rsidR="00A26980">
        <w:rPr>
          <w:iCs/>
        </w:rPr>
        <w:t>,</w:t>
      </w:r>
      <w:r w:rsidR="00894991">
        <w:rPr>
          <w:iCs/>
        </w:rPr>
        <w:t xml:space="preserve"> </w:t>
      </w:r>
      <w:r w:rsidR="00A27D52">
        <w:rPr>
          <w:iCs/>
        </w:rPr>
        <w:t>t</w:t>
      </w:r>
      <w:r w:rsidR="00FB4340">
        <w:rPr>
          <w:iCs/>
        </w:rPr>
        <w:t>here</w:t>
      </w:r>
      <w:proofErr w:type="gramEnd"/>
      <w:r w:rsidR="00FB4340">
        <w:rPr>
          <w:iCs/>
        </w:rPr>
        <w:t xml:space="preserve"> should typically not be a</w:t>
      </w:r>
      <w:r w:rsidR="00424F74">
        <w:rPr>
          <w:iCs/>
        </w:rPr>
        <w:t xml:space="preserve"> </w:t>
      </w:r>
      <w:r w:rsidR="00894991">
        <w:rPr>
          <w:iCs/>
        </w:rPr>
        <w:t>crossover</w:t>
      </w:r>
      <w:r w:rsidR="00424F74">
        <w:rPr>
          <w:iCs/>
        </w:rPr>
        <w:t xml:space="preserve"> of the shear storage and loss moduli</w:t>
      </w:r>
      <w:r w:rsidR="00894991">
        <w:rPr>
          <w:iCs/>
        </w:rPr>
        <w:t xml:space="preserve"> </w:t>
      </w:r>
      <w:r w:rsidR="00424F74">
        <w:rPr>
          <w:iCs/>
        </w:rPr>
        <w:t xml:space="preserve">that is observable </w:t>
      </w:r>
      <w:r w:rsidR="00894991">
        <w:rPr>
          <w:iCs/>
        </w:rPr>
        <w:t>at low frequencies</w:t>
      </w:r>
      <w:r w:rsidR="00745002">
        <w:rPr>
          <w:iCs/>
        </w:rPr>
        <w:t xml:space="preserve"> for stiffer formulations like the 2:10 hydrogels</w:t>
      </w:r>
      <w:r w:rsidR="00894991">
        <w:rPr>
          <w:iCs/>
        </w:rPr>
        <w:t xml:space="preserve">. Such a crossover </w:t>
      </w:r>
      <w:r w:rsidR="00424F74">
        <w:rPr>
          <w:iCs/>
        </w:rPr>
        <w:t xml:space="preserve">event </w:t>
      </w:r>
      <w:r w:rsidR="00894991">
        <w:rPr>
          <w:iCs/>
        </w:rPr>
        <w:t xml:space="preserve">may indicate issues in </w:t>
      </w:r>
      <w:r w:rsidR="00424F74">
        <w:rPr>
          <w:iCs/>
        </w:rPr>
        <w:t xml:space="preserve">the </w:t>
      </w:r>
      <w:r w:rsidR="00894991">
        <w:rPr>
          <w:iCs/>
        </w:rPr>
        <w:t xml:space="preserve">quality </w:t>
      </w:r>
      <w:r w:rsidR="00424F74">
        <w:rPr>
          <w:iCs/>
        </w:rPr>
        <w:t>of</w:t>
      </w:r>
      <w:r w:rsidR="00894991">
        <w:rPr>
          <w:iCs/>
        </w:rPr>
        <w:t xml:space="preserve"> the starting materials</w:t>
      </w:r>
      <w:r w:rsidR="00424F74">
        <w:rPr>
          <w:iCs/>
        </w:rPr>
        <w:t xml:space="preserve">, </w:t>
      </w:r>
      <w:r w:rsidR="00894991">
        <w:rPr>
          <w:iCs/>
        </w:rPr>
        <w:t xml:space="preserve">either the modified HPMC or PEG-PLA polymer, or the size </w:t>
      </w:r>
      <w:r w:rsidR="00424F74">
        <w:rPr>
          <w:iCs/>
        </w:rPr>
        <w:t xml:space="preserve">and dispersity </w:t>
      </w:r>
      <w:r w:rsidR="00894991">
        <w:rPr>
          <w:iCs/>
        </w:rPr>
        <w:t xml:space="preserve">of the PEG-PLA nanoparticles. </w:t>
      </w:r>
      <w:r w:rsidR="00745002">
        <w:rPr>
          <w:iCs/>
        </w:rPr>
        <w:t xml:space="preserve">It should be noted that </w:t>
      </w:r>
      <w:r w:rsidR="00424F74">
        <w:rPr>
          <w:iCs/>
        </w:rPr>
        <w:t>a</w:t>
      </w:r>
      <w:r w:rsidR="00745002">
        <w:rPr>
          <w:iCs/>
        </w:rPr>
        <w:t xml:space="preserve"> crossover </w:t>
      </w:r>
      <w:r w:rsidR="00424F74">
        <w:rPr>
          <w:iCs/>
        </w:rPr>
        <w:t xml:space="preserve">event </w:t>
      </w:r>
      <w:r w:rsidR="00745002">
        <w:rPr>
          <w:iCs/>
        </w:rPr>
        <w:t xml:space="preserve">can be expected for weaker hydrogel formulations, such as the 1:5 hydrogel. </w:t>
      </w:r>
      <w:r w:rsidR="00424F74">
        <w:rPr>
          <w:iCs/>
        </w:rPr>
        <w:t>Oscillatory shear a</w:t>
      </w:r>
      <w:r w:rsidR="00A26980">
        <w:rPr>
          <w:iCs/>
        </w:rPr>
        <w:t>mplitude sweeps on PNP hydrogels reveal that the materials do not yield until high stress values are applied, indic</w:t>
      </w:r>
      <w:r w:rsidR="00FB4340">
        <w:rPr>
          <w:iCs/>
        </w:rPr>
        <w:t>a</w:t>
      </w:r>
      <w:r w:rsidR="00A26980">
        <w:rPr>
          <w:iCs/>
        </w:rPr>
        <w:t>ting these materials possess a yield stress, a threshold amount of stress required for the material to flow.</w:t>
      </w:r>
    </w:p>
    <w:p w14:paraId="4F76C3DA" w14:textId="35559C9B" w:rsidR="00EA74F5" w:rsidRDefault="00EA74F5" w:rsidP="001A77A9">
      <w:pPr>
        <w:rPr>
          <w:iCs/>
        </w:rPr>
      </w:pPr>
    </w:p>
    <w:p w14:paraId="3065B9A1" w14:textId="3964A886" w:rsidR="00EA74F5" w:rsidRPr="00B37980" w:rsidRDefault="00EA74F5" w:rsidP="001A77A9">
      <w:pPr>
        <w:rPr>
          <w:b/>
          <w:bCs/>
          <w:iCs/>
        </w:rPr>
      </w:pPr>
      <w:r w:rsidRPr="00B37980">
        <w:rPr>
          <w:b/>
          <w:bCs/>
          <w:iCs/>
        </w:rPr>
        <w:t>Characterizing release kinetics from PNP hydrogels</w:t>
      </w:r>
    </w:p>
    <w:p w14:paraId="65A1F744" w14:textId="45367F7B" w:rsidR="00745002" w:rsidRDefault="00745002" w:rsidP="001A77A9">
      <w:pPr>
        <w:rPr>
          <w:iCs/>
        </w:rPr>
      </w:pPr>
      <w:r>
        <w:rPr>
          <w:iCs/>
        </w:rPr>
        <w:t>An essential step in designing PNP gels for drug delivery is the characterization of drug release kinetics from</w:t>
      </w:r>
      <w:r w:rsidR="00A27D52">
        <w:rPr>
          <w:iCs/>
        </w:rPr>
        <w:t xml:space="preserve"> </w:t>
      </w:r>
      <w:r w:rsidR="00981B17">
        <w:rPr>
          <w:iCs/>
        </w:rPr>
        <w:t>a</w:t>
      </w:r>
      <w:r>
        <w:rPr>
          <w:iCs/>
        </w:rPr>
        <w:t xml:space="preserve"> chosen formulation. There are several techniques for this, but a</w:t>
      </w:r>
      <w:r w:rsidR="007C5CFC">
        <w:rPr>
          <w:iCs/>
        </w:rPr>
        <w:t xml:space="preserve"> simple</w:t>
      </w:r>
      <w:r>
        <w:rPr>
          <w:iCs/>
        </w:rPr>
        <w:t xml:space="preserve"> </w:t>
      </w:r>
      <w:r w:rsidRPr="00A27D52">
        <w:rPr>
          <w:iCs/>
        </w:rPr>
        <w:t>in vitro</w:t>
      </w:r>
      <w:r>
        <w:rPr>
          <w:iCs/>
        </w:rPr>
        <w:t xml:space="preserve"> methodology </w:t>
      </w:r>
      <w:r w:rsidR="00635C70">
        <w:rPr>
          <w:iCs/>
        </w:rPr>
        <w:t xml:space="preserve">provides useful data during early </w:t>
      </w:r>
      <w:r w:rsidR="00F9784E">
        <w:rPr>
          <w:iCs/>
        </w:rPr>
        <w:t xml:space="preserve">formulation </w:t>
      </w:r>
      <w:r w:rsidR="00635C70">
        <w:rPr>
          <w:iCs/>
        </w:rPr>
        <w:t>development (</w:t>
      </w:r>
      <w:r w:rsidR="00635C70" w:rsidRPr="00A27D52">
        <w:rPr>
          <w:b/>
          <w:bCs/>
          <w:iCs/>
        </w:rPr>
        <w:t>Figure 3a</w:t>
      </w:r>
      <w:r w:rsidR="00635C70">
        <w:rPr>
          <w:iCs/>
        </w:rPr>
        <w:t>). Varying the polymer content of the PNP hydrogels</w:t>
      </w:r>
      <w:r w:rsidR="00A26980">
        <w:rPr>
          <w:iCs/>
        </w:rPr>
        <w:t xml:space="preserve"> through modulating the amount of HPMC-C</w:t>
      </w:r>
      <w:r w:rsidR="00A26980" w:rsidRPr="002C0B30">
        <w:rPr>
          <w:iCs/>
          <w:vertAlign w:val="subscript"/>
        </w:rPr>
        <w:t>12</w:t>
      </w:r>
      <w:r w:rsidR="00A26980">
        <w:rPr>
          <w:iCs/>
        </w:rPr>
        <w:t xml:space="preserve"> or NPs </w:t>
      </w:r>
      <w:r w:rsidR="00635C70">
        <w:rPr>
          <w:iCs/>
        </w:rPr>
        <w:t>is the most straightforward way to tune the mechanical properties and mesh size of these hydrogels, which can have a direct impact on the diffusion of cargo through the polymer network</w:t>
      </w:r>
      <w:r w:rsidR="00B226FE">
        <w:rPr>
          <w:iCs/>
        </w:rPr>
        <w:t xml:space="preserve"> and rate of release from the materials</w:t>
      </w:r>
      <w:r w:rsidR="00B37980">
        <w:rPr>
          <w:iCs/>
        </w:rPr>
        <w:t xml:space="preserve"> (</w:t>
      </w:r>
      <w:r w:rsidR="00B37980" w:rsidRPr="00A27D52">
        <w:rPr>
          <w:b/>
          <w:bCs/>
          <w:iCs/>
        </w:rPr>
        <w:t>Figure 3b</w:t>
      </w:r>
      <w:r w:rsidR="00B37980">
        <w:rPr>
          <w:iCs/>
        </w:rPr>
        <w:t>)</w:t>
      </w:r>
      <w:r w:rsidR="00635C70">
        <w:rPr>
          <w:iCs/>
        </w:rPr>
        <w:t>. For cargo</w:t>
      </w:r>
      <w:r w:rsidR="004079C3">
        <w:rPr>
          <w:iCs/>
        </w:rPr>
        <w:t xml:space="preserve"> </w:t>
      </w:r>
      <w:r w:rsidR="00351BA8">
        <w:rPr>
          <w:iCs/>
        </w:rPr>
        <w:t xml:space="preserve">that is </w:t>
      </w:r>
      <w:r w:rsidR="00635C70">
        <w:rPr>
          <w:iCs/>
        </w:rPr>
        <w:t xml:space="preserve">larger than the </w:t>
      </w:r>
      <w:r w:rsidR="00A26980">
        <w:rPr>
          <w:iCs/>
        </w:rPr>
        <w:t xml:space="preserve">dynamic </w:t>
      </w:r>
      <w:r w:rsidR="00635C70">
        <w:rPr>
          <w:iCs/>
        </w:rPr>
        <w:t>mesh size</w:t>
      </w:r>
      <w:r w:rsidR="00351BA8">
        <w:rPr>
          <w:iCs/>
        </w:rPr>
        <w:t xml:space="preserve"> (</w:t>
      </w:r>
      <w:r w:rsidR="00351BA8" w:rsidRPr="00A27D52">
        <w:rPr>
          <w:iCs/>
        </w:rPr>
        <w:t>i.e.,</w:t>
      </w:r>
      <w:r w:rsidR="00351BA8">
        <w:rPr>
          <w:iCs/>
        </w:rPr>
        <w:t xml:space="preserve"> high molecular weight or large hydrodynamic radius)</w:t>
      </w:r>
      <w:r w:rsidR="00635C70">
        <w:rPr>
          <w:iCs/>
        </w:rPr>
        <w:t xml:space="preserve">, researchers should expect </w:t>
      </w:r>
      <w:r w:rsidR="00B37980">
        <w:rPr>
          <w:iCs/>
        </w:rPr>
        <w:t xml:space="preserve">a slow, </w:t>
      </w:r>
      <w:r w:rsidR="00A26980">
        <w:rPr>
          <w:iCs/>
        </w:rPr>
        <w:t>dissolution-mediated</w:t>
      </w:r>
      <w:r w:rsidR="00B37980">
        <w:rPr>
          <w:iCs/>
        </w:rPr>
        <w:t xml:space="preserve"> release of cargo from the hydrogel</w:t>
      </w:r>
      <w:r w:rsidR="00351BA8">
        <w:rPr>
          <w:iCs/>
        </w:rPr>
        <w:t xml:space="preserve"> depot</w:t>
      </w:r>
      <w:r w:rsidR="00B37980">
        <w:rPr>
          <w:iCs/>
        </w:rPr>
        <w:t xml:space="preserve">. Formulations with </w:t>
      </w:r>
      <w:r w:rsidR="004079C3">
        <w:rPr>
          <w:iCs/>
        </w:rPr>
        <w:t xml:space="preserve">dynamic </w:t>
      </w:r>
      <w:r w:rsidR="00B37980">
        <w:rPr>
          <w:iCs/>
        </w:rPr>
        <w:t xml:space="preserve">mesh sizes greater </w:t>
      </w:r>
      <w:r w:rsidR="00617578">
        <w:rPr>
          <w:iCs/>
        </w:rPr>
        <w:t xml:space="preserve">than </w:t>
      </w:r>
      <w:r w:rsidR="00B37980">
        <w:rPr>
          <w:iCs/>
        </w:rPr>
        <w:t>or equal to the size of the cargo will allow for diffusion-mediated release</w:t>
      </w:r>
      <w:r w:rsidR="00617578">
        <w:rPr>
          <w:iCs/>
        </w:rPr>
        <w:t xml:space="preserve"> that can be described using traditional models of cargo diffusion and release</w:t>
      </w:r>
      <w:r w:rsidR="00DC6FE6">
        <w:rPr>
          <w:iCs/>
        </w:rPr>
        <w:fldChar w:fldCharType="begin">
          <w:fldData xml:space="preserve">PEVuZE5vdGU+PENpdGU+PEF1dGhvcj5BeHBlPC9BdXRob3I+PFllYXI+MjAxOTwvWWVhcj48UmVj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</w:fldData>
        </w:fldChar>
      </w:r>
      <w:r w:rsidR="0003320E">
        <w:rPr>
          <w:iCs/>
        </w:rPr>
        <w:instrText xml:space="preserve"> ADDIN EN.CITE </w:instrText>
      </w:r>
      <w:r w:rsidR="0003320E">
        <w:rPr>
          <w:iCs/>
        </w:rPr>
        <w:fldChar w:fldCharType="begin">
          <w:fldData xml:space="preserve">PEVuZE5vdGU+PENpdGU+PEF1dGhvcj5BeHBlPC9BdXRob3I+PFllYXI+MjAxOTwvWWVhcj48UmVj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</w:fldData>
        </w:fldChar>
      </w:r>
      <w:r w:rsidR="0003320E">
        <w:rPr>
          <w:iCs/>
        </w:rPr>
        <w:instrText xml:space="preserve"> ADDIN EN.CITE.DATA </w:instrText>
      </w:r>
      <w:r w:rsidR="0003320E">
        <w:rPr>
          <w:iCs/>
        </w:rPr>
      </w:r>
      <w:r w:rsidR="0003320E">
        <w:rPr>
          <w:iCs/>
        </w:rPr>
        <w:fldChar w:fldCharType="end"/>
      </w:r>
      <w:r w:rsidR="00DC6FE6">
        <w:rPr>
          <w:iCs/>
        </w:rPr>
      </w:r>
      <w:r w:rsidR="00DC6FE6">
        <w:rPr>
          <w:iCs/>
        </w:rPr>
        <w:fldChar w:fldCharType="separate"/>
      </w:r>
      <w:r w:rsidR="0003320E" w:rsidRPr="0003320E">
        <w:rPr>
          <w:iCs/>
          <w:noProof/>
          <w:vertAlign w:val="superscript"/>
        </w:rPr>
        <w:t>46-49</w:t>
      </w:r>
      <w:r w:rsidR="00DC6FE6">
        <w:rPr>
          <w:iCs/>
        </w:rPr>
        <w:fldChar w:fldCharType="end"/>
      </w:r>
      <w:r w:rsidR="00EA5BA5">
        <w:rPr>
          <w:iCs/>
        </w:rPr>
        <w:t>.</w:t>
      </w:r>
      <w:r w:rsidR="00B37980">
        <w:rPr>
          <w:iCs/>
        </w:rPr>
        <w:t xml:space="preserve"> </w:t>
      </w:r>
      <w:r w:rsidR="002A3BB2">
        <w:rPr>
          <w:iCs/>
        </w:rPr>
        <w:t>Based on the shape of the release curve, researchers can reformulate the hydrogel to tune it towards slower (</w:t>
      </w:r>
      <w:r w:rsidR="002A3BB2" w:rsidRPr="00A27D52">
        <w:rPr>
          <w:iCs/>
        </w:rPr>
        <w:t>e.g.,</w:t>
      </w:r>
      <w:r w:rsidR="002A3BB2">
        <w:rPr>
          <w:iCs/>
        </w:rPr>
        <w:t xml:space="preserve"> </w:t>
      </w:r>
      <w:r w:rsidR="002A3BB2">
        <w:rPr>
          <w:iCs/>
        </w:rPr>
        <w:lastRenderedPageBreak/>
        <w:t xml:space="preserve">increase the polymer content) or </w:t>
      </w:r>
      <w:r w:rsidR="000A6569">
        <w:rPr>
          <w:iCs/>
        </w:rPr>
        <w:t xml:space="preserve">faster </w:t>
      </w:r>
      <w:r w:rsidR="002A3BB2">
        <w:rPr>
          <w:iCs/>
        </w:rPr>
        <w:t>(</w:t>
      </w:r>
      <w:r w:rsidR="002A3BB2" w:rsidRPr="00A27D52">
        <w:rPr>
          <w:iCs/>
        </w:rPr>
        <w:t>e.g.,</w:t>
      </w:r>
      <w:r w:rsidR="002A3BB2">
        <w:rPr>
          <w:iCs/>
        </w:rPr>
        <w:t xml:space="preserve"> decrease the polymer content) release. </w:t>
      </w:r>
    </w:p>
    <w:p w14:paraId="5D79BC5B" w14:textId="212C7B9E" w:rsidR="00EA74F5" w:rsidRDefault="00EA74F5" w:rsidP="001A77A9">
      <w:pPr>
        <w:rPr>
          <w:iCs/>
        </w:rPr>
      </w:pPr>
    </w:p>
    <w:p w14:paraId="428F2DC5" w14:textId="257C0884" w:rsidR="00EA74F5" w:rsidRPr="002A3BB2" w:rsidRDefault="0053707C" w:rsidP="001A77A9">
      <w:pPr>
        <w:rPr>
          <w:b/>
          <w:bCs/>
          <w:iCs/>
        </w:rPr>
      </w:pPr>
      <w:r w:rsidRPr="002A3BB2">
        <w:rPr>
          <w:b/>
          <w:bCs/>
          <w:iCs/>
        </w:rPr>
        <w:t>Assessing stability of therapeutic cargo</w:t>
      </w:r>
    </w:p>
    <w:p w14:paraId="225F7484" w14:textId="6CAC509B" w:rsidR="002A3BB2" w:rsidRDefault="00D42675" w:rsidP="001A77A9">
      <w:pPr>
        <w:rPr>
          <w:iCs/>
        </w:rPr>
      </w:pPr>
      <w:r>
        <w:rPr>
          <w:iCs/>
        </w:rPr>
        <w:t>Determining the stability of the therapeutic cargo in a hydrogel formulation is critical before commencing preclinical or cellular studies.</w:t>
      </w:r>
      <w:r w:rsidR="00A27D52">
        <w:rPr>
          <w:iCs/>
        </w:rPr>
        <w:t xml:space="preserve"> </w:t>
      </w:r>
      <w:r>
        <w:rPr>
          <w:iCs/>
        </w:rPr>
        <w:t>Compared to other synthetic methods</w:t>
      </w:r>
      <w:r w:rsidR="0091301B">
        <w:rPr>
          <w:iCs/>
        </w:rPr>
        <w:t xml:space="preserve"> for encapsulating drugs</w:t>
      </w:r>
      <w:r>
        <w:rPr>
          <w:iCs/>
        </w:rPr>
        <w:t>, PNP h</w:t>
      </w:r>
      <w:r w:rsidR="002A3BB2">
        <w:rPr>
          <w:iCs/>
        </w:rPr>
        <w:t xml:space="preserve">ydrogels </w:t>
      </w:r>
      <w:r>
        <w:rPr>
          <w:iCs/>
        </w:rPr>
        <w:t xml:space="preserve">incorporate cargo </w:t>
      </w:r>
      <w:r w:rsidR="007C5CFC">
        <w:rPr>
          <w:iCs/>
        </w:rPr>
        <w:t>in a gentle manner by mixing into the bulk material</w:t>
      </w:r>
      <w:r w:rsidR="0091301B">
        <w:rPr>
          <w:iCs/>
        </w:rPr>
        <w:t>,</w:t>
      </w:r>
      <w:r>
        <w:rPr>
          <w:iCs/>
        </w:rPr>
        <w:t xml:space="preserve"> and it is unlikely that encapsulation will damage the cargo. </w:t>
      </w:r>
      <w:r w:rsidR="005D57D5">
        <w:rPr>
          <w:iCs/>
        </w:rPr>
        <w:t xml:space="preserve">These </w:t>
      </w:r>
      <w:r>
        <w:rPr>
          <w:iCs/>
        </w:rPr>
        <w:t xml:space="preserve">studies indicate that PNP hydrogels </w:t>
      </w:r>
      <w:r w:rsidR="002A3BB2">
        <w:rPr>
          <w:iCs/>
        </w:rPr>
        <w:t>can</w:t>
      </w:r>
      <w:r>
        <w:rPr>
          <w:iCs/>
        </w:rPr>
        <w:t xml:space="preserve"> also</w:t>
      </w:r>
      <w:r w:rsidR="002A3BB2">
        <w:rPr>
          <w:iCs/>
        </w:rPr>
        <w:t xml:space="preserve"> stabilize</w:t>
      </w:r>
      <w:r>
        <w:rPr>
          <w:iCs/>
        </w:rPr>
        <w:t xml:space="preserve"> cargo</w:t>
      </w:r>
      <w:r w:rsidR="007C5CFC">
        <w:rPr>
          <w:iCs/>
        </w:rPr>
        <w:t xml:space="preserve"> that is susceptible to thermal instability</w:t>
      </w:r>
      <w:r>
        <w:rPr>
          <w:iCs/>
        </w:rPr>
        <w:t xml:space="preserve">, </w:t>
      </w:r>
      <w:r w:rsidR="002C430E">
        <w:rPr>
          <w:iCs/>
        </w:rPr>
        <w:t xml:space="preserve">such as insulin, </w:t>
      </w:r>
      <w:r w:rsidR="00C65582">
        <w:rPr>
          <w:iCs/>
        </w:rPr>
        <w:t xml:space="preserve">considerably </w:t>
      </w:r>
      <w:r>
        <w:rPr>
          <w:iCs/>
        </w:rPr>
        <w:t xml:space="preserve">extending shelf life </w:t>
      </w:r>
      <w:r w:rsidR="00C65582">
        <w:rPr>
          <w:iCs/>
        </w:rPr>
        <w:t xml:space="preserve">and reducing reliance on cold storage and distribution </w:t>
      </w:r>
      <w:r w:rsidR="002C430E">
        <w:rPr>
          <w:iCs/>
        </w:rPr>
        <w:t>(</w:t>
      </w:r>
      <w:r w:rsidR="002C430E" w:rsidRPr="00A27D52">
        <w:rPr>
          <w:b/>
          <w:bCs/>
          <w:iCs/>
        </w:rPr>
        <w:t>Figure 4</w:t>
      </w:r>
      <w:r w:rsidR="002C430E">
        <w:rPr>
          <w:iCs/>
        </w:rPr>
        <w:t>)</w:t>
      </w:r>
      <w:r>
        <w:rPr>
          <w:iCs/>
        </w:rPr>
        <w:t xml:space="preserve">. </w:t>
      </w:r>
      <w:r w:rsidR="002C430E">
        <w:rPr>
          <w:iCs/>
        </w:rPr>
        <w:t xml:space="preserve"> </w:t>
      </w:r>
      <w:r w:rsidR="001F1E9C">
        <w:rPr>
          <w:iCs/>
        </w:rPr>
        <w:t>It is important to e</w:t>
      </w:r>
      <w:r w:rsidR="00A153FC">
        <w:rPr>
          <w:iCs/>
        </w:rPr>
        <w:t>valuat</w:t>
      </w:r>
      <w:r w:rsidR="001F1E9C">
        <w:rPr>
          <w:iCs/>
        </w:rPr>
        <w:t>e</w:t>
      </w:r>
      <w:r w:rsidR="002C430E">
        <w:rPr>
          <w:iCs/>
        </w:rPr>
        <w:t xml:space="preserve"> the condition of the cargo immediately after encapsulation into the hydrogel</w:t>
      </w:r>
      <w:r w:rsidR="001F1E9C">
        <w:rPr>
          <w:iCs/>
        </w:rPr>
        <w:t xml:space="preserve"> </w:t>
      </w:r>
      <w:r w:rsidR="002C430E">
        <w:rPr>
          <w:iCs/>
        </w:rPr>
        <w:t xml:space="preserve">as well as after extended periods of storage. These data show that insulin remains stable in hydrogels after 28 days of </w:t>
      </w:r>
      <w:r w:rsidR="005F0496">
        <w:rPr>
          <w:iCs/>
        </w:rPr>
        <w:t xml:space="preserve">storage under </w:t>
      </w:r>
      <w:r w:rsidR="00C65582">
        <w:rPr>
          <w:iCs/>
        </w:rPr>
        <w:t xml:space="preserve">continuous </w:t>
      </w:r>
      <w:r w:rsidR="005F0496">
        <w:rPr>
          <w:iCs/>
        </w:rPr>
        <w:t xml:space="preserve">thermal and mechanical stress, using a </w:t>
      </w:r>
      <w:r w:rsidR="00A54193">
        <w:rPr>
          <w:iCs/>
        </w:rPr>
        <w:t>simple fluorescence assay</w:t>
      </w:r>
      <w:r w:rsidR="005F0496">
        <w:rPr>
          <w:iCs/>
        </w:rPr>
        <w:t xml:space="preserve"> for </w:t>
      </w:r>
      <w:r w:rsidR="007C5CFC">
        <w:rPr>
          <w:iCs/>
        </w:rPr>
        <w:t xml:space="preserve">measuring </w:t>
      </w:r>
      <w:r w:rsidR="005F0496">
        <w:rPr>
          <w:iCs/>
        </w:rPr>
        <w:t xml:space="preserve">insulin aggregation. An alternative technique for cases where an appropriate </w:t>
      </w:r>
      <w:r w:rsidR="007C5CFC">
        <w:rPr>
          <w:iCs/>
        </w:rPr>
        <w:t xml:space="preserve">plate </w:t>
      </w:r>
      <w:r w:rsidR="005F0496">
        <w:rPr>
          <w:iCs/>
        </w:rPr>
        <w:t>assay is unavailable would be to perform circular dichroism measurements of the</w:t>
      </w:r>
      <w:r w:rsidR="002C430E">
        <w:rPr>
          <w:iCs/>
        </w:rPr>
        <w:t xml:space="preserve"> </w:t>
      </w:r>
      <w:r w:rsidR="005F0496">
        <w:rPr>
          <w:iCs/>
        </w:rPr>
        <w:t xml:space="preserve">cargo, which is particularly useful for determining the secondary structure of protein drugs. </w:t>
      </w:r>
    </w:p>
    <w:p w14:paraId="465821BB" w14:textId="12A63617" w:rsidR="0053707C" w:rsidRDefault="0053707C" w:rsidP="001A77A9">
      <w:pPr>
        <w:rPr>
          <w:iCs/>
        </w:rPr>
      </w:pPr>
    </w:p>
    <w:p w14:paraId="0D75C9AE" w14:textId="0D2406D4" w:rsidR="0053707C" w:rsidRPr="001B21C2" w:rsidRDefault="0053707C" w:rsidP="001A77A9">
      <w:pPr>
        <w:rPr>
          <w:b/>
          <w:bCs/>
          <w:iCs/>
        </w:rPr>
      </w:pPr>
      <w:r w:rsidRPr="001B21C2">
        <w:rPr>
          <w:b/>
          <w:bCs/>
          <w:iCs/>
        </w:rPr>
        <w:t>Determining cell viability and dispersion in PNP hydrogels</w:t>
      </w:r>
    </w:p>
    <w:p w14:paraId="67803636" w14:textId="1DE6610C" w:rsidR="00C555AD" w:rsidRDefault="004748D5" w:rsidP="001A77A9">
      <w:pPr>
        <w:rPr>
          <w:iCs/>
        </w:rPr>
      </w:pPr>
      <w:r>
        <w:rPr>
          <w:iCs/>
        </w:rPr>
        <w:t>Many therapeutic cells require adhesion motifs to remain viable, and thus inclusion of integrin motifs like</w:t>
      </w:r>
      <w:r w:rsidR="0024676D">
        <w:rPr>
          <w:iCs/>
        </w:rPr>
        <w:t xml:space="preserve"> </w:t>
      </w:r>
      <w:r w:rsidR="0024676D" w:rsidRPr="0024676D">
        <w:rPr>
          <w:iCs/>
        </w:rPr>
        <w:t>arginine‐glycine‐aspartic acid</w:t>
      </w:r>
      <w:r>
        <w:rPr>
          <w:iCs/>
        </w:rPr>
        <w:t xml:space="preserve"> </w:t>
      </w:r>
      <w:r w:rsidR="00480B8F">
        <w:rPr>
          <w:iCs/>
        </w:rPr>
        <w:t>(</w:t>
      </w:r>
      <w:r>
        <w:rPr>
          <w:iCs/>
        </w:rPr>
        <w:t>RGD</w:t>
      </w:r>
      <w:r w:rsidR="00480B8F">
        <w:rPr>
          <w:iCs/>
        </w:rPr>
        <w:t>)</w:t>
      </w:r>
      <w:r>
        <w:rPr>
          <w:iCs/>
        </w:rPr>
        <w:t xml:space="preserve"> peptides is an important step in adapting PNP hydrogels for cellular therapies</w:t>
      </w:r>
      <w:r w:rsidR="004079C3">
        <w:rPr>
          <w:iCs/>
        </w:rPr>
        <w:fldChar w:fldCharType="begin"/>
      </w:r>
      <w:r w:rsidR="0003320E">
        <w:rPr>
          <w:iCs/>
        </w:rPr>
        <w:instrText xml:space="preserve"> ADDIN EN.CITE &lt;EndNote&gt;&lt;Cite&gt;&lt;Author&gt;Salinas&lt;/Author&gt;&lt;Year&gt;2008&lt;/Year&gt;&lt;RecNum&gt;24&lt;/RecNum&gt;&lt;DisplayText&gt;&lt;style face="superscript"&gt;50&lt;/style&gt;&lt;/DisplayText&gt;&lt;record&gt;&lt;rec-number&gt;24&lt;/rec-number&gt;&lt;foreign-keys&gt;&lt;key app="EN" db-id="9zavrewtodzzelepz0s55xajxz2z0rssszrt" timestamp="1561745784"&gt;24&lt;/key&gt;&lt;/foreign-keys&gt;&lt;ref-type name="Journal Article"&gt;17&lt;/ref-type&gt;&lt;contributors&gt;&lt;authors&gt;&lt;author&gt;Salinas, C. N.&lt;/author&gt;&lt;author&gt;Anseth, K. S.&lt;/author&gt;&lt;/authors&gt;&lt;/contributors&gt;&lt;auth-address&gt;Department of Chemical and Biological Engineering, University of Colorado, Boulder, CO 80309-0424, USA.&lt;/auth-address&gt;&lt;titles&gt;&lt;title&gt;The influence of the RGD peptide motif and its contextual presentation in PEG gels on human mesenchymal stem cell viability&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296-304&lt;/pages&gt;&lt;volume&gt;2&lt;/volume&gt;&lt;number&gt;5&lt;/number&gt;&lt;edition&gt;2008/05/31&lt;/edition&gt;&lt;keywords&gt;&lt;keyword&gt;Cell Survival/*drug effects&lt;/keyword&gt;&lt;keyword&gt;Humans&lt;/keyword&gt;&lt;keyword&gt;Mesenchymal Stem Cells/*cytology&lt;/keyword&gt;&lt;keyword&gt;Oligopeptides/*pharmacology&lt;/keyword&gt;&lt;keyword&gt;Polyethylene Glycols/*chemistry&lt;/keyword&gt;&lt;/keywords&gt;&lt;dates&gt;&lt;year&gt;2008&lt;/year&gt;&lt;pub-dates&gt;&lt;date&gt;Jul&lt;/date&gt;&lt;/pub-dates&gt;&lt;/dates&gt;&lt;isbn&gt;1932-6254 (Print)&amp;#xD;1932-6254&lt;/isbn&gt;&lt;accession-num&gt;18512265&lt;/accession-num&gt;&lt;urls&gt;&lt;/urls&gt;&lt;electronic-resource-num&gt;10.1002/term.95&lt;/electronic-resource-num&gt;&lt;remote-database-provider&gt;NLM&lt;/remote-database-provider&gt;&lt;language&gt;eng&lt;/language&gt;&lt;/record&gt;&lt;/Cite&gt;&lt;/EndNote&gt;</w:instrText>
      </w:r>
      <w:r w:rsidR="004079C3">
        <w:rPr>
          <w:iCs/>
        </w:rPr>
        <w:fldChar w:fldCharType="separate"/>
      </w:r>
      <w:r w:rsidR="0003320E" w:rsidRPr="0003320E">
        <w:rPr>
          <w:iCs/>
          <w:noProof/>
          <w:vertAlign w:val="superscript"/>
        </w:rPr>
        <w:t>50</w:t>
      </w:r>
      <w:r w:rsidR="004079C3">
        <w:rPr>
          <w:iCs/>
        </w:rPr>
        <w:fldChar w:fldCharType="end"/>
      </w:r>
      <w:r w:rsidR="00EA5BA5">
        <w:rPr>
          <w:iCs/>
        </w:rPr>
        <w:t>.</w:t>
      </w:r>
      <w:r>
        <w:rPr>
          <w:iCs/>
        </w:rPr>
        <w:t xml:space="preserve"> </w:t>
      </w:r>
      <w:r w:rsidR="0091301B">
        <w:rPr>
          <w:iCs/>
        </w:rPr>
        <w:t>The modular PEG</w:t>
      </w:r>
      <w:r w:rsidR="0091301B">
        <w:rPr>
          <w:i/>
        </w:rPr>
        <w:t>-</w:t>
      </w:r>
      <w:r w:rsidR="0091301B">
        <w:rPr>
          <w:iCs/>
        </w:rPr>
        <w:t>PLA</w:t>
      </w:r>
      <w:r w:rsidR="001462FB">
        <w:rPr>
          <w:iCs/>
        </w:rPr>
        <w:t xml:space="preserve"> polymer </w:t>
      </w:r>
      <w:r w:rsidR="00B97F98">
        <w:rPr>
          <w:iCs/>
        </w:rPr>
        <w:t>comprising</w:t>
      </w:r>
      <w:r w:rsidR="001462FB">
        <w:rPr>
          <w:iCs/>
        </w:rPr>
        <w:t xml:space="preserve"> the NPs</w:t>
      </w:r>
      <w:r w:rsidR="0091301B">
        <w:rPr>
          <w:iCs/>
        </w:rPr>
        <w:t xml:space="preserve"> enables chemical functionalization of the PEG corona through simple </w:t>
      </w:r>
      <w:r w:rsidR="00B97F98">
        <w:rPr>
          <w:iCs/>
        </w:rPr>
        <w:t>“</w:t>
      </w:r>
      <w:r w:rsidR="0091301B">
        <w:rPr>
          <w:iCs/>
        </w:rPr>
        <w:t>click</w:t>
      </w:r>
      <w:r w:rsidR="00B97F98">
        <w:rPr>
          <w:iCs/>
        </w:rPr>
        <w:t>”</w:t>
      </w:r>
      <w:r w:rsidR="0091301B">
        <w:rPr>
          <w:iCs/>
        </w:rPr>
        <w:t xml:space="preserve"> chemistries</w:t>
      </w:r>
      <w:r w:rsidR="0091301B">
        <w:rPr>
          <w:iCs/>
        </w:rPr>
        <w:fldChar w:fldCharType="begin">
          <w:fldData xml:space="preserve">PEVuZE5vdGU+PENpdGU+PEF1dGhvcj5TbWl0aDwvQXV0aG9yPjxZZWFyPjIwMjA8L1llYXI+PFJl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</w:fldData>
        </w:fldChar>
      </w:r>
      <w:r w:rsidR="0003320E">
        <w:rPr>
          <w:iCs/>
        </w:rPr>
        <w:instrText xml:space="preserve"> ADDIN EN.CITE </w:instrText>
      </w:r>
      <w:r w:rsidR="0003320E">
        <w:rPr>
          <w:iCs/>
        </w:rPr>
        <w:fldChar w:fldCharType="begin">
          <w:fldData xml:space="preserve">PEVuZE5vdGU+PENpdGU+PEF1dGhvcj5TbWl0aDwvQXV0aG9yPjxZZWFyPjIwMjA8L1llYXI+PFJl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</w:fldData>
        </w:fldChar>
      </w:r>
      <w:r w:rsidR="0003320E">
        <w:rPr>
          <w:iCs/>
        </w:rPr>
        <w:instrText xml:space="preserve"> ADDIN EN.CITE.DATA </w:instrText>
      </w:r>
      <w:r w:rsidR="0003320E">
        <w:rPr>
          <w:iCs/>
        </w:rPr>
      </w:r>
      <w:r w:rsidR="0003320E">
        <w:rPr>
          <w:iCs/>
        </w:rPr>
        <w:fldChar w:fldCharType="end"/>
      </w:r>
      <w:r w:rsidR="0091301B">
        <w:rPr>
          <w:iCs/>
        </w:rPr>
      </w:r>
      <w:r w:rsidR="0091301B">
        <w:rPr>
          <w:iCs/>
        </w:rPr>
        <w:fldChar w:fldCharType="separate"/>
      </w:r>
      <w:r w:rsidR="0003320E" w:rsidRPr="0003320E">
        <w:rPr>
          <w:iCs/>
          <w:noProof/>
          <w:vertAlign w:val="superscript"/>
        </w:rPr>
        <w:t>28,51</w:t>
      </w:r>
      <w:r w:rsidR="0091301B">
        <w:rPr>
          <w:iCs/>
        </w:rPr>
        <w:fldChar w:fldCharType="end"/>
      </w:r>
      <w:r w:rsidR="00EA5BA5">
        <w:rPr>
          <w:iCs/>
        </w:rPr>
        <w:t>.</w:t>
      </w:r>
      <w:r w:rsidR="001462FB">
        <w:rPr>
          <w:iCs/>
        </w:rPr>
        <w:t xml:space="preserve">  </w:t>
      </w:r>
      <w:r w:rsidR="00A54193">
        <w:rPr>
          <w:iCs/>
        </w:rPr>
        <w:t xml:space="preserve">In this example, </w:t>
      </w:r>
      <w:r w:rsidR="0091301B">
        <w:rPr>
          <w:iCs/>
        </w:rPr>
        <w:t xml:space="preserve">cell-adhesive </w:t>
      </w:r>
      <w:r w:rsidR="00480B8F">
        <w:rPr>
          <w:iCs/>
        </w:rPr>
        <w:t xml:space="preserve">RGD </w:t>
      </w:r>
      <w:r w:rsidR="0091301B">
        <w:rPr>
          <w:iCs/>
        </w:rPr>
        <w:t xml:space="preserve">peptides </w:t>
      </w:r>
      <w:r w:rsidR="00CE7D34">
        <w:rPr>
          <w:iCs/>
        </w:rPr>
        <w:t xml:space="preserve">were attached to the PEG-PLA polymer </w:t>
      </w:r>
      <w:r w:rsidR="0091301B">
        <w:rPr>
          <w:iCs/>
        </w:rPr>
        <w:t xml:space="preserve">to promote cell engagement with </w:t>
      </w:r>
      <w:r w:rsidR="00B97F98">
        <w:rPr>
          <w:iCs/>
        </w:rPr>
        <w:t>the PNP hydrogel structure</w:t>
      </w:r>
      <w:r w:rsidR="0091301B">
        <w:rPr>
          <w:iCs/>
        </w:rPr>
        <w:t xml:space="preserve">. </w:t>
      </w:r>
      <w:r>
        <w:rPr>
          <w:iCs/>
        </w:rPr>
        <w:t xml:space="preserve">Formulations lacking adhesion sites will have low </w:t>
      </w:r>
      <w:r w:rsidR="00B97F98">
        <w:rPr>
          <w:iCs/>
        </w:rPr>
        <w:t xml:space="preserve">cell </w:t>
      </w:r>
      <w:r>
        <w:rPr>
          <w:iCs/>
        </w:rPr>
        <w:t>viability a</w:t>
      </w:r>
      <w:r w:rsidR="00B97F98">
        <w:rPr>
          <w:iCs/>
        </w:rPr>
        <w:t>s encapsulated cells</w:t>
      </w:r>
      <w:r>
        <w:rPr>
          <w:iCs/>
        </w:rPr>
        <w:t xml:space="preserve"> fail to proliferate compared to </w:t>
      </w:r>
      <w:r w:rsidR="00511512">
        <w:rPr>
          <w:iCs/>
        </w:rPr>
        <w:t>cells</w:t>
      </w:r>
      <w:r w:rsidR="00A27D52">
        <w:rPr>
          <w:iCs/>
        </w:rPr>
        <w:t xml:space="preserve"> </w:t>
      </w:r>
      <w:r w:rsidR="00B97F98">
        <w:rPr>
          <w:iCs/>
        </w:rPr>
        <w:t>encapsulat</w:t>
      </w:r>
      <w:r w:rsidR="00511512">
        <w:rPr>
          <w:iCs/>
        </w:rPr>
        <w:t>ed</w:t>
      </w:r>
      <w:r w:rsidR="00B97F98">
        <w:rPr>
          <w:iCs/>
        </w:rPr>
        <w:t xml:space="preserve"> in </w:t>
      </w:r>
      <w:r>
        <w:rPr>
          <w:iCs/>
        </w:rPr>
        <w:t>formulations with these adhesion motifs (</w:t>
      </w:r>
      <w:r w:rsidRPr="001A77A9">
        <w:rPr>
          <w:b/>
          <w:bCs/>
          <w:iCs/>
        </w:rPr>
        <w:t>Figure 5</w:t>
      </w:r>
      <w:proofErr w:type="gramStart"/>
      <w:r w:rsidRPr="001A77A9">
        <w:rPr>
          <w:b/>
          <w:bCs/>
          <w:iCs/>
        </w:rPr>
        <w:t>a</w:t>
      </w:r>
      <w:r w:rsidR="00A27D52" w:rsidRPr="001A77A9">
        <w:rPr>
          <w:b/>
          <w:bCs/>
          <w:iCs/>
        </w:rPr>
        <w:t>,</w:t>
      </w:r>
      <w:r w:rsidRPr="001A77A9">
        <w:rPr>
          <w:b/>
          <w:bCs/>
          <w:iCs/>
        </w:rPr>
        <w:t>b</w:t>
      </w:r>
      <w:proofErr w:type="gramEnd"/>
      <w:r>
        <w:rPr>
          <w:iCs/>
        </w:rPr>
        <w:t xml:space="preserve">). </w:t>
      </w:r>
      <w:r w:rsidR="00E9777D">
        <w:rPr>
          <w:iCs/>
        </w:rPr>
        <w:t xml:space="preserve">Encapsulated cells can be labeled with </w:t>
      </w:r>
      <w:proofErr w:type="spellStart"/>
      <w:r w:rsidR="00E9777D">
        <w:rPr>
          <w:iCs/>
        </w:rPr>
        <w:t>calc</w:t>
      </w:r>
      <w:r w:rsidR="00302C15">
        <w:rPr>
          <w:iCs/>
        </w:rPr>
        <w:t>ei</w:t>
      </w:r>
      <w:r w:rsidR="00E9777D">
        <w:rPr>
          <w:iCs/>
        </w:rPr>
        <w:t>n</w:t>
      </w:r>
      <w:proofErr w:type="spellEnd"/>
      <w:r w:rsidR="004079C3">
        <w:rPr>
          <w:iCs/>
        </w:rPr>
        <w:t xml:space="preserve"> AM</w:t>
      </w:r>
      <w:r w:rsidR="00E9777D">
        <w:rPr>
          <w:iCs/>
        </w:rPr>
        <w:t xml:space="preserve"> or another appropriate fluorescent dye</w:t>
      </w:r>
      <w:r w:rsidR="00302C15">
        <w:rPr>
          <w:iCs/>
        </w:rPr>
        <w:t xml:space="preserve"> (</w:t>
      </w:r>
      <w:r w:rsidR="00302C15" w:rsidRPr="001A77A9">
        <w:rPr>
          <w:iCs/>
        </w:rPr>
        <w:t>e.g.,</w:t>
      </w:r>
      <w:r w:rsidR="00302C15">
        <w:rPr>
          <w:iCs/>
        </w:rPr>
        <w:t xml:space="preserve"> CFSE)</w:t>
      </w:r>
      <w:r w:rsidR="00E9777D">
        <w:rPr>
          <w:iCs/>
        </w:rPr>
        <w:t xml:space="preserve"> to facilitate cell counting with a fluorescence microscope.</w:t>
      </w:r>
      <w:r w:rsidR="00302C15">
        <w:rPr>
          <w:iCs/>
        </w:rPr>
        <w:t xml:space="preserve"> During optimization, viability should be compared to unmodified PNP hydrogels to assure integrin-functionalized formulations are providing enhanced viability and proliferation. If integrin-functionalized formulations are providing similar efficacy as unmodified hydrogels, this may indicate a failure in the conjugation chemistry used to incorporate the adhesion motifs. </w:t>
      </w:r>
    </w:p>
    <w:p w14:paraId="569B646A" w14:textId="77777777" w:rsidR="00C555AD" w:rsidRDefault="00C555AD" w:rsidP="001A77A9">
      <w:pPr>
        <w:rPr>
          <w:iCs/>
        </w:rPr>
      </w:pPr>
    </w:p>
    <w:p w14:paraId="15537CA2" w14:textId="16A8123B" w:rsidR="00D86F54" w:rsidRDefault="00C555AD" w:rsidP="001A77A9">
      <w:pPr>
        <w:rPr>
          <w:iCs/>
        </w:rPr>
      </w:pPr>
      <w:r>
        <w:rPr>
          <w:iCs/>
        </w:rPr>
        <w:t xml:space="preserve">Researchers should expect encapsulated cells </w:t>
      </w:r>
      <w:r w:rsidR="00FF283B">
        <w:rPr>
          <w:iCs/>
        </w:rPr>
        <w:t xml:space="preserve">to be </w:t>
      </w:r>
      <w:r>
        <w:rPr>
          <w:iCs/>
        </w:rPr>
        <w:t xml:space="preserve">evenly dispersed through the hydrogel medium when using an appropriate hydrogel formulation. This will allow for consistent and predictable dosing of cells during hydrogel administration and should translate to </w:t>
      </w:r>
      <w:r w:rsidR="00B97F98">
        <w:rPr>
          <w:iCs/>
        </w:rPr>
        <w:t xml:space="preserve">local </w:t>
      </w:r>
      <w:r>
        <w:rPr>
          <w:iCs/>
        </w:rPr>
        <w:t>retention of cells</w:t>
      </w:r>
      <w:r w:rsidR="00E5175A">
        <w:rPr>
          <w:iCs/>
        </w:rPr>
        <w:t xml:space="preserve"> in the hydrogel</w:t>
      </w:r>
      <w:r>
        <w:rPr>
          <w:iCs/>
        </w:rPr>
        <w:t xml:space="preserve"> after administration. </w:t>
      </w:r>
      <w:r w:rsidR="00E5175A">
        <w:rPr>
          <w:iCs/>
        </w:rPr>
        <w:t>The distribution of cells can be easily determined using fluorescence microscopy techniques. Cells can be labeled with an appropriate dye and then imaged using confocal microscop</w:t>
      </w:r>
      <w:r w:rsidR="00B97F98">
        <w:rPr>
          <w:iCs/>
        </w:rPr>
        <w:t>y</w:t>
      </w:r>
      <w:r w:rsidR="00E5175A">
        <w:rPr>
          <w:iCs/>
        </w:rPr>
        <w:t>. The images can be assessed visually (</w:t>
      </w:r>
      <w:r w:rsidR="00E5175A" w:rsidRPr="001A77A9">
        <w:rPr>
          <w:b/>
          <w:bCs/>
          <w:iCs/>
        </w:rPr>
        <w:t>Figure 5c</w:t>
      </w:r>
      <w:r w:rsidR="00E5175A">
        <w:rPr>
          <w:iCs/>
        </w:rPr>
        <w:t xml:space="preserve">) </w:t>
      </w:r>
      <w:proofErr w:type="gramStart"/>
      <w:r w:rsidR="00E5175A">
        <w:rPr>
          <w:iCs/>
        </w:rPr>
        <w:t>and also</w:t>
      </w:r>
      <w:proofErr w:type="gramEnd"/>
      <w:r w:rsidR="00E5175A">
        <w:rPr>
          <w:iCs/>
        </w:rPr>
        <w:t xml:space="preserve"> quantitatively </w:t>
      </w:r>
      <w:r w:rsidR="001B21C2">
        <w:rPr>
          <w:iCs/>
        </w:rPr>
        <w:t>(</w:t>
      </w:r>
      <w:r w:rsidR="001B21C2" w:rsidRPr="001A77A9">
        <w:rPr>
          <w:b/>
          <w:bCs/>
          <w:iCs/>
        </w:rPr>
        <w:t>Figure 5d</w:t>
      </w:r>
      <w:r w:rsidR="001B21C2">
        <w:rPr>
          <w:iCs/>
        </w:rPr>
        <w:t xml:space="preserve">) </w:t>
      </w:r>
      <w:r w:rsidR="00E5175A">
        <w:rPr>
          <w:iCs/>
        </w:rPr>
        <w:t xml:space="preserve">using ImageJ software to measure the average fluorescence intensity </w:t>
      </w:r>
      <w:r w:rsidR="001B21C2">
        <w:rPr>
          <w:iCs/>
        </w:rPr>
        <w:t xml:space="preserve">along the vertical axis of the image (or </w:t>
      </w:r>
      <w:r w:rsidR="00A54193">
        <w:rPr>
          <w:iCs/>
        </w:rPr>
        <w:t xml:space="preserve">along </w:t>
      </w:r>
      <w:r w:rsidR="001B21C2">
        <w:rPr>
          <w:iCs/>
        </w:rPr>
        <w:t>whichever axis cell-settling due to gravity is expected</w:t>
      </w:r>
      <w:r w:rsidR="00757A3B">
        <w:rPr>
          <w:iCs/>
        </w:rPr>
        <w:t xml:space="preserve"> to occur</w:t>
      </w:r>
      <w:r w:rsidR="001B21C2">
        <w:rPr>
          <w:iCs/>
        </w:rPr>
        <w:t>). If the hydrogel formulation is too weak to support the cells</w:t>
      </w:r>
      <w:r w:rsidR="00B97F98">
        <w:rPr>
          <w:iCs/>
        </w:rPr>
        <w:t xml:space="preserve"> in suspension over prolonged timeframes</w:t>
      </w:r>
      <w:r w:rsidR="001B21C2">
        <w:rPr>
          <w:iCs/>
        </w:rPr>
        <w:t xml:space="preserve">, </w:t>
      </w:r>
      <w:r w:rsidR="00B97F98">
        <w:rPr>
          <w:iCs/>
        </w:rPr>
        <w:t xml:space="preserve">cell </w:t>
      </w:r>
      <w:r w:rsidR="001B21C2">
        <w:rPr>
          <w:iCs/>
        </w:rPr>
        <w:t>settling</w:t>
      </w:r>
      <w:r w:rsidR="00FF283B">
        <w:rPr>
          <w:iCs/>
        </w:rPr>
        <w:t xml:space="preserve"> will occur</w:t>
      </w:r>
      <w:r w:rsidR="00B97F98">
        <w:rPr>
          <w:iCs/>
        </w:rPr>
        <w:t>,</w:t>
      </w:r>
      <w:r w:rsidR="001B21C2">
        <w:rPr>
          <w:iCs/>
        </w:rPr>
        <w:t xml:space="preserve"> as </w:t>
      </w:r>
      <w:r w:rsidR="00FF283B">
        <w:rPr>
          <w:iCs/>
        </w:rPr>
        <w:t>observed in</w:t>
      </w:r>
      <w:r w:rsidR="001B21C2">
        <w:rPr>
          <w:iCs/>
        </w:rPr>
        <w:t xml:space="preserve"> the 1:1 formulation in </w:t>
      </w:r>
      <w:r w:rsidR="001B21C2" w:rsidRPr="001A77A9">
        <w:rPr>
          <w:b/>
          <w:bCs/>
          <w:iCs/>
        </w:rPr>
        <w:t>Figure 5</w:t>
      </w:r>
      <w:r w:rsidR="001B21C2">
        <w:rPr>
          <w:iCs/>
        </w:rPr>
        <w:t xml:space="preserve">. Increasing the polymer content </w:t>
      </w:r>
      <w:r w:rsidR="00B97F98">
        <w:rPr>
          <w:iCs/>
        </w:rPr>
        <w:t>can</w:t>
      </w:r>
      <w:r w:rsidR="001B21C2">
        <w:rPr>
          <w:iCs/>
        </w:rPr>
        <w:t xml:space="preserve"> resolve </w:t>
      </w:r>
      <w:r w:rsidR="00336D88">
        <w:rPr>
          <w:iCs/>
        </w:rPr>
        <w:t>issues with inhomogeneous cell dispersion</w:t>
      </w:r>
      <w:r w:rsidR="00FB5D1B">
        <w:rPr>
          <w:iCs/>
        </w:rPr>
        <w:t xml:space="preserve"> due to </w:t>
      </w:r>
      <w:r w:rsidR="00FB5D1B">
        <w:rPr>
          <w:iCs/>
        </w:rPr>
        <w:lastRenderedPageBreak/>
        <w:t>settling</w:t>
      </w:r>
      <w:r w:rsidR="00336D88">
        <w:rPr>
          <w:iCs/>
        </w:rPr>
        <w:t xml:space="preserve">. </w:t>
      </w:r>
    </w:p>
    <w:p w14:paraId="4B41E3C3" w14:textId="77777777" w:rsidR="00387AEE" w:rsidRDefault="00387AEE" w:rsidP="001A77A9">
      <w:pPr>
        <w:rPr>
          <w:b/>
        </w:rPr>
      </w:pPr>
    </w:p>
    <w:p w14:paraId="39680946" w14:textId="28D695E9" w:rsidR="000B285D" w:rsidRPr="00D86F54" w:rsidRDefault="00DA2990" w:rsidP="001A77A9">
      <w:pPr>
        <w:rPr>
          <w:iCs/>
        </w:rPr>
      </w:pPr>
      <w:r>
        <w:rPr>
          <w:b/>
        </w:rPr>
        <w:t>FIGURE AND TABLE LEGENDS:</w:t>
      </w:r>
      <w:r>
        <w:t xml:space="preserve"> </w:t>
      </w:r>
    </w:p>
    <w:p w14:paraId="1DB2BD02" w14:textId="77777777" w:rsidR="00653F5A" w:rsidRDefault="00653F5A" w:rsidP="001A77A9">
      <w:pPr>
        <w:rPr>
          <w:b/>
        </w:rPr>
      </w:pPr>
    </w:p>
    <w:p w14:paraId="075B979A" w14:textId="766BAF7F" w:rsidR="000B285D" w:rsidRPr="00653F5A" w:rsidRDefault="00DA2990" w:rsidP="001A77A9">
      <w:r>
        <w:rPr>
          <w:b/>
        </w:rPr>
        <w:t xml:space="preserve">Figure 1: Polymer-nanoparticle (PNP) hydrogels are easily formed by mixing two components. </w:t>
      </w:r>
      <w:r>
        <w:t>(</w:t>
      </w:r>
      <w:r w:rsidRPr="001A77A9">
        <w:rPr>
          <w:b/>
          <w:bCs/>
        </w:rPr>
        <w:t>a</w:t>
      </w:r>
      <w:r>
        <w:t xml:space="preserve">) The first component is </w:t>
      </w:r>
      <w:r w:rsidR="00A35C84">
        <w:t xml:space="preserve">a solution of </w:t>
      </w:r>
      <w:r>
        <w:t xml:space="preserve">dodecyl-modified </w:t>
      </w:r>
      <w:proofErr w:type="spellStart"/>
      <w:r>
        <w:t>hydroxypropylmethyl</w:t>
      </w:r>
      <w:proofErr w:type="spellEnd"/>
      <w:r>
        <w:t xml:space="preserve"> cellulose (HPMC</w:t>
      </w:r>
      <w:r w:rsidR="00B97F98">
        <w:t>-C</w:t>
      </w:r>
      <w:r w:rsidR="00B97F98" w:rsidRPr="00B97F98">
        <w:rPr>
          <w:vertAlign w:val="subscript"/>
        </w:rPr>
        <w:t>12</w:t>
      </w:r>
      <w:r>
        <w:t xml:space="preserve">), and the second component is </w:t>
      </w:r>
      <w:r w:rsidR="00A35C84">
        <w:t xml:space="preserve">a solution of </w:t>
      </w:r>
      <w:proofErr w:type="gramStart"/>
      <w:r>
        <w:t>poly(</w:t>
      </w:r>
      <w:proofErr w:type="gramEnd"/>
      <w:r>
        <w:t>ethylene glycol)-</w:t>
      </w:r>
      <w:r w:rsidRPr="00E14195">
        <w:rPr>
          <w:i/>
          <w:iCs/>
        </w:rPr>
        <w:t>block</w:t>
      </w:r>
      <w:r>
        <w:t>-poly(lactic acid) (PEG</w:t>
      </w:r>
      <w:r w:rsidR="00B97F98">
        <w:t>-</w:t>
      </w:r>
      <w:r>
        <w:t xml:space="preserve">PLA) nanoparticles along with any therapeutic cargo. Gentle mixing of these two components yields an injectable hydrogel, where </w:t>
      </w:r>
      <w:r w:rsidR="00A35C84">
        <w:t xml:space="preserve">the </w:t>
      </w:r>
      <w:r>
        <w:t>HPMC</w:t>
      </w:r>
      <w:r w:rsidR="00A35C84">
        <w:t>-C</w:t>
      </w:r>
      <w:r w:rsidR="00A35C84" w:rsidRPr="00A35C84">
        <w:rPr>
          <w:vertAlign w:val="subscript"/>
        </w:rPr>
        <w:t>12</w:t>
      </w:r>
      <w:r>
        <w:t xml:space="preserve"> </w:t>
      </w:r>
      <w:r w:rsidR="00A35C84">
        <w:t>polymers are</w:t>
      </w:r>
      <w:r>
        <w:t xml:space="preserve"> </w:t>
      </w:r>
      <w:r w:rsidR="00153AD9">
        <w:t xml:space="preserve">physically </w:t>
      </w:r>
      <w:r>
        <w:t>crosslinked by dynamic, multivalent interactions with the PE</w:t>
      </w:r>
      <w:r w:rsidR="00A35C84">
        <w:t>G</w:t>
      </w:r>
      <w:r w:rsidR="00730935">
        <w:t>-</w:t>
      </w:r>
      <w:r w:rsidRPr="00730935">
        <w:t>PLA</w:t>
      </w:r>
      <w:r>
        <w:t xml:space="preserve"> nanoparticles. (</w:t>
      </w:r>
      <w:r w:rsidRPr="001A77A9">
        <w:rPr>
          <w:b/>
          <w:bCs/>
        </w:rPr>
        <w:t>b</w:t>
      </w:r>
      <w:r>
        <w:t xml:space="preserve">) Photograph demonstrating </w:t>
      </w:r>
      <w:r w:rsidR="00730935">
        <w:t>gel formulation by mixing</w:t>
      </w:r>
      <w:r>
        <w:t xml:space="preserve"> with two syringes, each one containing one component of the PNP hydrogel. By connecting the two syringes with a </w:t>
      </w:r>
      <w:proofErr w:type="spellStart"/>
      <w:r w:rsidR="001A77A9">
        <w:t>L</w:t>
      </w:r>
      <w:r>
        <w:t>uer</w:t>
      </w:r>
      <w:proofErr w:type="spellEnd"/>
      <w:r>
        <w:t xml:space="preserve">-lock elbow connector, the two components can be easily mixed under sterile conditions to yield a bubble-free hydrogel pre-loaded into a syringe for immediate use. </w:t>
      </w:r>
      <w:r w:rsidR="00CB0BC9">
        <w:t xml:space="preserve">The NP solution is dyed blue for the purpose of demonstration. </w:t>
      </w:r>
      <w:r>
        <w:t>(</w:t>
      </w:r>
      <w:r w:rsidRPr="001A77A9">
        <w:rPr>
          <w:b/>
          <w:bCs/>
        </w:rPr>
        <w:t>c</w:t>
      </w:r>
      <w:r>
        <w:t>) Demonstration of the injection of PNP hydrogels and their re-solidification. (</w:t>
      </w:r>
      <w:proofErr w:type="spellStart"/>
      <w:r>
        <w:t>i</w:t>
      </w:r>
      <w:proofErr w:type="spellEnd"/>
      <w:r>
        <w:t xml:space="preserve">) PNP hydrogel </w:t>
      </w:r>
      <w:r w:rsidR="00153AD9">
        <w:t>in</w:t>
      </w:r>
      <w:r>
        <w:t xml:space="preserve"> a syringe with an attached </w:t>
      </w:r>
      <w:r w:rsidR="00153AD9">
        <w:t xml:space="preserve">21 G </w:t>
      </w:r>
      <w:r>
        <w:t>needle. (ii) Injection places the hydrogel under shear which temporarily breaks the interactions between polymer and nanoparticles, creating a fluid-like consistency. (iii) Post-injection, the dynamic polymer-nanoparticle interactions rapidly reform, allowing the hydrogel to self-heal into a solid. (iv) The solid hydrogel does not flow under forces weaker than its yield stress, such as gravity.</w:t>
      </w:r>
      <w:r w:rsidR="00CB0BC9">
        <w:t xml:space="preserve"> The PNP hydrogel is dyed blue for the purpose of demonstration.</w:t>
      </w:r>
    </w:p>
    <w:p w14:paraId="5C21261D" w14:textId="7A5F7421" w:rsidR="00EA74F5" w:rsidRDefault="00EA74F5" w:rsidP="001A77A9"/>
    <w:p w14:paraId="6E70D4A5" w14:textId="3FA2ECA9" w:rsidR="000B285D" w:rsidRDefault="00DA2990" w:rsidP="001A77A9">
      <w:pPr>
        <w:rPr>
          <w:b/>
        </w:rPr>
      </w:pPr>
      <w:r>
        <w:rPr>
          <w:b/>
        </w:rPr>
        <w:t xml:space="preserve">Figure 2: Rheological characterization of two PNP hydrogel formulations. </w:t>
      </w:r>
      <w:r>
        <w:t>Formulations are denoted as polymer wt.%: NP wt.%. (</w:t>
      </w:r>
      <w:r w:rsidRPr="001A77A9">
        <w:rPr>
          <w:b/>
          <w:bCs/>
        </w:rPr>
        <w:t>a</w:t>
      </w:r>
      <w:r>
        <w:t>) Steady shear flow sweeps from low to high shear rate of PNP hydrogels. Viscosity as a function of shear rate characterizes shear‐thinning properties. (</w:t>
      </w:r>
      <w:r w:rsidRPr="001A77A9">
        <w:rPr>
          <w:b/>
          <w:bCs/>
        </w:rPr>
        <w:t>b</w:t>
      </w:r>
      <w:r>
        <w:t xml:space="preserve">) Viscosity as a function of oscillating shear rates between low shear rates </w:t>
      </w:r>
      <w:r w:rsidR="00385D1B">
        <w:t>(white background; 0.1 s</w:t>
      </w:r>
      <w:r w:rsidR="00385D1B">
        <w:rPr>
          <w:vertAlign w:val="superscript"/>
        </w:rPr>
        <w:t>−1</w:t>
      </w:r>
      <w:r w:rsidR="00385D1B">
        <w:t xml:space="preserve">) </w:t>
      </w:r>
      <w:r>
        <w:t xml:space="preserve">to high shear rates </w:t>
      </w:r>
      <w:r w:rsidR="00385D1B">
        <w:t>(red background; 10 s</w:t>
      </w:r>
      <w:r w:rsidR="00385D1B">
        <w:rPr>
          <w:vertAlign w:val="superscript"/>
        </w:rPr>
        <w:t>−1</w:t>
      </w:r>
      <w:r w:rsidR="00385D1B">
        <w:t xml:space="preserve">) </w:t>
      </w:r>
      <w:r>
        <w:t>demonstrating self‐healing properties of PNP hydrogels. Shear rates are imposed for 30 s each. (</w:t>
      </w:r>
      <w:r w:rsidRPr="001A77A9">
        <w:rPr>
          <w:b/>
          <w:bCs/>
        </w:rPr>
        <w:t>c</w:t>
      </w:r>
      <w:r>
        <w:t xml:space="preserve">) Elastic storage modulus </w:t>
      </w:r>
      <w:r>
        <w:rPr>
          <w:i/>
        </w:rPr>
        <w:t>G</w:t>
      </w:r>
      <w:r>
        <w:t xml:space="preserve">′ and viscous loss modulus </w:t>
      </w:r>
      <w:r>
        <w:rPr>
          <w:i/>
        </w:rPr>
        <w:t>G</w:t>
      </w:r>
      <w:r>
        <w:t>″ as a function of frequency at a constant 1% strain for various PNP hydrogel</w:t>
      </w:r>
      <w:r w:rsidR="00385D1B">
        <w:t xml:space="preserve"> formulations</w:t>
      </w:r>
      <w:r>
        <w:t>. (</w:t>
      </w:r>
      <w:r w:rsidRPr="001A77A9">
        <w:rPr>
          <w:b/>
          <w:bCs/>
        </w:rPr>
        <w:t>d</w:t>
      </w:r>
      <w:r>
        <w:t>) Amplitude sweeps at a constant frequency of 10 rad/s</w:t>
      </w:r>
      <w:r w:rsidR="00860CDC">
        <w:t xml:space="preserve"> to characterize</w:t>
      </w:r>
      <w:r w:rsidR="00FB3D3D">
        <w:t xml:space="preserve"> </w:t>
      </w:r>
      <w:r w:rsidR="00860CDC">
        <w:t>e</w:t>
      </w:r>
      <w:r>
        <w:t xml:space="preserve">lastic storage modulus </w:t>
      </w:r>
      <w:r>
        <w:rPr>
          <w:i/>
        </w:rPr>
        <w:t>G</w:t>
      </w:r>
      <w:r>
        <w:t xml:space="preserve">′ and viscous loss modulus </w:t>
      </w:r>
      <w:r>
        <w:rPr>
          <w:i/>
        </w:rPr>
        <w:t>G</w:t>
      </w:r>
      <w:r>
        <w:t>″ of PNP hydrogels as a function of stress. This rheological characterization can be used as comparison for quality control.</w:t>
      </w:r>
      <w:r w:rsidR="00A84D11">
        <w:t xml:space="preserve"> This figure has been adapted from </w:t>
      </w:r>
      <w:proofErr w:type="spellStart"/>
      <w:r w:rsidR="00A84D11">
        <w:t>Grosskopf</w:t>
      </w:r>
      <w:proofErr w:type="spellEnd"/>
      <w:r w:rsidR="00A84D11">
        <w:t xml:space="preserve"> et al.</w:t>
      </w:r>
      <w:r w:rsidR="004079C3">
        <w:fldChar w:fldCharType="begin"/>
      </w:r>
      <w:r w:rsidR="001C0773">
        <w:instrText xml:space="preserve"> ADDIN EN.CITE &lt;EndNote&gt;&lt;Cite&gt;&lt;Author&gt;Grosskopf&lt;/Author&gt;&lt;Year&gt;2020&lt;/Year&gt;&lt;RecNum&gt;56&lt;/RecNum&gt;&lt;DisplayText&gt;&lt;style face="superscript"&gt;28&lt;/style&gt;&lt;/DisplayText&gt;&lt;record&gt;&lt;rec-number&gt;56&lt;/rec-number&gt;&lt;foreign-keys&gt;&lt;key app="EN" db-id="9zavrewtodzzelepz0s55xajxz2z0rssszrt" timestamp="1590124068"&gt;56&lt;/key&gt;&lt;/foreign-keys&gt;&lt;ref-type name="Journal Article"&gt;17&lt;/ref-type&gt;&lt;contributors&gt;&lt;authors&gt;&lt;author&gt;Grosskopf, A. K.&lt;/author&gt;&lt;author&gt;Roth, G. A.&lt;/author&gt;&lt;author&gt;Smith, A. A. A.&lt;/author&gt;&lt;author&gt;Gale, E. C.&lt;/author&gt;&lt;author&gt;Hernandez, H. L.&lt;/author&gt;&lt;author&gt;Appel, E. A.&lt;/author&gt;&lt;/authors&gt;&lt;/contributors&gt;&lt;auth-address&gt;Department of Chemical Engineering Stanford University Stanford California.&amp;#xD;Department of Bioengineering Stanford University Stanford California.&amp;#xD;Department of Materials Science &amp;amp; Engineering Stanford University Stanford California.&amp;#xD;Department of Biochemistry Stanford University Stanford California.&lt;/auth-address&gt;&lt;titles&gt;&lt;title&gt;Injectable supramolecular polymer-nanoparticle hydrogels enhance human mesenchymal stem cell delivery&lt;/title&gt;&lt;secondary-title&gt;Bioeng Transl Med&lt;/secondary-title&gt;&lt;alt-title&gt;Bioengineering &amp;amp; translational medicine&lt;/alt-title&gt;&lt;/titles&gt;&lt;periodical&gt;&lt;full-title&gt;Bioeng Transl Med&lt;/full-title&gt;&lt;abbr-1&gt;Bioengineering &amp;amp; translational medicine&lt;/abbr-1&gt;&lt;/periodical&gt;&lt;alt-periodical&gt;&lt;full-title&gt;Bioeng Transl Med&lt;/full-title&gt;&lt;abbr-1&gt;Bioengineering &amp;amp; translational medicine&lt;/abbr-1&gt;&lt;/alt-periodical&gt;&lt;pages&gt;e10147&lt;/pages&gt;&lt;volume&gt;5&lt;/volume&gt;&lt;number&gt;1&lt;/number&gt;&lt;edition&gt;2020/01/29&lt;/edition&gt;&lt;keywords&gt;&lt;keyword&gt;cell delivery&lt;/keyword&gt;&lt;keyword&gt;human mesenchymal stem cell&lt;/keyword&gt;&lt;keyword&gt;hydrogel&lt;/keyword&gt;&lt;keyword&gt;injectable&lt;/keyword&gt;&lt;/keywords&gt;&lt;dates&gt;&lt;year&gt;2020&lt;/year&gt;&lt;pub-dates&gt;&lt;date&gt;Jan&lt;/date&gt;&lt;/pub-dates&gt;&lt;/dates&gt;&lt;isbn&gt;2380-6761 (Print)&amp;#xD;2380-6761&lt;/isbn&gt;&lt;accession-num&gt;31989036&lt;/accession-num&gt;&lt;urls&gt;&lt;/urls&gt;&lt;custom2&gt;PMC6971438&lt;/custom2&gt;&lt;electronic-resource-num&gt;10.1002/btm2.10147&lt;/electronic-resource-num&gt;&lt;remote-database-provider&gt;NLM&lt;/remote-database-provider&gt;&lt;language&gt;eng&lt;/language&gt;&lt;/record&gt;&lt;/Cite&gt;&lt;/EndNote&gt;</w:instrText>
      </w:r>
      <w:r w:rsidR="004079C3">
        <w:fldChar w:fldCharType="separate"/>
      </w:r>
      <w:r w:rsidR="001C0773" w:rsidRPr="001C0773">
        <w:rPr>
          <w:noProof/>
          <w:vertAlign w:val="superscript"/>
        </w:rPr>
        <w:t>28</w:t>
      </w:r>
      <w:r w:rsidR="004079C3">
        <w:fldChar w:fldCharType="end"/>
      </w:r>
    </w:p>
    <w:p w14:paraId="08BBD6E1" w14:textId="1A5E0FCC" w:rsidR="00EA74F5" w:rsidRDefault="00EA74F5" w:rsidP="001A77A9">
      <w:pPr>
        <w:rPr>
          <w:b/>
        </w:rPr>
      </w:pPr>
    </w:p>
    <w:p w14:paraId="799ABF57" w14:textId="65259592" w:rsidR="000B285D" w:rsidRDefault="00DA2990" w:rsidP="001A77A9">
      <w:r>
        <w:rPr>
          <w:b/>
        </w:rPr>
        <w:t xml:space="preserve">Figure 3: </w:t>
      </w:r>
      <w:r w:rsidRPr="001A77A9">
        <w:rPr>
          <w:b/>
        </w:rPr>
        <w:t>In vitro</w:t>
      </w:r>
      <w:r>
        <w:rPr>
          <w:b/>
        </w:rPr>
        <w:t xml:space="preserve"> release of </w:t>
      </w:r>
      <w:r w:rsidR="00730935">
        <w:rPr>
          <w:b/>
        </w:rPr>
        <w:t>b</w:t>
      </w:r>
      <w:r>
        <w:rPr>
          <w:b/>
        </w:rPr>
        <w:t xml:space="preserve">ovine </w:t>
      </w:r>
      <w:r w:rsidR="00730935">
        <w:rPr>
          <w:b/>
        </w:rPr>
        <w:t>s</w:t>
      </w:r>
      <w:r>
        <w:rPr>
          <w:b/>
        </w:rPr>
        <w:t xml:space="preserve">erum </w:t>
      </w:r>
      <w:r w:rsidR="00730935">
        <w:rPr>
          <w:b/>
        </w:rPr>
        <w:t>a</w:t>
      </w:r>
      <w:r>
        <w:rPr>
          <w:b/>
        </w:rPr>
        <w:t>lbumin</w:t>
      </w:r>
      <w:r w:rsidR="00730935">
        <w:rPr>
          <w:b/>
        </w:rPr>
        <w:t xml:space="preserve"> (BSA)</w:t>
      </w:r>
      <w:r>
        <w:rPr>
          <w:b/>
        </w:rPr>
        <w:t xml:space="preserve"> from PNP hydrogels. </w:t>
      </w:r>
      <w:r>
        <w:t>Formulations are denoted as polymer wt.%: NP wt.%. (</w:t>
      </w:r>
      <w:r w:rsidRPr="001A77A9">
        <w:rPr>
          <w:b/>
          <w:bCs/>
        </w:rPr>
        <w:t>a</w:t>
      </w:r>
      <w:r>
        <w:t xml:space="preserve">) Schematic describing the experimental </w:t>
      </w:r>
      <w:r w:rsidRPr="001A77A9">
        <w:t>in vitro</w:t>
      </w:r>
      <w:r>
        <w:t xml:space="preserve"> release protocol. Aliquots are removed from PNP hydrogel-loaded capillary tubes over time. (</w:t>
      </w:r>
      <w:r w:rsidRPr="001A77A9">
        <w:rPr>
          <w:b/>
          <w:bCs/>
        </w:rPr>
        <w:t>b</w:t>
      </w:r>
      <w:r>
        <w:t>) The</w:t>
      </w:r>
      <w:r>
        <w:rPr>
          <w:i/>
        </w:rPr>
        <w:t xml:space="preserve"> </w:t>
      </w:r>
      <w:r w:rsidRPr="001A77A9">
        <w:rPr>
          <w:iCs/>
        </w:rPr>
        <w:t>in vitro</w:t>
      </w:r>
      <w:r>
        <w:rPr>
          <w:i/>
        </w:rPr>
        <w:t xml:space="preserve"> </w:t>
      </w:r>
      <w:r>
        <w:t xml:space="preserve">release of BSA from 1:10 PNP, 2:5 PNP and 2:10 PNP reported as the mass collected by the specified time point divided </w:t>
      </w:r>
      <w:r w:rsidR="00981B17">
        <w:t xml:space="preserve">by </w:t>
      </w:r>
      <w:r>
        <w:t>the total mass collected during the assay</w:t>
      </w:r>
      <w:r w:rsidR="00981B17" w:rsidRPr="00981B17">
        <w:t xml:space="preserve"> </w:t>
      </w:r>
      <w:r w:rsidR="00981B17">
        <w:t xml:space="preserve">(data shown as mean ± SD; </w:t>
      </w:r>
      <w:r w:rsidR="00981B17" w:rsidRPr="00E14195">
        <w:rPr>
          <w:i/>
          <w:iCs/>
        </w:rPr>
        <w:t>n</w:t>
      </w:r>
      <w:r w:rsidR="00981B17">
        <w:t xml:space="preserve"> = 3)</w:t>
      </w:r>
      <w:r>
        <w:t>. BSA was detected through absorbance measurements.</w:t>
      </w:r>
    </w:p>
    <w:p w14:paraId="40AB611F" w14:textId="007B70E7" w:rsidR="000B285D" w:rsidRDefault="000B285D" w:rsidP="001A77A9">
      <w:pPr>
        <w:rPr>
          <w:b/>
        </w:rPr>
      </w:pPr>
    </w:p>
    <w:p w14:paraId="5F32E875" w14:textId="64D62A06" w:rsidR="00EA74F5" w:rsidRDefault="00DA2990" w:rsidP="001A77A9">
      <w:r>
        <w:rPr>
          <w:b/>
        </w:rPr>
        <w:t xml:space="preserve">Figure 4: Thermal stability of insulin encapsulated in PNP hydrogels by </w:t>
      </w:r>
      <w:proofErr w:type="spellStart"/>
      <w:r>
        <w:rPr>
          <w:b/>
        </w:rPr>
        <w:t>ThT</w:t>
      </w:r>
      <w:proofErr w:type="spellEnd"/>
      <w:r>
        <w:rPr>
          <w:b/>
        </w:rPr>
        <w:t xml:space="preserve"> assay. </w:t>
      </w:r>
      <w:r>
        <w:t xml:space="preserve">Formulations are denoted as polymer wt.%: NP wt.%. Insulin encapsulated in both 1:5 and 2:10 </w:t>
      </w:r>
      <w:r w:rsidR="00730935">
        <w:t xml:space="preserve">PNP </w:t>
      </w:r>
      <w:r>
        <w:t xml:space="preserve">hydrogel remained unaggregated for over 28 days at stressed aging conditions of 37 </w:t>
      </w:r>
      <w:r w:rsidR="001A77A9">
        <w:t>˚C</w:t>
      </w:r>
      <w:r>
        <w:t xml:space="preserve"> and constant </w:t>
      </w:r>
      <w:r>
        <w:lastRenderedPageBreak/>
        <w:t xml:space="preserve">agitation. Time to aggregation for insulin formulated in PBS was 20 ± 4 h (mean ± SD, aggregation threshold 750,000 AFU). Data presented as an average of </w:t>
      </w:r>
      <w:r>
        <w:rPr>
          <w:i/>
        </w:rPr>
        <w:t>n</w:t>
      </w:r>
      <w:r w:rsidR="00730935">
        <w:rPr>
          <w:i/>
        </w:rPr>
        <w:t xml:space="preserve"> </w:t>
      </w:r>
      <w:r>
        <w:t>=</w:t>
      </w:r>
      <w:r w:rsidR="00730935">
        <w:t xml:space="preserve"> </w:t>
      </w:r>
      <w:r>
        <w:t>4 experimental replicates (AFU, arbitrary fluorescence units).</w:t>
      </w:r>
      <w:r w:rsidR="00A61D5D">
        <w:t xml:space="preserve"> This figure has been adapted from </w:t>
      </w:r>
      <w:proofErr w:type="spellStart"/>
      <w:r w:rsidR="00A61D5D">
        <w:t>Meis</w:t>
      </w:r>
      <w:proofErr w:type="spellEnd"/>
      <w:r w:rsidR="00A61D5D">
        <w:t xml:space="preserve"> et al.</w:t>
      </w:r>
      <w:r w:rsidR="00393148">
        <w:fldChar w:fldCharType="begin"/>
      </w:r>
      <w:r w:rsidR="00795B2E">
        <w:instrText xml:space="preserve"> ADDIN EN.CITE &lt;EndNote&gt;&lt;Cite&gt;&lt;Author&gt;Meis&lt;/Author&gt;&lt;Year&gt;2020&lt;/Year&gt;&lt;RecNum&gt;240&lt;/RecNum&gt;&lt;DisplayText&gt;&lt;style face="superscript"&gt;38&lt;/style&gt;&lt;/DisplayText&gt;&lt;record&gt;&lt;rec-number&gt;240&lt;/rec-number&gt;&lt;foreign-keys&gt;&lt;key app="EN" db-id="p5rx5e5r0eetwqef0a9xpswdeft5avdfzarp" timestamp="1607980500" guid="3b39601b-864d-4f85-b870-f7e9ca8d4706"&gt;240&lt;/key&gt;&lt;/foreign-keys&gt;&lt;ref-type name="Journal Article"&gt;17&lt;/ref-type&gt;&lt;contributors&gt;&lt;authors&gt;&lt;author&gt;Meis, Catherine M&lt;/author&gt;&lt;author&gt;Salzman, Erika E&lt;/author&gt;&lt;author&gt;Maikawa, Caitlin L&lt;/author&gt;&lt;author&gt;Smith, Anton AA&lt;/author&gt;&lt;author&gt;Mann, Joseph L&lt;/author&gt;&lt;author&gt;Grosskopf, Abigail K&lt;/author&gt;&lt;author&gt;Appel, Eric A&lt;/author&gt;&lt;/authors&gt;&lt;/contributors&gt;&lt;titles&gt;&lt;title&gt;Self-Assembled, Dilution-Responsive Hydrogels for Enhanced Thermal Stability of Insulin Biopharmaceuticals&lt;/title&gt;&lt;secondary-title&gt;ACS Biomaterials Science &amp;amp; Engineering&lt;/secondary-title&gt;&lt;/titles&gt;&lt;periodical&gt;&lt;full-title&gt;ACS Biomaterials Science &amp;amp; Engineering&lt;/full-title&gt;&lt;/periodical&gt;&lt;dates&gt;&lt;year&gt;2020&lt;/year&gt;&lt;/dates&gt;&lt;isbn&gt;2373-9878&lt;/isbn&gt;&lt;urls&gt;&lt;/urls&gt;&lt;/record&gt;&lt;/Cite&gt;&lt;/EndNote&gt;</w:instrText>
      </w:r>
      <w:r w:rsidR="00393148">
        <w:fldChar w:fldCharType="separate"/>
      </w:r>
      <w:r w:rsidR="001C0773" w:rsidRPr="001C0773">
        <w:rPr>
          <w:noProof/>
          <w:vertAlign w:val="superscript"/>
        </w:rPr>
        <w:t>38</w:t>
      </w:r>
      <w:r w:rsidR="00393148">
        <w:fldChar w:fldCharType="end"/>
      </w:r>
    </w:p>
    <w:p w14:paraId="17ABF187" w14:textId="77777777" w:rsidR="00A61D5D" w:rsidRPr="00A61D5D" w:rsidRDefault="00A61D5D" w:rsidP="001A77A9"/>
    <w:p w14:paraId="6F6C646D" w14:textId="12215243" w:rsidR="00F30C47" w:rsidRDefault="00DA2990" w:rsidP="001A77A9">
      <w:pPr>
        <w:rPr>
          <w:b/>
        </w:rPr>
      </w:pPr>
      <w:r>
        <w:rPr>
          <w:b/>
        </w:rPr>
        <w:t xml:space="preserve">Figure 5: Cell viability and </w:t>
      </w:r>
      <w:r w:rsidR="00EA74F5">
        <w:rPr>
          <w:b/>
        </w:rPr>
        <w:t>c</w:t>
      </w:r>
      <w:r>
        <w:rPr>
          <w:b/>
        </w:rPr>
        <w:t xml:space="preserve">ell settling in PNP hydrogels. </w:t>
      </w:r>
      <w:r w:rsidRPr="00F4731F">
        <w:rPr>
          <w:bCs/>
        </w:rPr>
        <w:t>(</w:t>
      </w:r>
      <w:proofErr w:type="spellStart"/>
      <w:proofErr w:type="gramStart"/>
      <w:r w:rsidRPr="001A77A9">
        <w:rPr>
          <w:b/>
          <w:bCs/>
        </w:rPr>
        <w:t>a</w:t>
      </w:r>
      <w:r w:rsidR="001A77A9" w:rsidRPr="001A77A9">
        <w:rPr>
          <w:b/>
          <w:bCs/>
        </w:rPr>
        <w:t>,</w:t>
      </w:r>
      <w:r w:rsidRPr="001A77A9">
        <w:rPr>
          <w:b/>
          <w:bCs/>
        </w:rPr>
        <w:t>b</w:t>
      </w:r>
      <w:proofErr w:type="spellEnd"/>
      <w:proofErr w:type="gramEnd"/>
      <w:r>
        <w:t>) Cell viability studies in PNP hydrogels with human mesenchymal stem cells (</w:t>
      </w:r>
      <w:proofErr w:type="spellStart"/>
      <w:r>
        <w:t>hMSCs</w:t>
      </w:r>
      <w:proofErr w:type="spellEnd"/>
      <w:r>
        <w:t>). (</w:t>
      </w:r>
      <w:r w:rsidRPr="001A77A9">
        <w:rPr>
          <w:b/>
          <w:bCs/>
        </w:rPr>
        <w:t>a</w:t>
      </w:r>
      <w:r>
        <w:t xml:space="preserve">) Representative images of viable </w:t>
      </w:r>
      <w:proofErr w:type="spellStart"/>
      <w:r>
        <w:t>hMSCs</w:t>
      </w:r>
      <w:proofErr w:type="spellEnd"/>
      <w:r>
        <w:t xml:space="preserve"> in 1:5 PNP hydrogels with and without the cell</w:t>
      </w:r>
      <w:r w:rsidR="00257AC9">
        <w:t>-</w:t>
      </w:r>
      <w:r>
        <w:t>adhesive</w:t>
      </w:r>
      <w:r w:rsidR="00480B8F">
        <w:t xml:space="preserve"> </w:t>
      </w:r>
      <w:r w:rsidR="00480B8F" w:rsidRPr="00480B8F">
        <w:t>arginine‐glycine‐aspartic acid</w:t>
      </w:r>
      <w:r>
        <w:t xml:space="preserve"> </w:t>
      </w:r>
      <w:r w:rsidR="00480B8F">
        <w:t>(</w:t>
      </w:r>
      <w:r>
        <w:t>RGD</w:t>
      </w:r>
      <w:r w:rsidR="00480B8F">
        <w:t>)</w:t>
      </w:r>
      <w:r>
        <w:t xml:space="preserve"> motif conjugated to the PEG</w:t>
      </w:r>
      <w:r w:rsidR="00730935">
        <w:t>-</w:t>
      </w:r>
      <w:r>
        <w:t xml:space="preserve">PLA NPs. </w:t>
      </w:r>
      <w:proofErr w:type="spellStart"/>
      <w:r w:rsidR="00730935">
        <w:t>hMSCs</w:t>
      </w:r>
      <w:proofErr w:type="spellEnd"/>
      <w:r w:rsidR="00730935">
        <w:t xml:space="preserve"> were</w:t>
      </w:r>
      <w:r>
        <w:t xml:space="preserve"> </w:t>
      </w:r>
      <w:proofErr w:type="spellStart"/>
      <w:r>
        <w:t>calcein</w:t>
      </w:r>
      <w:proofErr w:type="spellEnd"/>
      <w:r w:rsidR="00730935">
        <w:t>-</w:t>
      </w:r>
      <w:r>
        <w:t>stained for 30 min prior to confocal imaging. Scale bar represents 100 </w:t>
      </w:r>
      <w:proofErr w:type="spellStart"/>
      <w:r>
        <w:t>μm</w:t>
      </w:r>
      <w:proofErr w:type="spellEnd"/>
      <w:r>
        <w:t>. (</w:t>
      </w:r>
      <w:r w:rsidRPr="001A77A9">
        <w:rPr>
          <w:b/>
          <w:bCs/>
        </w:rPr>
        <w:t>b</w:t>
      </w:r>
      <w:r>
        <w:t xml:space="preserve">) Cell viability on Day 6 defined as number of fluorescent cells in the image relative to number of fluorescent cells on Day 1 (data shown as mean ± </w:t>
      </w:r>
      <w:r>
        <w:rPr>
          <w:i/>
        </w:rPr>
        <w:t>SD</w:t>
      </w:r>
      <w:r>
        <w:t xml:space="preserve">; </w:t>
      </w:r>
      <w:r>
        <w:rPr>
          <w:i/>
        </w:rPr>
        <w:t>n</w:t>
      </w:r>
      <w:r>
        <w:t xml:space="preserve"> = 3). (</w:t>
      </w:r>
      <w:proofErr w:type="spellStart"/>
      <w:proofErr w:type="gramStart"/>
      <w:r w:rsidRPr="001A77A9">
        <w:rPr>
          <w:b/>
          <w:bCs/>
        </w:rPr>
        <w:t>c</w:t>
      </w:r>
      <w:r w:rsidR="001A77A9" w:rsidRPr="001A77A9">
        <w:rPr>
          <w:b/>
          <w:bCs/>
        </w:rPr>
        <w:t>,</w:t>
      </w:r>
      <w:r w:rsidRPr="001A77A9">
        <w:rPr>
          <w:b/>
          <w:bCs/>
        </w:rPr>
        <w:t>d</w:t>
      </w:r>
      <w:proofErr w:type="spellEnd"/>
      <w:proofErr w:type="gramEnd"/>
      <w:r>
        <w:t>)</w:t>
      </w:r>
      <w:r>
        <w:rPr>
          <w:b/>
        </w:rPr>
        <w:t xml:space="preserve"> </w:t>
      </w:r>
      <w:r>
        <w:t xml:space="preserve">Cell encapsulation and settling experiments with </w:t>
      </w:r>
      <w:proofErr w:type="spellStart"/>
      <w:r>
        <w:t>hMSCs</w:t>
      </w:r>
      <w:proofErr w:type="spellEnd"/>
      <w:r>
        <w:t xml:space="preserve">. (c) </w:t>
      </w:r>
      <w:r w:rsidR="00713542">
        <w:t>M</w:t>
      </w:r>
      <w:r>
        <w:t xml:space="preserve">aximum intensity images of </w:t>
      </w:r>
      <w:proofErr w:type="spellStart"/>
      <w:r>
        <w:t>calcein</w:t>
      </w:r>
      <w:proofErr w:type="spellEnd"/>
      <w:r w:rsidR="00792BFF">
        <w:t xml:space="preserve"> AM</w:t>
      </w:r>
      <w:r>
        <w:t xml:space="preserve">‐stained </w:t>
      </w:r>
      <w:proofErr w:type="spellStart"/>
      <w:r>
        <w:t>hMSCs</w:t>
      </w:r>
      <w:proofErr w:type="spellEnd"/>
      <w:r>
        <w:t xml:space="preserve"> encapsulated in 1:1 PNP hydrogel (top row) and 1:5 PNP hydrogel (bottom row) across 4 </w:t>
      </w:r>
      <w:proofErr w:type="spellStart"/>
      <w:r>
        <w:t>hr</w:t>
      </w:r>
      <w:proofErr w:type="spellEnd"/>
      <w:r w:rsidR="00713542">
        <w:t xml:space="preserve"> to quantify cell settling</w:t>
      </w:r>
      <w:r>
        <w:t>. Scale bar represents 1 mm. (</w:t>
      </w:r>
      <w:r w:rsidR="00E5175A" w:rsidRPr="001A77A9">
        <w:rPr>
          <w:b/>
          <w:bCs/>
        </w:rPr>
        <w:t>d</w:t>
      </w:r>
      <w:r>
        <w:t xml:space="preserve">) Average horizontal pixel intensity of </w:t>
      </w:r>
      <w:proofErr w:type="spellStart"/>
      <w:r>
        <w:t>hMSCs</w:t>
      </w:r>
      <w:proofErr w:type="spellEnd"/>
      <w:r>
        <w:t xml:space="preserve"> along the vertical profile of the hydrogel.</w:t>
      </w:r>
      <w:r w:rsidR="00A84D11">
        <w:t xml:space="preserve"> This figure has been adapted from </w:t>
      </w:r>
      <w:proofErr w:type="spellStart"/>
      <w:r w:rsidR="00A84D11">
        <w:t>Grosskopf</w:t>
      </w:r>
      <w:proofErr w:type="spellEnd"/>
      <w:r w:rsidR="00A84D11">
        <w:t xml:space="preserve"> et al.</w:t>
      </w:r>
      <w:r w:rsidR="004079C3">
        <w:fldChar w:fldCharType="begin"/>
      </w:r>
      <w:r w:rsidR="001C0773">
        <w:instrText xml:space="preserve"> ADDIN EN.CITE &lt;EndNote&gt;&lt;Cite&gt;&lt;Author&gt;Grosskopf&lt;/Author&gt;&lt;Year&gt;2020&lt;/Year&gt;&lt;RecNum&gt;56&lt;/RecNum&gt;&lt;DisplayText&gt;&lt;style face="superscript"&gt;28&lt;/style&gt;&lt;/DisplayText&gt;&lt;record&gt;&lt;rec-number&gt;56&lt;/rec-number&gt;&lt;foreign-keys&gt;&lt;key app="EN" db-id="9zavrewtodzzelepz0s55xajxz2z0rssszrt" timestamp="1590124068"&gt;56&lt;/key&gt;&lt;/foreign-keys&gt;&lt;ref-type name="Journal Article"&gt;17&lt;/ref-type&gt;&lt;contributors&gt;&lt;authors&gt;&lt;author&gt;Grosskopf, A. K.&lt;/author&gt;&lt;author&gt;Roth, G. A.&lt;/author&gt;&lt;author&gt;Smith, A. A. A.&lt;/author&gt;&lt;author&gt;Gale, E. C.&lt;/author&gt;&lt;author&gt;Hernandez, H. L.&lt;/author&gt;&lt;author&gt;Appel, E. A.&lt;/author&gt;&lt;/authors&gt;&lt;/contributors&gt;&lt;auth-address&gt;Department of Chemical Engineering Stanford University Stanford California.&amp;#xD;Department of Bioengineering Stanford University Stanford California.&amp;#xD;Department of Materials Science &amp;amp; Engineering Stanford University Stanford California.&amp;#xD;Department of Biochemistry Stanford University Stanford California.&lt;/auth-address&gt;&lt;titles&gt;&lt;title&gt;Injectable supramolecular polymer-nanoparticle hydrogels enhance human mesenchymal stem cell delivery&lt;/title&gt;&lt;secondary-title&gt;Bioeng Transl Med&lt;/secondary-title&gt;&lt;alt-title&gt;Bioengineering &amp;amp; translational medicine&lt;/alt-title&gt;&lt;/titles&gt;&lt;periodical&gt;&lt;full-title&gt;Bioeng Transl Med&lt;/full-title&gt;&lt;abbr-1&gt;Bioengineering &amp;amp; translational medicine&lt;/abbr-1&gt;&lt;/periodical&gt;&lt;alt-periodical&gt;&lt;full-title&gt;Bioeng Transl Med&lt;/full-title&gt;&lt;abbr-1&gt;Bioengineering &amp;amp; translational medicine&lt;/abbr-1&gt;&lt;/alt-periodical&gt;&lt;pages&gt;e10147&lt;/pages&gt;&lt;volume&gt;5&lt;/volume&gt;&lt;number&gt;1&lt;/number&gt;&lt;edition&gt;2020/01/29&lt;/edition&gt;&lt;keywords&gt;&lt;keyword&gt;cell delivery&lt;/keyword&gt;&lt;keyword&gt;human mesenchymal stem cell&lt;/keyword&gt;&lt;keyword&gt;hydrogel&lt;/keyword&gt;&lt;keyword&gt;injectable&lt;/keyword&gt;&lt;/keywords&gt;&lt;dates&gt;&lt;year&gt;2020&lt;/year&gt;&lt;pub-dates&gt;&lt;date&gt;Jan&lt;/date&gt;&lt;/pub-dates&gt;&lt;/dates&gt;&lt;isbn&gt;2380-6761 (Print)&amp;#xD;2380-6761&lt;/isbn&gt;&lt;accession-num&gt;31989036&lt;/accession-num&gt;&lt;urls&gt;&lt;/urls&gt;&lt;custom2&gt;PMC6971438&lt;/custom2&gt;&lt;electronic-resource-num&gt;10.1002/btm2.10147&lt;/electronic-resource-num&gt;&lt;remote-database-provider&gt;NLM&lt;/remote-database-provider&gt;&lt;language&gt;eng&lt;/language&gt;&lt;/record&gt;&lt;/Cite&gt;&lt;/EndNote&gt;</w:instrText>
      </w:r>
      <w:r w:rsidR="004079C3">
        <w:fldChar w:fldCharType="separate"/>
      </w:r>
      <w:r w:rsidR="001C0773" w:rsidRPr="001C0773">
        <w:rPr>
          <w:noProof/>
          <w:vertAlign w:val="superscript"/>
        </w:rPr>
        <w:t>28</w:t>
      </w:r>
      <w:r w:rsidR="004079C3">
        <w:fldChar w:fldCharType="end"/>
      </w:r>
    </w:p>
    <w:p w14:paraId="39C58ADC" w14:textId="77777777" w:rsidR="00F30C47" w:rsidRDefault="00F30C47" w:rsidP="001A77A9">
      <w:pPr>
        <w:rPr>
          <w:b/>
        </w:rPr>
      </w:pPr>
    </w:p>
    <w:p w14:paraId="0BF9C69C" w14:textId="4744E9AE" w:rsidR="000B285D" w:rsidRPr="00F30C47" w:rsidRDefault="00DA2990" w:rsidP="001A77A9">
      <w:r>
        <w:rPr>
          <w:b/>
        </w:rPr>
        <w:t xml:space="preserve">DISCUSSION: </w:t>
      </w:r>
    </w:p>
    <w:p w14:paraId="5A9B5B89" w14:textId="56417B73" w:rsidR="000B285D" w:rsidRDefault="00DA2990" w:rsidP="001A77A9">
      <w:r>
        <w:t>Polymer-Nanoparticle (PNP) hydrogels are easily fabricated and enable the long-term local delivery of therapeutic</w:t>
      </w:r>
      <w:r w:rsidR="00F21AE3">
        <w:t xml:space="preserve"> cells and drugs</w:t>
      </w:r>
      <w:r>
        <w:t xml:space="preserve"> through minimally invasive </w:t>
      </w:r>
      <w:r w:rsidR="00F21AE3">
        <w:t xml:space="preserve">administration via direct </w:t>
      </w:r>
      <w:r>
        <w:t>injection</w:t>
      </w:r>
      <w:r w:rsidR="00F21AE3">
        <w:t xml:space="preserve"> or catheter delivery</w:t>
      </w:r>
      <w:r>
        <w:t xml:space="preserve">. </w:t>
      </w:r>
      <w:r w:rsidR="00D74B78">
        <w:t>These protocols describe the</w:t>
      </w:r>
      <w:r>
        <w:t xml:space="preserve"> </w:t>
      </w:r>
      <w:r w:rsidR="00D74B78">
        <w:t>formulation of</w:t>
      </w:r>
      <w:r>
        <w:t xml:space="preserve"> </w:t>
      </w:r>
      <w:r w:rsidR="00D74B78">
        <w:t>PNP hydrogels</w:t>
      </w:r>
      <w:r>
        <w:t xml:space="preserve"> and the characterization methods for assuring quality </w:t>
      </w:r>
      <w:r w:rsidR="00D74B78">
        <w:t>of the resulting materials</w:t>
      </w:r>
      <w:r>
        <w:t xml:space="preserve">. Supramolecular PNP hydrogels are scalable </w:t>
      </w:r>
      <w:r w:rsidR="00E90116">
        <w:t xml:space="preserve">to manufacture </w:t>
      </w:r>
      <w:r>
        <w:t xml:space="preserve">and are formed through the simple mixing of modified cellulose polymers and polymeric core-shell nanoparticles. </w:t>
      </w:r>
      <w:r w:rsidR="006B5194">
        <w:t xml:space="preserve">The present </w:t>
      </w:r>
      <w:r>
        <w:t xml:space="preserve">methods describe facile procedures to form gels pre-loaded in syringes through simple elbow mixing protocols. Through quality control metrics </w:t>
      </w:r>
      <w:r w:rsidR="00F21AE3">
        <w:t xml:space="preserve">of each of the component parts, </w:t>
      </w:r>
      <w:r>
        <w:t>such as DLS to monitor the NP size and distribution</w:t>
      </w:r>
      <w:r w:rsidR="00F21AE3">
        <w:t xml:space="preserve">, </w:t>
      </w:r>
      <w:r>
        <w:t>one can reproducibly formulate PNP hydrogel materials with consistent rheological properties. Through varying the amount of HPMC-C</w:t>
      </w:r>
      <w:r w:rsidRPr="00E14195">
        <w:rPr>
          <w:vertAlign w:val="subscript"/>
        </w:rPr>
        <w:t>12</w:t>
      </w:r>
      <w:r>
        <w:t xml:space="preserve"> or NPs, one can </w:t>
      </w:r>
      <w:r w:rsidR="00B456D9">
        <w:t>modulate</w:t>
      </w:r>
      <w:r>
        <w:t xml:space="preserve"> </w:t>
      </w:r>
      <w:r w:rsidR="00F21AE3">
        <w:t xml:space="preserve">the </w:t>
      </w:r>
      <w:r>
        <w:t xml:space="preserve">mesh size and stiffness of the resulting PNP hydrogel. These properties can be tuned to best suit a particular biomedical application, and with the rheological methods detailed here researchers can characterize the shear-thinning and self-healing properties of PNP hydrogels as they optimize the platform for their specific applications. </w:t>
      </w:r>
      <w:r w:rsidR="00B8565D">
        <w:t>M</w:t>
      </w:r>
      <w:r>
        <w:t xml:space="preserve">ethods for </w:t>
      </w:r>
      <w:r w:rsidRPr="001A77A9">
        <w:t>in vitro</w:t>
      </w:r>
      <w:r>
        <w:t xml:space="preserve"> release studies</w:t>
      </w:r>
      <w:r w:rsidR="00B8565D">
        <w:t xml:space="preserve"> are also described;</w:t>
      </w:r>
      <w:r>
        <w:t xml:space="preserve"> researchers can use</w:t>
      </w:r>
      <w:r w:rsidR="00B8565D">
        <w:t xml:space="preserve"> these studies</w:t>
      </w:r>
      <w:r>
        <w:t xml:space="preserve"> to characterize the </w:t>
      </w:r>
      <w:r w:rsidR="00F95623">
        <w:t xml:space="preserve">relative </w:t>
      </w:r>
      <w:r>
        <w:t>timescale of release of drugs of interest, informing future</w:t>
      </w:r>
      <w:r>
        <w:rPr>
          <w:i/>
        </w:rPr>
        <w:t xml:space="preserve"> in vivo</w:t>
      </w:r>
      <w:r>
        <w:t xml:space="preserve"> studies. Using stability studies, researchers can also assess the ability of these materials to help preserve </w:t>
      </w:r>
      <w:r w:rsidR="00F95623">
        <w:t xml:space="preserve">the </w:t>
      </w:r>
      <w:r>
        <w:t xml:space="preserve">biological structure and stability </w:t>
      </w:r>
      <w:r w:rsidR="00F95623">
        <w:t xml:space="preserve">of sensitive biotherapeutics </w:t>
      </w:r>
      <w:r>
        <w:t>over time and</w:t>
      </w:r>
      <w:r w:rsidR="004079C3">
        <w:t xml:space="preserve"> </w:t>
      </w:r>
      <w:r>
        <w:t xml:space="preserve">extreme temperatures, with compelling potential applications </w:t>
      </w:r>
      <w:r w:rsidR="008F3823">
        <w:t>to reduce</w:t>
      </w:r>
      <w:r>
        <w:t xml:space="preserve"> the cold chain </w:t>
      </w:r>
      <w:r w:rsidR="008F3823">
        <w:t xml:space="preserve">dependence </w:t>
      </w:r>
      <w:r>
        <w:t xml:space="preserve">of </w:t>
      </w:r>
      <w:r w:rsidR="00F95623">
        <w:t>bio</w:t>
      </w:r>
      <w:r>
        <w:t xml:space="preserve">therapeutics. Finally, </w:t>
      </w:r>
      <w:r w:rsidR="004079C3">
        <w:t>with simple cell viability assays,</w:t>
      </w:r>
      <w:r w:rsidR="00B72703">
        <w:t xml:space="preserve"> </w:t>
      </w:r>
      <w:r>
        <w:t>cell growth and migration within PNP materials</w:t>
      </w:r>
      <w:r w:rsidR="00B72703">
        <w:t xml:space="preserve"> can be evaluated</w:t>
      </w:r>
      <w:r>
        <w:t>, with potential applications in cell therapies and scaffolds.</w:t>
      </w:r>
    </w:p>
    <w:p w14:paraId="15137F13" w14:textId="77777777" w:rsidR="000B285D" w:rsidRDefault="000B285D" w:rsidP="001A77A9"/>
    <w:p w14:paraId="27FEA963" w14:textId="23047257" w:rsidR="000B285D" w:rsidRDefault="00DA2990" w:rsidP="001A77A9">
      <w:r>
        <w:t>Our group has found many compelling applications for the PNP hydrogel platform</w:t>
      </w:r>
      <w:r w:rsidR="004079C3">
        <w:fldChar w:fldCharType="begin"/>
      </w:r>
      <w:r w:rsidR="001C0773">
        <w:instrText xml:space="preserve"> ADDIN EN.CITE &lt;EndNote&gt;&lt;Cite&gt;&lt;Author&gt;Appel&lt;/Author&gt;&lt;Year&gt;2015&lt;/Year&gt;&lt;RecNum&gt;13&lt;/RecNum&gt;&lt;DisplayText&gt;&lt;style face="superscript"&gt;27&lt;/style&gt;&lt;/DisplayText&gt;&lt;record&gt;&lt;rec-number&gt;13&lt;/rec-number&gt;&lt;foreign-keys&gt;&lt;key app="EN" db-id="9zavrewtodzzelepz0s55xajxz2z0rssszrt" timestamp="1561745245"&gt;13&lt;/key&gt;&lt;/foreign-keys&gt;&lt;ref-type name="Journal Article"&gt;17&lt;/ref-type&gt;&lt;contributors&gt;&lt;authors&gt;&lt;author&gt;Appel, Eric A.&lt;/author&gt;&lt;author&gt;Tibbitt, Mark W.&lt;/author&gt;&lt;author&gt;Webber, Matthew J.&lt;/author&gt;&lt;author&gt;Mattix, Bradley A.&lt;/author&gt;&lt;author&gt;Veiseh, Omid&lt;/author&gt;&lt;author&gt;Langer, Robert&lt;/author&gt;&lt;/authors&gt;&lt;/contributors&gt;&lt;titles&gt;&lt;title&gt;Self-assembled hydrogels utilizing polymer–nanoparticle interactions&lt;/title&gt;&lt;secondary-title&gt;Nature Communications&lt;/secondary-title&gt;&lt;/titles&gt;&lt;periodical&gt;&lt;full-title&gt;Nature Communications&lt;/full-title&gt;&lt;/periodical&gt;&lt;volume&gt;6&lt;/volume&gt;&lt;number&gt;6295&lt;/number&gt;&lt;dates&gt;&lt;year&gt;2015&lt;/year&gt;&lt;/dates&gt;&lt;urls&gt;&lt;/urls&gt;&lt;/record&gt;&lt;/Cite&gt;&lt;/EndNote&gt;</w:instrText>
      </w:r>
      <w:r w:rsidR="004079C3">
        <w:fldChar w:fldCharType="separate"/>
      </w:r>
      <w:r w:rsidR="001C0773" w:rsidRPr="001C0773">
        <w:rPr>
          <w:noProof/>
          <w:vertAlign w:val="superscript"/>
        </w:rPr>
        <w:t>27</w:t>
      </w:r>
      <w:r w:rsidR="004079C3">
        <w:fldChar w:fldCharType="end"/>
      </w:r>
      <w:r w:rsidR="001A77A9">
        <w:t>.</w:t>
      </w:r>
      <w:r>
        <w:t xml:space="preserve"> PNP hydrogels have been used </w:t>
      </w:r>
      <w:r w:rsidR="00F51B43">
        <w:t xml:space="preserve">for slow delivery of subunit </w:t>
      </w:r>
      <w:r>
        <w:t>vaccine</w:t>
      </w:r>
      <w:r w:rsidR="00F51B43">
        <w:t>s</w:t>
      </w:r>
      <w:r>
        <w:t xml:space="preserve">, enabling matched kinetic release profiles of antigens and adjuvants to boost the </w:t>
      </w:r>
      <w:r w:rsidR="00F51B43">
        <w:t xml:space="preserve">magnitude, duration, and quality of the </w:t>
      </w:r>
      <w:r>
        <w:t>humoral immune response</w:t>
      </w:r>
      <w:r w:rsidR="004079C3">
        <w:fldChar w:fldCharType="begin"/>
      </w:r>
      <w:r w:rsidR="001C0773">
        <w:instrText xml:space="preserve"> ADDIN EN.CITE &lt;EndNote&gt;&lt;Cite&gt;&lt;Author&gt;Roth&lt;/Author&gt;&lt;Year&gt;2020&lt;/Year&gt;&lt;RecNum&gt;160&lt;/RecNum&gt;&lt;DisplayText&gt;&lt;style face="superscript"&gt;31&lt;/style&gt;&lt;/DisplayText&gt;&lt;record&gt;&lt;rec-number&gt;160&lt;/rec-number&gt;&lt;foreign-keys&gt;&lt;key app="EN" db-id="9zavrewtodzzelepz0s55xajxz2z0rssszrt" timestamp="1603681826"&gt;160&lt;/key&gt;&lt;/foreign-keys&gt;&lt;ref-type name="Journal Article"&gt;17&lt;/ref-type&gt;&lt;contributors&gt;&lt;authors&gt;&lt;author&gt;Roth, Gillie A.&lt;/author&gt;&lt;author&gt;Gale, Emily C.&lt;/author&gt;&lt;author&gt;Alcántara-Hernández, Marcela&lt;/author&gt;&lt;author&gt;Luo, Wei&lt;/author&gt;&lt;author&gt;Axpe, Eneko&lt;/author&gt;&lt;author&gt;Verma, Rohit&lt;/author&gt;&lt;author&gt;Yin, Qian&lt;/author&gt;&lt;author&gt;Yu, Anthony C.&lt;/author&gt;&lt;author&gt;Lopez Hernandez, Hector&lt;/author&gt;&lt;author&gt;Maikawa, Caitlin L.&lt;/author&gt;&lt;author&gt;Smith, Anton A. A.&lt;/author&gt;&lt;author&gt;Davis, Mark M.&lt;/author&gt;&lt;author&gt;Pulendran, Bali&lt;/author&gt;&lt;author&gt;Idoyaga, Juliana&lt;/author&gt;&lt;author&gt;Appel, Eric A.&lt;/author&gt;&lt;/authors&gt;&lt;/contributors&gt;&lt;titles&gt;&lt;title&gt;Injectable Hydrogels for Sustained Codelivery of Subunit Vaccines Enhance Humoral Immunity&lt;/title&gt;&lt;secondary-title&gt;ACS Cent. Sci.&lt;/secondary-title&gt;&lt;/titles&gt;&lt;periodical&gt;&lt;full-title&gt;ACS Cent. Sci.&lt;/full-title&gt;&lt;/periodical&gt;&lt;dates&gt;&lt;year&gt;2020&lt;/year&gt;&lt;pub-dates&gt;&lt;date&gt;September 16, 2020&lt;/date&gt;&lt;/pub-dates&gt;&lt;/dates&gt;&lt;urls&gt;&lt;/urls&gt;&lt;/record&gt;&lt;/Cite&gt;&lt;/EndNote&gt;</w:instrText>
      </w:r>
      <w:r w:rsidR="004079C3">
        <w:fldChar w:fldCharType="separate"/>
      </w:r>
      <w:r w:rsidR="001C0773" w:rsidRPr="001C0773">
        <w:rPr>
          <w:noProof/>
          <w:vertAlign w:val="superscript"/>
        </w:rPr>
        <w:t>31</w:t>
      </w:r>
      <w:r w:rsidR="004079C3">
        <w:fldChar w:fldCharType="end"/>
      </w:r>
      <w:r w:rsidR="00EA5BA5">
        <w:t>.</w:t>
      </w:r>
      <w:r>
        <w:t xml:space="preserve"> PNP hydrogels have been found to have a smaller mesh size than </w:t>
      </w:r>
      <w:proofErr w:type="gramStart"/>
      <w:r>
        <w:t xml:space="preserve">most </w:t>
      </w:r>
      <w:r w:rsidR="00FC738E">
        <w:t>commonly used</w:t>
      </w:r>
      <w:proofErr w:type="gramEnd"/>
      <w:r>
        <w:t xml:space="preserve"> hydrogels, so they are effective at slowing diffusion and slowly releasing </w:t>
      </w:r>
      <w:r w:rsidR="00F51B43">
        <w:lastRenderedPageBreak/>
        <w:t>molecular cargo</w:t>
      </w:r>
      <w:r>
        <w:t xml:space="preserve">. </w:t>
      </w:r>
      <w:r w:rsidR="00F51B43">
        <w:t xml:space="preserve">The unique tissue adherence properties and mechanical properties of </w:t>
      </w:r>
      <w:r>
        <w:t>PNP hydrogels ha</w:t>
      </w:r>
      <w:r w:rsidR="00FC738E">
        <w:t>ve</w:t>
      </w:r>
      <w:r>
        <w:t xml:space="preserve"> also been </w:t>
      </w:r>
      <w:r w:rsidR="00FC738E">
        <w:t>utilized</w:t>
      </w:r>
      <w:r>
        <w:t xml:space="preserve"> to form physical barriers to prevent adhesions a</w:t>
      </w:r>
      <w:r w:rsidR="00F51B43">
        <w:t>rising from</w:t>
      </w:r>
      <w:r>
        <w:t xml:space="preserve"> surgery by spraying the hydrogels over large surface areas of organs</w:t>
      </w:r>
      <w:r w:rsidR="00F51B43">
        <w:t xml:space="preserve"> following surgery</w:t>
      </w:r>
      <w:r w:rsidR="004079C3">
        <w:fldChar w:fldCharType="begin"/>
      </w:r>
      <w:r w:rsidR="00795B2E">
        <w:instrText xml:space="preserve"> ADDIN EN.CITE &lt;EndNote&gt;&lt;Cite&gt;&lt;Author&gt;Stapleton&lt;/Author&gt;&lt;Year&gt;2019&lt;/Year&gt;&lt;RecNum&gt;82&lt;/RecNum&gt;&lt;DisplayText&gt;&lt;style face="superscript"&gt;30&lt;/style&gt;&lt;/DisplayText&gt;&lt;record&gt;&lt;rec-number&gt;82&lt;/rec-number&gt;&lt;foreign-keys&gt;&lt;key app="EN" db-id="p5rx5e5r0eetwqef0a9xpswdeft5avdfzarp" timestamp="1580952169" guid="5aa0ac28-cb14-456f-a30b-b036afe8455c"&gt;82&lt;/key&gt;&lt;/foreign-keys&gt;&lt;ref-type name="Journal Article"&gt;17&lt;/ref-type&gt;&lt;contributors&gt;&lt;authors&gt;&lt;author&gt;Stapleton, Lyndsay M&lt;/author&gt;&lt;author&gt;Steele, Amanda N&lt;/author&gt;&lt;author&gt;Wang, Hanjay&lt;/author&gt;&lt;author&gt;Hernandez, Hector Lopez&lt;/author&gt;&lt;author&gt;Anthony, C Yu&lt;/author&gt;&lt;author&gt;Paulsen, Michael J&lt;/author&gt;&lt;author&gt;Smith, Anton AA&lt;/author&gt;&lt;author&gt;Roth, Gillie A&lt;/author&gt;&lt;author&gt;Thakore, Akshara D&lt;/author&gt;&lt;author&gt;Lucian, Haley J&lt;/author&gt;&lt;/authors&gt;&lt;/contributors&gt;&lt;titles&gt;&lt;title&gt;Use of a supramolecular polymeric hydrogel as an effective post-operative pericardial adhesion barrier&lt;/title&gt;&lt;secondary-title&gt;Nature Biomedical Engineering&lt;/secondary-title&gt;&lt;/titles&gt;&lt;periodical&gt;&lt;full-title&gt;Nature Biomedical Engineering&lt;/full-title&gt;&lt;/periodical&gt;&lt;pages&gt;611-620&lt;/pages&gt;&lt;volume&gt;3&lt;/volume&gt;&lt;number&gt;8&lt;/number&gt;&lt;dates&gt;&lt;year&gt;2019&lt;/year&gt;&lt;/dates&gt;&lt;isbn&gt;2157-846X&lt;/isbn&gt;&lt;urls&gt;&lt;/urls&gt;&lt;/record&gt;&lt;/Cite&gt;&lt;/EndNote&gt;</w:instrText>
      </w:r>
      <w:r w:rsidR="004079C3">
        <w:fldChar w:fldCharType="separate"/>
      </w:r>
      <w:r w:rsidR="001C0773" w:rsidRPr="001C0773">
        <w:rPr>
          <w:noProof/>
          <w:vertAlign w:val="superscript"/>
        </w:rPr>
        <w:t>30</w:t>
      </w:r>
      <w:r w:rsidR="004079C3">
        <w:fldChar w:fldCharType="end"/>
      </w:r>
      <w:r w:rsidR="00EA5BA5">
        <w:t>.</w:t>
      </w:r>
      <w:r>
        <w:t xml:space="preserve"> PNP hydrogels have also been shown to be effective cell delivery vehicles, and the mechanical properties actually shield cells from the mechanical forces </w:t>
      </w:r>
      <w:r w:rsidR="00F51B43">
        <w:t xml:space="preserve">occurring </w:t>
      </w:r>
      <w:r>
        <w:t>in the syringe needle</w:t>
      </w:r>
      <w:r w:rsidR="004940A1">
        <w:t xml:space="preserve"> during injection,</w:t>
      </w:r>
      <w:r>
        <w:t xml:space="preserve"> </w:t>
      </w:r>
      <w:r w:rsidR="00F51B43">
        <w:t>improving cell viability</w:t>
      </w:r>
      <w:r w:rsidR="004079C3">
        <w:fldChar w:fldCharType="begin"/>
      </w:r>
      <w:r w:rsidR="001C0773">
        <w:instrText xml:space="preserve"> ADDIN EN.CITE &lt;EndNote&gt;&lt;Cite&gt;&lt;Author&gt;Lopez Hernandez&lt;/Author&gt;&lt;Year&gt;2019&lt;/Year&gt;&lt;RecNum&gt;3&lt;/RecNum&gt;&lt;DisplayText&gt;&lt;style face="superscript"&gt;29&lt;/style&gt;&lt;/DisplayText&gt;&lt;record&gt;&lt;rec-number&gt;3&lt;/rec-number&gt;&lt;foreign-keys&gt;&lt;key app="EN" db-id="9zavrewtodzzelepz0s55xajxz2z0rssszrt" timestamp="1561744790"&gt;3&lt;/key&gt;&lt;/foreign-keys&gt;&lt;ref-type name="Journal Article"&gt;17&lt;/ref-type&gt;&lt;contributors&gt;&lt;authors&gt;&lt;author&gt;Lopez Hernandez, Hector&lt;/author&gt;&lt;author&gt;Grosskopf, Abigail K.&lt;/author&gt;&lt;author&gt;Stapleton, Lyndsay M.&lt;/author&gt;&lt;author&gt;Agmon, Gillie&lt;/author&gt;&lt;author&gt;Appel, Eric A.&lt;/author&gt;&lt;/authors&gt;&lt;/contributors&gt;&lt;titles&gt;&lt;title&gt;Non-Newtonian Polymer-Nanoparticle Hydrogels Enhance Cell Viability during Injection&lt;/title&gt;&lt;secondary-title&gt;Macromolecular Bioscience&lt;/secondary-title&gt;&lt;/titles&gt;&lt;periodical&gt;&lt;full-title&gt;Macromolecular Bioscience&lt;/full-title&gt;&lt;/periodical&gt;&lt;volume&gt;19&lt;/volume&gt;&lt;number&gt;1&lt;/number&gt;&lt;dates&gt;&lt;year&gt;2019&lt;/year&gt;&lt;/dates&gt;&lt;isbn&gt;1&lt;/isbn&gt;&lt;urls&gt;&lt;/urls&gt;&lt;electronic-resource-num&gt;10.1002/mabi.201800275&lt;/electronic-resource-num&gt;&lt;/record&gt;&lt;/Cite&gt;&lt;/EndNote&gt;</w:instrText>
      </w:r>
      <w:r w:rsidR="004079C3">
        <w:fldChar w:fldCharType="separate"/>
      </w:r>
      <w:r w:rsidR="001C0773" w:rsidRPr="001C0773">
        <w:rPr>
          <w:noProof/>
          <w:vertAlign w:val="superscript"/>
        </w:rPr>
        <w:t>29</w:t>
      </w:r>
      <w:r w:rsidR="004079C3">
        <w:fldChar w:fldCharType="end"/>
      </w:r>
      <w:r w:rsidR="00EA5BA5">
        <w:t>.</w:t>
      </w:r>
      <w:r>
        <w:t xml:space="preserve"> When the NPs are conjugated with a cell-adhesive peptide, cells can attach and engage with the PNP matrix to remain viable. Using this approach, PNP hydrogels </w:t>
      </w:r>
      <w:r w:rsidR="002F59BE">
        <w:t xml:space="preserve">have been shown to </w:t>
      </w:r>
      <w:r>
        <w:t>improve the local retention of injected stem cells compared to methods using liquid vehicles</w:t>
      </w:r>
      <w:r w:rsidR="004079C3">
        <w:fldChar w:fldCharType="begin"/>
      </w:r>
      <w:r w:rsidR="001C0773">
        <w:instrText xml:space="preserve"> ADDIN EN.CITE &lt;EndNote&gt;&lt;Cite&gt;&lt;Author&gt;Grosskopf&lt;/Author&gt;&lt;Year&gt;2020&lt;/Year&gt;&lt;RecNum&gt;56&lt;/RecNum&gt;&lt;DisplayText&gt;&lt;style face="superscript"&gt;28&lt;/style&gt;&lt;/DisplayText&gt;&lt;record&gt;&lt;rec-number&gt;56&lt;/rec-number&gt;&lt;foreign-keys&gt;&lt;key app="EN" db-id="9zavrewtodzzelepz0s55xajxz2z0rssszrt" timestamp="1590124068"&gt;56&lt;/key&gt;&lt;/foreign-keys&gt;&lt;ref-type name="Journal Article"&gt;17&lt;/ref-type&gt;&lt;contributors&gt;&lt;authors&gt;&lt;author&gt;Grosskopf, A. K.&lt;/author&gt;&lt;author&gt;Roth, G. A.&lt;/author&gt;&lt;author&gt;Smith, A. A. A.&lt;/author&gt;&lt;author&gt;Gale, E. C.&lt;/author&gt;&lt;author&gt;Hernandez, H. L.&lt;/author&gt;&lt;author&gt;Appel, E. A.&lt;/author&gt;&lt;/authors&gt;&lt;/contributors&gt;&lt;auth-address&gt;Department of Chemical Engineering Stanford University Stanford California.&amp;#xD;Department of Bioengineering Stanford University Stanford California.&amp;#xD;Department of Materials Science &amp;amp; Engineering Stanford University Stanford California.&amp;#xD;Department of Biochemistry Stanford University Stanford California.&lt;/auth-address&gt;&lt;titles&gt;&lt;title&gt;Injectable supramolecular polymer-nanoparticle hydrogels enhance human mesenchymal stem cell delivery&lt;/title&gt;&lt;secondary-title&gt;Bioeng Transl Med&lt;/secondary-title&gt;&lt;alt-title&gt;Bioengineering &amp;amp; translational medicine&lt;/alt-title&gt;&lt;/titles&gt;&lt;periodical&gt;&lt;full-title&gt;Bioeng Transl Med&lt;/full-title&gt;&lt;abbr-1&gt;Bioengineering &amp;amp; translational medicine&lt;/abbr-1&gt;&lt;/periodical&gt;&lt;alt-periodical&gt;&lt;full-title&gt;Bioeng Transl Med&lt;/full-title&gt;&lt;abbr-1&gt;Bioengineering &amp;amp; translational medicine&lt;/abbr-1&gt;&lt;/alt-periodical&gt;&lt;pages&gt;e10147&lt;/pages&gt;&lt;volume&gt;5&lt;/volume&gt;&lt;number&gt;1&lt;/number&gt;&lt;edition&gt;2020/01/29&lt;/edition&gt;&lt;keywords&gt;&lt;keyword&gt;cell delivery&lt;/keyword&gt;&lt;keyword&gt;human mesenchymal stem cell&lt;/keyword&gt;&lt;keyword&gt;hydrogel&lt;/keyword&gt;&lt;keyword&gt;injectable&lt;/keyword&gt;&lt;/keywords&gt;&lt;dates&gt;&lt;year&gt;2020&lt;/year&gt;&lt;pub-dates&gt;&lt;date&gt;Jan&lt;/date&gt;&lt;/pub-dates&gt;&lt;/dates&gt;&lt;isbn&gt;2380-6761 (Print)&amp;#xD;2380-6761&lt;/isbn&gt;&lt;accession-num&gt;31989036&lt;/accession-num&gt;&lt;urls&gt;&lt;/urls&gt;&lt;custom2&gt;PMC6971438&lt;/custom2&gt;&lt;electronic-resource-num&gt;10.1002/btm2.10147&lt;/electronic-resource-num&gt;&lt;remote-database-provider&gt;NLM&lt;/remote-database-provider&gt;&lt;language&gt;eng&lt;/language&gt;&lt;/record&gt;&lt;/Cite&gt;&lt;/EndNote&gt;</w:instrText>
      </w:r>
      <w:r w:rsidR="004079C3">
        <w:fldChar w:fldCharType="separate"/>
      </w:r>
      <w:r w:rsidR="001C0773" w:rsidRPr="001C0773">
        <w:rPr>
          <w:noProof/>
          <w:vertAlign w:val="superscript"/>
        </w:rPr>
        <w:t>28</w:t>
      </w:r>
      <w:r w:rsidR="004079C3">
        <w:fldChar w:fldCharType="end"/>
      </w:r>
      <w:r w:rsidR="00EA5BA5">
        <w:t>.</w:t>
      </w:r>
      <w:r w:rsidR="00F51B43">
        <w:t xml:space="preserve"> </w:t>
      </w:r>
      <w:r w:rsidR="00FC738E">
        <w:t>In addition, PNP hydrogels have been shown to prevent thermally-induced aggregation of encapsulated insulin, even under harsh stressed aging conditions, suggesting that these materials may be able to reduce the need to refrigerate temperature-sensitive drugs</w:t>
      </w:r>
      <w:r w:rsidR="00393148">
        <w:fldChar w:fldCharType="begin"/>
      </w:r>
      <w:r w:rsidR="00795B2E">
        <w:instrText xml:space="preserve"> ADDIN EN.CITE &lt;EndNote&gt;&lt;Cite&gt;&lt;Author&gt;Meis&lt;/Author&gt;&lt;Year&gt;2020&lt;/Year&gt;&lt;RecNum&gt;240&lt;/RecNum&gt;&lt;DisplayText&gt;&lt;style face="superscript"&gt;38&lt;/style&gt;&lt;/DisplayText&gt;&lt;record&gt;&lt;rec-number&gt;240&lt;/rec-number&gt;&lt;foreign-keys&gt;&lt;key app="EN" db-id="p5rx5e5r0eetwqef0a9xpswdeft5avdfzarp" timestamp="1607980500" guid="3b39601b-864d-4f85-b870-f7e9ca8d4706"&gt;240&lt;/key&gt;&lt;/foreign-keys&gt;&lt;ref-type name="Journal Article"&gt;17&lt;/ref-type&gt;&lt;contributors&gt;&lt;authors&gt;&lt;author&gt;Meis, Catherine M&lt;/author&gt;&lt;author&gt;Salzman, Erika E&lt;/author&gt;&lt;author&gt;Maikawa, Caitlin L&lt;/author&gt;&lt;author&gt;Smith, Anton AA&lt;/author&gt;&lt;author&gt;Mann, Joseph L&lt;/author&gt;&lt;author&gt;Grosskopf, Abigail K&lt;/author&gt;&lt;author&gt;Appel, Eric A&lt;/author&gt;&lt;/authors&gt;&lt;/contributors&gt;&lt;titles&gt;&lt;title&gt;Self-Assembled, Dilution-Responsive Hydrogels for Enhanced Thermal Stability of Insulin Biopharmaceuticals&lt;/title&gt;&lt;secondary-title&gt;ACS Biomaterials Science &amp;amp; Engineering&lt;/secondary-title&gt;&lt;/titles&gt;&lt;periodical&gt;&lt;full-title&gt;ACS Biomaterials Science &amp;amp; Engineering&lt;/full-title&gt;&lt;/periodical&gt;&lt;dates&gt;&lt;year&gt;2020&lt;/year&gt;&lt;/dates&gt;&lt;isbn&gt;2373-9878&lt;/isbn&gt;&lt;urls&gt;&lt;/urls&gt;&lt;/record&gt;&lt;/Cite&gt;&lt;/EndNote&gt;</w:instrText>
      </w:r>
      <w:r w:rsidR="00393148">
        <w:fldChar w:fldCharType="separate"/>
      </w:r>
      <w:r w:rsidR="001C0773" w:rsidRPr="001C0773">
        <w:rPr>
          <w:noProof/>
          <w:vertAlign w:val="superscript"/>
        </w:rPr>
        <w:t>38</w:t>
      </w:r>
      <w:r w:rsidR="00393148">
        <w:fldChar w:fldCharType="end"/>
      </w:r>
      <w:r w:rsidR="00393148">
        <w:t>.</w:t>
      </w:r>
    </w:p>
    <w:p w14:paraId="6FB4F841" w14:textId="77777777" w:rsidR="000B285D" w:rsidRDefault="000B285D" w:rsidP="001A77A9"/>
    <w:p w14:paraId="0CA4C5C9" w14:textId="3A3B8AB5" w:rsidR="000B285D" w:rsidRDefault="00DA2990" w:rsidP="001A77A9">
      <w:r>
        <w:t>Overall, the methodologies described here will allow research groups to fabricate and explore PNP hydrogels as a biomaterial. These protocols provide</w:t>
      </w:r>
      <w:r w:rsidR="00F21B1B">
        <w:t xml:space="preserve"> the</w:t>
      </w:r>
      <w:r>
        <w:t xml:space="preserve"> lab-scale synthesis</w:t>
      </w:r>
      <w:r w:rsidR="00F21B1B">
        <w:t xml:space="preserve"> techniques</w:t>
      </w:r>
      <w:r>
        <w:t xml:space="preserve"> to fabricate enough hydrogel material to pursue both </w:t>
      </w:r>
      <w:r w:rsidRPr="001A77A9">
        <w:rPr>
          <w:iCs/>
        </w:rPr>
        <w:t>in vitro and in vivo</w:t>
      </w:r>
      <w:r>
        <w:t xml:space="preserve"> studies. </w:t>
      </w:r>
      <w:r w:rsidR="00F51B43">
        <w:t>The studies described above indicate that the dynamic crosslinks of these materials enable</w:t>
      </w:r>
      <w:r w:rsidR="00F21B1B">
        <w:t xml:space="preserve"> it to be </w:t>
      </w:r>
      <w:r w:rsidR="00C812E8">
        <w:t xml:space="preserve">suitable for a range of biomedical applications by allowing </w:t>
      </w:r>
      <w:r w:rsidR="00F51B43">
        <w:t xml:space="preserve">active motility of entrapped cells while restricting passive diffusion of molecular cargo. </w:t>
      </w:r>
      <w:r w:rsidR="008F010F">
        <w:t xml:space="preserve">It is </w:t>
      </w:r>
      <w:r>
        <w:t>anticipate</w:t>
      </w:r>
      <w:r w:rsidR="008F010F">
        <w:t>d</w:t>
      </w:r>
      <w:r>
        <w:t xml:space="preserve"> that researchers will find the PNP platform an accessible and powerful tool to improve clinical outcomes through controlled drug delivery and to study basic biological mechanisms such as cell recruitment and mechanobiology. </w:t>
      </w:r>
    </w:p>
    <w:p w14:paraId="2844605A" w14:textId="77777777" w:rsidR="000B285D" w:rsidRDefault="000B285D" w:rsidP="001A77A9"/>
    <w:p w14:paraId="6231163D" w14:textId="77777777" w:rsidR="000B285D" w:rsidRDefault="00DA2990" w:rsidP="001A77A9">
      <w:pPr>
        <w:pBdr>
          <w:top w:val="nil"/>
          <w:left w:val="nil"/>
          <w:bottom w:val="nil"/>
          <w:right w:val="nil"/>
          <w:between w:val="nil"/>
        </w:pBdr>
      </w:pPr>
      <w:r>
        <w:rPr>
          <w:b/>
        </w:rPr>
        <w:t>ACKNOWLEDGMENTS:</w:t>
      </w:r>
    </w:p>
    <w:p w14:paraId="102F0F2F" w14:textId="71D4C4EA" w:rsidR="000B285D" w:rsidRDefault="00F4731F" w:rsidP="001A77A9">
      <w:r w:rsidRPr="00F4731F">
        <w:t>This research was financially supported by the Center for Human Systems Immunology with Bill &amp; Melinda Gates Foundation (OPP1113682) and the Bill &amp; Melinda Gates Foundation (OPP1211043).</w:t>
      </w:r>
      <w:r>
        <w:t xml:space="preserve"> C</w:t>
      </w:r>
      <w:r w:rsidR="00DA2990">
        <w:t xml:space="preserve">.M.M. was supported by a Stanford Graduate Fellowship and the Stanford Bio-X William and Lynda </w:t>
      </w:r>
      <w:proofErr w:type="spellStart"/>
      <w:r w:rsidR="00DA2990">
        <w:t>Steere</w:t>
      </w:r>
      <w:proofErr w:type="spellEnd"/>
      <w:r w:rsidR="00DA2990">
        <w:t xml:space="preserve"> Fellowship. </w:t>
      </w:r>
      <w:r w:rsidR="00881A29">
        <w:t xml:space="preserve">A.K.G. is thankful for a National Science Foundation Graduate Research Fellowship and the </w:t>
      </w:r>
      <w:proofErr w:type="spellStart"/>
      <w:r w:rsidR="00881A29">
        <w:t>Gabilan</w:t>
      </w:r>
      <w:proofErr w:type="spellEnd"/>
      <w:r w:rsidR="00881A29">
        <w:t xml:space="preserve"> Fellowship of the Stanford Graduate Fellowship in Science and Engineering. </w:t>
      </w:r>
      <w:r w:rsidR="00DA2990">
        <w:t>S.C. was supported by the National Cancer Institute of the National</w:t>
      </w:r>
    </w:p>
    <w:p w14:paraId="5C485B95" w14:textId="19451DD8" w:rsidR="000B285D" w:rsidRPr="00881A29" w:rsidRDefault="00DA2990" w:rsidP="001A77A9">
      <w:r>
        <w:t xml:space="preserve">Institutes of Health under Award Number F32CA247352. </w:t>
      </w:r>
      <w:r w:rsidR="006E58F3">
        <w:t xml:space="preserve">The authors </w:t>
      </w:r>
      <w:r>
        <w:t xml:space="preserve">would also like to warmly acknowledge Appel </w:t>
      </w:r>
      <w:r w:rsidR="003F37D0">
        <w:t>L</w:t>
      </w:r>
      <w:r>
        <w:t xml:space="preserve">ab members including Dr. </w:t>
      </w:r>
      <w:proofErr w:type="spellStart"/>
      <w:r>
        <w:t>Gillie</w:t>
      </w:r>
      <w:proofErr w:type="spellEnd"/>
      <w:r>
        <w:t xml:space="preserve"> Roth, Dr. Anthony Yu, Dr. Lyndsay Stapleton, </w:t>
      </w:r>
      <w:r w:rsidR="00A84D11">
        <w:t xml:space="preserve">Dr. Hector Lopez Hernandez, </w:t>
      </w:r>
      <w:r>
        <w:t xml:space="preserve">Dr. Andrea </w:t>
      </w:r>
      <w:proofErr w:type="spellStart"/>
      <w:r>
        <w:t>d’Aquino</w:t>
      </w:r>
      <w:proofErr w:type="spellEnd"/>
      <w:r>
        <w:t xml:space="preserve">, Dr. Julie </w:t>
      </w:r>
      <w:proofErr w:type="spellStart"/>
      <w:r>
        <w:t>Baillet</w:t>
      </w:r>
      <w:proofErr w:type="spellEnd"/>
      <w:r>
        <w:t xml:space="preserve">, </w:t>
      </w:r>
      <w:r w:rsidR="003F37D0">
        <w:t xml:space="preserve">Celine </w:t>
      </w:r>
      <w:proofErr w:type="spellStart"/>
      <w:r w:rsidR="003F37D0">
        <w:t>Liong</w:t>
      </w:r>
      <w:proofErr w:type="spellEnd"/>
      <w:r w:rsidR="003F37D0">
        <w:t xml:space="preserve">, </w:t>
      </w:r>
      <w:r w:rsidR="00A84D11">
        <w:t xml:space="preserve">Ben </w:t>
      </w:r>
      <w:proofErr w:type="spellStart"/>
      <w:r w:rsidR="00A84D11">
        <w:t>Ou</w:t>
      </w:r>
      <w:proofErr w:type="spellEnd"/>
      <w:r w:rsidR="00A84D11">
        <w:t xml:space="preserve">, </w:t>
      </w:r>
      <w:r>
        <w:t>Emily Meany, Emily Gale</w:t>
      </w:r>
      <w:r w:rsidR="003F37D0">
        <w:t xml:space="preserve"> </w:t>
      </w:r>
      <w:r>
        <w:t>and Dr. Anton Smith for their effort and time in helping the Appel Lab to develop these protocols</w:t>
      </w:r>
      <w:r w:rsidR="005918D3">
        <w:t xml:space="preserve"> over the years</w:t>
      </w:r>
      <w:r>
        <w:t>.</w:t>
      </w:r>
    </w:p>
    <w:p w14:paraId="5EEE4908" w14:textId="77777777" w:rsidR="000B285D" w:rsidRDefault="000B285D" w:rsidP="001A77A9">
      <w:pPr>
        <w:rPr>
          <w:b/>
        </w:rPr>
      </w:pPr>
    </w:p>
    <w:p w14:paraId="58AA5A09" w14:textId="77777777" w:rsidR="005918D3" w:rsidRDefault="00DA2990" w:rsidP="001A77A9">
      <w:pPr>
        <w:pBdr>
          <w:top w:val="nil"/>
          <w:left w:val="nil"/>
          <w:bottom w:val="nil"/>
          <w:right w:val="nil"/>
          <w:between w:val="nil"/>
        </w:pBdr>
      </w:pPr>
      <w:r>
        <w:rPr>
          <w:b/>
        </w:rPr>
        <w:t>DISCLOSURES:</w:t>
      </w:r>
    </w:p>
    <w:p w14:paraId="05435162" w14:textId="08540337" w:rsidR="005918D3" w:rsidRDefault="005918D3" w:rsidP="001A77A9">
      <w:pPr>
        <w:pBdr>
          <w:top w:val="nil"/>
          <w:left w:val="nil"/>
          <w:bottom w:val="nil"/>
          <w:right w:val="nil"/>
          <w:between w:val="nil"/>
        </w:pBdr>
      </w:pPr>
      <w:r>
        <w:t>These authors have nothing to disclose.</w:t>
      </w:r>
    </w:p>
    <w:p w14:paraId="43DC9D3D" w14:textId="77777777" w:rsidR="000B285D" w:rsidRDefault="000B285D" w:rsidP="001A77A9"/>
    <w:p w14:paraId="01890F65" w14:textId="77777777" w:rsidR="000B285D" w:rsidRDefault="00DA2990" w:rsidP="001A77A9">
      <w:pPr>
        <w:rPr>
          <w:b/>
        </w:rPr>
      </w:pPr>
      <w:r>
        <w:rPr>
          <w:b/>
        </w:rPr>
        <w:t>REFERENCES:</w:t>
      </w:r>
    </w:p>
    <w:p w14:paraId="5A284839" w14:textId="77777777" w:rsidR="00FC7E06" w:rsidRDefault="00FC7E06" w:rsidP="001A77A9"/>
    <w:p w14:paraId="12205B6F" w14:textId="621B0314" w:rsidR="0003320E" w:rsidRPr="0003320E" w:rsidRDefault="00FC7E06" w:rsidP="001A77A9">
      <w:pPr>
        <w:pStyle w:val="EndNoteBibliography"/>
        <w:jc w:val="both"/>
        <w:rPr>
          <w:noProof/>
        </w:rPr>
      </w:pPr>
      <w:r>
        <w:fldChar w:fldCharType="begin"/>
      </w:r>
      <w:r>
        <w:instrText xml:space="preserve"> ADDIN EN.REFLIST </w:instrText>
      </w:r>
      <w:r>
        <w:fldChar w:fldCharType="separate"/>
      </w:r>
      <w:r w:rsidR="0003320E" w:rsidRPr="0003320E">
        <w:rPr>
          <w:noProof/>
        </w:rPr>
        <w:t>1</w:t>
      </w:r>
      <w:r w:rsidR="001A77A9">
        <w:rPr>
          <w:noProof/>
        </w:rPr>
        <w:t>.</w:t>
      </w:r>
      <w:r w:rsidR="0003320E" w:rsidRPr="0003320E">
        <w:rPr>
          <w:noProof/>
        </w:rPr>
        <w:tab/>
        <w:t>Mandal, A., Clegg, J. R., Anselmo, A. C.</w:t>
      </w:r>
      <w:r w:rsidR="00696455">
        <w:rPr>
          <w:noProof/>
        </w:rPr>
        <w:t>,</w:t>
      </w:r>
      <w:r w:rsidR="0003320E" w:rsidRPr="0003320E">
        <w:rPr>
          <w:noProof/>
        </w:rPr>
        <w:t xml:space="preserve"> Mitragotri, S. Hydrogels in the clinic. </w:t>
      </w:r>
      <w:r w:rsidR="0003320E" w:rsidRPr="0003320E">
        <w:rPr>
          <w:i/>
          <w:noProof/>
        </w:rPr>
        <w:t>Bioeng</w:t>
      </w:r>
      <w:r w:rsidR="00417C3A">
        <w:rPr>
          <w:i/>
          <w:noProof/>
        </w:rPr>
        <w:t>ineering</w:t>
      </w:r>
      <w:r w:rsidR="0003320E" w:rsidRPr="0003320E">
        <w:rPr>
          <w:i/>
          <w:noProof/>
        </w:rPr>
        <w:t xml:space="preserve"> Transl</w:t>
      </w:r>
      <w:r w:rsidR="00417C3A">
        <w:rPr>
          <w:i/>
          <w:noProof/>
        </w:rPr>
        <w:t>ational</w:t>
      </w:r>
      <w:r w:rsidR="0003320E" w:rsidRPr="0003320E">
        <w:rPr>
          <w:i/>
          <w:noProof/>
        </w:rPr>
        <w:t xml:space="preserve"> Med</w:t>
      </w:r>
      <w:r w:rsidR="00417C3A">
        <w:rPr>
          <w:i/>
          <w:noProof/>
        </w:rPr>
        <w:t>icine</w:t>
      </w:r>
      <w:r w:rsidR="0003320E" w:rsidRPr="0003320E">
        <w:rPr>
          <w:i/>
          <w:noProof/>
        </w:rPr>
        <w:t>.</w:t>
      </w:r>
      <w:r w:rsidR="0003320E" w:rsidRPr="0003320E">
        <w:rPr>
          <w:noProof/>
        </w:rPr>
        <w:t xml:space="preserve"> </w:t>
      </w:r>
      <w:r w:rsidR="0003320E" w:rsidRPr="0003320E">
        <w:rPr>
          <w:b/>
          <w:noProof/>
        </w:rPr>
        <w:t>5</w:t>
      </w:r>
      <w:r w:rsidR="0003320E" w:rsidRPr="0003320E">
        <w:rPr>
          <w:noProof/>
        </w:rPr>
        <w:t xml:space="preserve"> (2), e10158 (2020).</w:t>
      </w:r>
    </w:p>
    <w:p w14:paraId="7B2C462E" w14:textId="0D7F4FB9" w:rsidR="0003320E" w:rsidRPr="0003320E" w:rsidRDefault="0003320E" w:rsidP="001A77A9">
      <w:pPr>
        <w:pStyle w:val="EndNoteBibliography"/>
        <w:jc w:val="both"/>
        <w:rPr>
          <w:noProof/>
        </w:rPr>
      </w:pPr>
      <w:r w:rsidRPr="0003320E">
        <w:rPr>
          <w:noProof/>
        </w:rPr>
        <w:t>2</w:t>
      </w:r>
      <w:r w:rsidR="001A77A9">
        <w:rPr>
          <w:noProof/>
        </w:rPr>
        <w:t>.</w:t>
      </w:r>
      <w:r w:rsidRPr="0003320E">
        <w:rPr>
          <w:noProof/>
        </w:rPr>
        <w:tab/>
        <w:t>Appel, E. A., del Barrio, J., Loh, X. J.</w:t>
      </w:r>
      <w:r w:rsidR="00696455">
        <w:rPr>
          <w:noProof/>
        </w:rPr>
        <w:t>,</w:t>
      </w:r>
      <w:r w:rsidRPr="0003320E">
        <w:rPr>
          <w:noProof/>
        </w:rPr>
        <w:t xml:space="preserve"> Scherman, O. A. Supramolecular polymeric hydrogels. </w:t>
      </w:r>
      <w:r w:rsidRPr="0003320E">
        <w:rPr>
          <w:i/>
          <w:noProof/>
        </w:rPr>
        <w:t>Chemical Society Reviews.</w:t>
      </w:r>
      <w:r w:rsidRPr="0003320E">
        <w:rPr>
          <w:noProof/>
        </w:rPr>
        <w:t xml:space="preserve"> </w:t>
      </w:r>
      <w:r w:rsidRPr="0003320E">
        <w:rPr>
          <w:b/>
          <w:noProof/>
        </w:rPr>
        <w:t>41</w:t>
      </w:r>
      <w:r w:rsidRPr="0003320E">
        <w:rPr>
          <w:noProof/>
        </w:rPr>
        <w:t xml:space="preserve"> (18), 6195-6214 (2012).</w:t>
      </w:r>
    </w:p>
    <w:p w14:paraId="0287E5CB" w14:textId="4655919F" w:rsidR="0003320E" w:rsidRPr="0003320E" w:rsidRDefault="0003320E" w:rsidP="001A77A9">
      <w:pPr>
        <w:pStyle w:val="EndNoteBibliography"/>
        <w:jc w:val="both"/>
        <w:rPr>
          <w:noProof/>
        </w:rPr>
      </w:pPr>
      <w:r w:rsidRPr="0003320E">
        <w:rPr>
          <w:noProof/>
        </w:rPr>
        <w:lastRenderedPageBreak/>
        <w:t>3</w:t>
      </w:r>
      <w:r w:rsidR="001A77A9">
        <w:rPr>
          <w:noProof/>
        </w:rPr>
        <w:t>.</w:t>
      </w:r>
      <w:r w:rsidRPr="0003320E">
        <w:rPr>
          <w:noProof/>
        </w:rPr>
        <w:tab/>
        <w:t>Mann, J. L. Y</w:t>
      </w:r>
      <w:r w:rsidR="001A77A9">
        <w:rPr>
          <w:noProof/>
        </w:rPr>
        <w:t>u</w:t>
      </w:r>
      <w:r w:rsidRPr="0003320E">
        <w:rPr>
          <w:noProof/>
        </w:rPr>
        <w:t>, A.</w:t>
      </w:r>
      <w:r w:rsidR="001A77A9">
        <w:rPr>
          <w:noProof/>
        </w:rPr>
        <w:t xml:space="preserve"> </w:t>
      </w:r>
      <w:r w:rsidRPr="0003320E">
        <w:rPr>
          <w:noProof/>
        </w:rPr>
        <w:t>C. Agmon, G.</w:t>
      </w:r>
      <w:r w:rsidR="001A77A9">
        <w:rPr>
          <w:noProof/>
        </w:rPr>
        <w:t>,</w:t>
      </w:r>
      <w:r w:rsidRPr="0003320E">
        <w:rPr>
          <w:noProof/>
        </w:rPr>
        <w:t xml:space="preserve"> Appel, E.</w:t>
      </w:r>
      <w:r w:rsidR="001A77A9">
        <w:rPr>
          <w:noProof/>
        </w:rPr>
        <w:t xml:space="preserve"> </w:t>
      </w:r>
      <w:r w:rsidRPr="0003320E">
        <w:rPr>
          <w:noProof/>
        </w:rPr>
        <w:t xml:space="preserve">A. Supramolecular polymeric biomaterials. </w:t>
      </w:r>
      <w:r w:rsidRPr="0003320E">
        <w:rPr>
          <w:i/>
          <w:noProof/>
        </w:rPr>
        <w:t>Biomater</w:t>
      </w:r>
      <w:r w:rsidR="00417C3A">
        <w:rPr>
          <w:i/>
          <w:noProof/>
        </w:rPr>
        <w:t>ials</w:t>
      </w:r>
      <w:r w:rsidRPr="0003320E">
        <w:rPr>
          <w:i/>
          <w:noProof/>
        </w:rPr>
        <w:t xml:space="preserve"> Sci</w:t>
      </w:r>
      <w:r w:rsidR="00417C3A">
        <w:rPr>
          <w:i/>
          <w:noProof/>
        </w:rPr>
        <w:t>ence</w:t>
      </w:r>
      <w:r w:rsidRPr="0003320E">
        <w:rPr>
          <w:i/>
          <w:noProof/>
        </w:rPr>
        <w:t>.</w:t>
      </w:r>
      <w:r w:rsidRPr="0003320E">
        <w:rPr>
          <w:noProof/>
        </w:rPr>
        <w:t xml:space="preserve"> </w:t>
      </w:r>
      <w:r w:rsidRPr="0003320E">
        <w:rPr>
          <w:b/>
          <w:noProof/>
        </w:rPr>
        <w:t>6</w:t>
      </w:r>
      <w:r w:rsidRPr="0003320E">
        <w:rPr>
          <w:noProof/>
        </w:rPr>
        <w:t xml:space="preserve"> (1), 10-37, (2018).</w:t>
      </w:r>
    </w:p>
    <w:p w14:paraId="53EDE8D2" w14:textId="2C142EDE" w:rsidR="0003320E" w:rsidRPr="0003320E" w:rsidRDefault="0003320E" w:rsidP="001A77A9">
      <w:pPr>
        <w:pStyle w:val="EndNoteBibliography"/>
        <w:jc w:val="both"/>
        <w:rPr>
          <w:noProof/>
        </w:rPr>
      </w:pPr>
      <w:r w:rsidRPr="0003320E">
        <w:rPr>
          <w:noProof/>
        </w:rPr>
        <w:t>4</w:t>
      </w:r>
      <w:r w:rsidR="001A77A9">
        <w:rPr>
          <w:noProof/>
        </w:rPr>
        <w:t>.</w:t>
      </w:r>
      <w:r w:rsidRPr="0003320E">
        <w:rPr>
          <w:noProof/>
        </w:rPr>
        <w:tab/>
        <w:t>Foster, A. A., Marquardt, L. M.</w:t>
      </w:r>
      <w:r w:rsidR="00696455">
        <w:rPr>
          <w:noProof/>
        </w:rPr>
        <w:t>,</w:t>
      </w:r>
      <w:r w:rsidRPr="0003320E">
        <w:rPr>
          <w:noProof/>
        </w:rPr>
        <w:t xml:space="preserve"> Heilshorn, S. C. The diverse roles of hydrogel mechanics in injectable stem cell transplantation. </w:t>
      </w:r>
      <w:r w:rsidRPr="0003320E">
        <w:rPr>
          <w:i/>
          <w:noProof/>
        </w:rPr>
        <w:t xml:space="preserve">Current </w:t>
      </w:r>
      <w:r w:rsidR="00372DDB">
        <w:rPr>
          <w:i/>
          <w:noProof/>
        </w:rPr>
        <w:t>O</w:t>
      </w:r>
      <w:r w:rsidRPr="0003320E">
        <w:rPr>
          <w:i/>
          <w:noProof/>
        </w:rPr>
        <w:t xml:space="preserve">pinion in </w:t>
      </w:r>
      <w:r w:rsidR="00372DDB">
        <w:rPr>
          <w:i/>
          <w:noProof/>
        </w:rPr>
        <w:t>C</w:t>
      </w:r>
      <w:r w:rsidRPr="0003320E">
        <w:rPr>
          <w:i/>
          <w:noProof/>
        </w:rPr>
        <w:t xml:space="preserve">hemical </w:t>
      </w:r>
      <w:r w:rsidR="00372DDB">
        <w:rPr>
          <w:i/>
          <w:noProof/>
        </w:rPr>
        <w:t>E</w:t>
      </w:r>
      <w:r w:rsidRPr="0003320E">
        <w:rPr>
          <w:i/>
          <w:noProof/>
        </w:rPr>
        <w:t>ngineering.</w:t>
      </w:r>
      <w:r w:rsidRPr="0003320E">
        <w:rPr>
          <w:noProof/>
        </w:rPr>
        <w:t xml:space="preserve"> </w:t>
      </w:r>
      <w:r w:rsidRPr="0003320E">
        <w:rPr>
          <w:b/>
          <w:noProof/>
        </w:rPr>
        <w:t>15</w:t>
      </w:r>
      <w:r w:rsidR="001A77A9">
        <w:rPr>
          <w:noProof/>
        </w:rPr>
        <w:t xml:space="preserve">, </w:t>
      </w:r>
      <w:r w:rsidRPr="0003320E">
        <w:rPr>
          <w:noProof/>
        </w:rPr>
        <w:t>15-23 (2017).</w:t>
      </w:r>
    </w:p>
    <w:p w14:paraId="6960C3E8" w14:textId="46B9B2A5" w:rsidR="0003320E" w:rsidRPr="0003320E" w:rsidRDefault="0003320E" w:rsidP="001A77A9">
      <w:pPr>
        <w:pStyle w:val="EndNoteBibliography"/>
        <w:jc w:val="both"/>
        <w:rPr>
          <w:noProof/>
        </w:rPr>
      </w:pPr>
      <w:r w:rsidRPr="0003320E">
        <w:rPr>
          <w:noProof/>
        </w:rPr>
        <w:t>5</w:t>
      </w:r>
      <w:r w:rsidR="001A77A9">
        <w:rPr>
          <w:noProof/>
        </w:rPr>
        <w:t>.</w:t>
      </w:r>
      <w:r w:rsidRPr="0003320E">
        <w:rPr>
          <w:noProof/>
        </w:rPr>
        <w:tab/>
        <w:t>Aguado, B. A., Mulyasasmita, W., Su, J., Lampe, K. J.</w:t>
      </w:r>
      <w:r w:rsidR="00D020D8">
        <w:rPr>
          <w:noProof/>
        </w:rPr>
        <w:t>,</w:t>
      </w:r>
      <w:r w:rsidRPr="0003320E">
        <w:rPr>
          <w:noProof/>
        </w:rPr>
        <w:t xml:space="preserve"> Heilshorn, S. C. Improving viability of stem cells during syringe needle flow through the design of hydrogel cell carriers. </w:t>
      </w:r>
      <w:r w:rsidRPr="0003320E">
        <w:rPr>
          <w:i/>
          <w:noProof/>
        </w:rPr>
        <w:t>Tissue Eng</w:t>
      </w:r>
      <w:r w:rsidR="00372DDB">
        <w:rPr>
          <w:i/>
          <w:noProof/>
        </w:rPr>
        <w:t>ineering</w:t>
      </w:r>
      <w:r w:rsidRPr="0003320E">
        <w:rPr>
          <w:i/>
          <w:noProof/>
        </w:rPr>
        <w:t xml:space="preserve"> Part A.</w:t>
      </w:r>
      <w:r w:rsidRPr="0003320E">
        <w:rPr>
          <w:noProof/>
        </w:rPr>
        <w:t xml:space="preserve"> </w:t>
      </w:r>
      <w:r w:rsidRPr="0003320E">
        <w:rPr>
          <w:b/>
          <w:noProof/>
        </w:rPr>
        <w:t>18</w:t>
      </w:r>
      <w:r w:rsidRPr="0003320E">
        <w:rPr>
          <w:noProof/>
        </w:rPr>
        <w:t xml:space="preserve"> (7-8), 806-815 (2012).</w:t>
      </w:r>
    </w:p>
    <w:p w14:paraId="379F4DFA" w14:textId="41165259" w:rsidR="0003320E" w:rsidRPr="0003320E" w:rsidRDefault="0003320E" w:rsidP="001A77A9">
      <w:pPr>
        <w:pStyle w:val="EndNoteBibliography"/>
        <w:jc w:val="both"/>
        <w:rPr>
          <w:noProof/>
        </w:rPr>
      </w:pPr>
      <w:r w:rsidRPr="0003320E">
        <w:rPr>
          <w:noProof/>
        </w:rPr>
        <w:t>6</w:t>
      </w:r>
      <w:r w:rsidR="001A77A9">
        <w:rPr>
          <w:noProof/>
        </w:rPr>
        <w:t>.</w:t>
      </w:r>
      <w:r w:rsidRPr="0003320E">
        <w:rPr>
          <w:noProof/>
        </w:rPr>
        <w:tab/>
        <w:t>Marquardt, L. M.</w:t>
      </w:r>
      <w:r w:rsidR="00696455">
        <w:rPr>
          <w:noProof/>
        </w:rPr>
        <w:t>,</w:t>
      </w:r>
      <w:r w:rsidRPr="0003320E">
        <w:rPr>
          <w:noProof/>
        </w:rPr>
        <w:t xml:space="preserve"> Heilshorn, S. C. Design of injectable materials to improve stem cell transplantation. </w:t>
      </w:r>
      <w:r w:rsidRPr="0003320E">
        <w:rPr>
          <w:i/>
          <w:noProof/>
        </w:rPr>
        <w:t xml:space="preserve">Current </w:t>
      </w:r>
      <w:r w:rsidR="00372DDB">
        <w:rPr>
          <w:i/>
          <w:noProof/>
        </w:rPr>
        <w:t>S</w:t>
      </w:r>
      <w:r w:rsidRPr="0003320E">
        <w:rPr>
          <w:i/>
          <w:noProof/>
        </w:rPr>
        <w:t xml:space="preserve">tem </w:t>
      </w:r>
      <w:r w:rsidR="00372DDB">
        <w:rPr>
          <w:i/>
          <w:noProof/>
        </w:rPr>
        <w:t>C</w:t>
      </w:r>
      <w:r w:rsidRPr="0003320E">
        <w:rPr>
          <w:i/>
          <w:noProof/>
        </w:rPr>
        <w:t xml:space="preserve">ell </w:t>
      </w:r>
      <w:r w:rsidR="00372DDB">
        <w:rPr>
          <w:i/>
          <w:noProof/>
        </w:rPr>
        <w:t>R</w:t>
      </w:r>
      <w:r w:rsidRPr="0003320E">
        <w:rPr>
          <w:i/>
          <w:noProof/>
        </w:rPr>
        <w:t>eports.</w:t>
      </w:r>
      <w:r w:rsidRPr="0003320E">
        <w:rPr>
          <w:noProof/>
        </w:rPr>
        <w:t xml:space="preserve"> </w:t>
      </w:r>
      <w:r w:rsidRPr="0003320E">
        <w:rPr>
          <w:b/>
          <w:noProof/>
        </w:rPr>
        <w:t>2</w:t>
      </w:r>
      <w:r w:rsidRPr="0003320E">
        <w:rPr>
          <w:noProof/>
        </w:rPr>
        <w:t xml:space="preserve"> (3), 207-220 (2016).</w:t>
      </w:r>
    </w:p>
    <w:p w14:paraId="5C5C2D7E" w14:textId="752303D2" w:rsidR="0003320E" w:rsidRPr="0003320E" w:rsidRDefault="0003320E" w:rsidP="001A77A9">
      <w:pPr>
        <w:pStyle w:val="EndNoteBibliography"/>
        <w:jc w:val="both"/>
        <w:rPr>
          <w:noProof/>
        </w:rPr>
      </w:pPr>
      <w:r w:rsidRPr="0003320E">
        <w:rPr>
          <w:noProof/>
        </w:rPr>
        <w:t>7</w:t>
      </w:r>
      <w:r w:rsidR="001A77A9">
        <w:rPr>
          <w:noProof/>
        </w:rPr>
        <w:t>.</w:t>
      </w:r>
      <w:r w:rsidRPr="0003320E">
        <w:rPr>
          <w:noProof/>
        </w:rPr>
        <w:tab/>
        <w:t>Guvendiren, M.</w:t>
      </w:r>
      <w:r w:rsidR="00696455">
        <w:rPr>
          <w:noProof/>
        </w:rPr>
        <w:t>,</w:t>
      </w:r>
      <w:r w:rsidRPr="0003320E">
        <w:rPr>
          <w:noProof/>
        </w:rPr>
        <w:t xml:space="preserve"> Burdick, J. A. Engineering synthetic hydrogel microenvironments to instruct stem cells. </w:t>
      </w:r>
      <w:r w:rsidRPr="0003320E">
        <w:rPr>
          <w:i/>
          <w:noProof/>
        </w:rPr>
        <w:t>Curr</w:t>
      </w:r>
      <w:r w:rsidR="00417C3A">
        <w:rPr>
          <w:i/>
          <w:noProof/>
        </w:rPr>
        <w:t>ent</w:t>
      </w:r>
      <w:r w:rsidRPr="0003320E">
        <w:rPr>
          <w:i/>
          <w:noProof/>
        </w:rPr>
        <w:t xml:space="preserve"> Opin</w:t>
      </w:r>
      <w:r w:rsidR="00417C3A">
        <w:rPr>
          <w:i/>
          <w:noProof/>
        </w:rPr>
        <w:t>ion in</w:t>
      </w:r>
      <w:r w:rsidRPr="0003320E">
        <w:rPr>
          <w:i/>
          <w:noProof/>
        </w:rPr>
        <w:t xml:space="preserve"> Biotechnol</w:t>
      </w:r>
      <w:r w:rsidR="00417C3A">
        <w:rPr>
          <w:i/>
          <w:noProof/>
        </w:rPr>
        <w:t>ogy</w:t>
      </w:r>
      <w:r w:rsidRPr="0003320E">
        <w:rPr>
          <w:i/>
          <w:noProof/>
        </w:rPr>
        <w:t>.</w:t>
      </w:r>
      <w:r w:rsidRPr="0003320E">
        <w:rPr>
          <w:noProof/>
        </w:rPr>
        <w:t xml:space="preserve"> </w:t>
      </w:r>
      <w:r w:rsidRPr="0003320E">
        <w:rPr>
          <w:b/>
          <w:noProof/>
        </w:rPr>
        <w:t>24</w:t>
      </w:r>
      <w:r w:rsidRPr="0003320E">
        <w:rPr>
          <w:noProof/>
        </w:rPr>
        <w:t xml:space="preserve"> (5), 841-846 (2013).</w:t>
      </w:r>
    </w:p>
    <w:p w14:paraId="1989AD3C" w14:textId="00AE1647" w:rsidR="0003320E" w:rsidRPr="0003320E" w:rsidRDefault="0003320E" w:rsidP="001A77A9">
      <w:pPr>
        <w:pStyle w:val="EndNoteBibliography"/>
        <w:jc w:val="both"/>
        <w:rPr>
          <w:noProof/>
        </w:rPr>
      </w:pPr>
      <w:r w:rsidRPr="0003320E">
        <w:rPr>
          <w:noProof/>
        </w:rPr>
        <w:t>8</w:t>
      </w:r>
      <w:r w:rsidR="001A77A9">
        <w:rPr>
          <w:noProof/>
        </w:rPr>
        <w:t>.</w:t>
      </w:r>
      <w:r w:rsidRPr="0003320E">
        <w:rPr>
          <w:noProof/>
        </w:rPr>
        <w:tab/>
        <w:t>Marquardt, L. M.</w:t>
      </w:r>
      <w:r w:rsidRPr="0003320E">
        <w:rPr>
          <w:i/>
          <w:noProof/>
        </w:rPr>
        <w:t xml:space="preserve"> </w:t>
      </w:r>
      <w:r w:rsidRPr="001A77A9">
        <w:rPr>
          <w:iCs/>
          <w:noProof/>
        </w:rPr>
        <w:t>et al.</w:t>
      </w:r>
      <w:r w:rsidRPr="0003320E">
        <w:rPr>
          <w:noProof/>
        </w:rPr>
        <w:t xml:space="preserve"> Designer, injectable gels to prevent transplanted Schwann cell loss during spinal cord injury therapy. </w:t>
      </w:r>
      <w:r w:rsidRPr="0003320E">
        <w:rPr>
          <w:i/>
          <w:noProof/>
        </w:rPr>
        <w:t xml:space="preserve">Science </w:t>
      </w:r>
      <w:r w:rsidR="00372DDB">
        <w:rPr>
          <w:i/>
          <w:noProof/>
        </w:rPr>
        <w:t>A</w:t>
      </w:r>
      <w:r w:rsidRPr="0003320E">
        <w:rPr>
          <w:i/>
          <w:noProof/>
        </w:rPr>
        <w:t>dvances.</w:t>
      </w:r>
      <w:r w:rsidRPr="0003320E">
        <w:rPr>
          <w:noProof/>
        </w:rPr>
        <w:t xml:space="preserve"> </w:t>
      </w:r>
      <w:r w:rsidRPr="0003320E">
        <w:rPr>
          <w:b/>
          <w:noProof/>
        </w:rPr>
        <w:t>6</w:t>
      </w:r>
      <w:r w:rsidRPr="0003320E">
        <w:rPr>
          <w:noProof/>
        </w:rPr>
        <w:t xml:space="preserve"> (14), eaaz1039 (2020).</w:t>
      </w:r>
    </w:p>
    <w:p w14:paraId="6F21B053" w14:textId="20BBD831" w:rsidR="0003320E" w:rsidRPr="0003320E" w:rsidRDefault="0003320E" w:rsidP="001A77A9">
      <w:pPr>
        <w:pStyle w:val="EndNoteBibliography"/>
        <w:jc w:val="both"/>
        <w:rPr>
          <w:noProof/>
        </w:rPr>
      </w:pPr>
      <w:r w:rsidRPr="0003320E">
        <w:rPr>
          <w:noProof/>
        </w:rPr>
        <w:t>9</w:t>
      </w:r>
      <w:r w:rsidR="001A77A9">
        <w:rPr>
          <w:noProof/>
        </w:rPr>
        <w:t>.</w:t>
      </w:r>
      <w:r w:rsidRPr="0003320E">
        <w:rPr>
          <w:noProof/>
        </w:rPr>
        <w:tab/>
        <w:t>Stephan, S. B.</w:t>
      </w:r>
      <w:r w:rsidRPr="0003320E">
        <w:rPr>
          <w:i/>
          <w:noProof/>
        </w:rPr>
        <w:t xml:space="preserve"> </w:t>
      </w:r>
      <w:r w:rsidRPr="001A77A9">
        <w:rPr>
          <w:iCs/>
          <w:noProof/>
        </w:rPr>
        <w:t>et al.</w:t>
      </w:r>
      <w:r w:rsidRPr="0003320E">
        <w:rPr>
          <w:noProof/>
        </w:rPr>
        <w:t xml:space="preserve"> Biopolymer implants enhance the efficacy of adoptive T-cell therapy. </w:t>
      </w:r>
      <w:r w:rsidRPr="0003320E">
        <w:rPr>
          <w:i/>
          <w:noProof/>
        </w:rPr>
        <w:t>Nat</w:t>
      </w:r>
      <w:r w:rsidR="00372DDB">
        <w:rPr>
          <w:i/>
          <w:noProof/>
        </w:rPr>
        <w:t>ure</w:t>
      </w:r>
      <w:r w:rsidRPr="0003320E">
        <w:rPr>
          <w:i/>
          <w:noProof/>
        </w:rPr>
        <w:t xml:space="preserve"> Biotechnol</w:t>
      </w:r>
      <w:r w:rsidR="00372DDB">
        <w:rPr>
          <w:i/>
          <w:noProof/>
        </w:rPr>
        <w:t>ogy</w:t>
      </w:r>
      <w:r w:rsidRPr="0003320E">
        <w:rPr>
          <w:i/>
          <w:noProof/>
        </w:rPr>
        <w:t>.</w:t>
      </w:r>
      <w:r w:rsidRPr="0003320E">
        <w:rPr>
          <w:noProof/>
        </w:rPr>
        <w:t xml:space="preserve"> </w:t>
      </w:r>
      <w:r w:rsidRPr="0003320E">
        <w:rPr>
          <w:b/>
          <w:noProof/>
        </w:rPr>
        <w:t>33</w:t>
      </w:r>
      <w:r w:rsidRPr="0003320E">
        <w:rPr>
          <w:noProof/>
        </w:rPr>
        <w:t xml:space="preserve"> (1), 97-101 (2015).</w:t>
      </w:r>
    </w:p>
    <w:p w14:paraId="50664801" w14:textId="3AE23752" w:rsidR="0003320E" w:rsidRPr="0003320E" w:rsidRDefault="0003320E" w:rsidP="001A77A9">
      <w:pPr>
        <w:pStyle w:val="EndNoteBibliography"/>
        <w:jc w:val="both"/>
        <w:rPr>
          <w:noProof/>
        </w:rPr>
      </w:pPr>
      <w:r w:rsidRPr="0003320E">
        <w:rPr>
          <w:noProof/>
        </w:rPr>
        <w:t>10</w:t>
      </w:r>
      <w:r w:rsidR="001A77A9">
        <w:rPr>
          <w:noProof/>
        </w:rPr>
        <w:t>.</w:t>
      </w:r>
      <w:r w:rsidRPr="0003320E">
        <w:rPr>
          <w:noProof/>
        </w:rPr>
        <w:tab/>
        <w:t>Tuladhar, A.</w:t>
      </w:r>
      <w:r w:rsidRPr="0003320E">
        <w:rPr>
          <w:i/>
          <w:noProof/>
        </w:rPr>
        <w:t xml:space="preserve"> </w:t>
      </w:r>
      <w:r w:rsidRPr="001A77A9">
        <w:rPr>
          <w:iCs/>
          <w:noProof/>
        </w:rPr>
        <w:t>et al.</w:t>
      </w:r>
      <w:r w:rsidRPr="0003320E">
        <w:rPr>
          <w:noProof/>
        </w:rPr>
        <w:t xml:space="preserve"> Injectable hydrogel enables local and sustained co-delivery to the brain: two clinically approved biomolecules, cyclosporine and erythropoietin, accelerate functional recovery in rat model of stroke. </w:t>
      </w:r>
      <w:r w:rsidRPr="0003320E">
        <w:rPr>
          <w:i/>
          <w:noProof/>
        </w:rPr>
        <w:t>Biomaterials.</w:t>
      </w:r>
      <w:r w:rsidRPr="0003320E">
        <w:rPr>
          <w:noProof/>
        </w:rPr>
        <w:t xml:space="preserve"> </w:t>
      </w:r>
      <w:r w:rsidRPr="0003320E">
        <w:rPr>
          <w:b/>
          <w:noProof/>
        </w:rPr>
        <w:t>235</w:t>
      </w:r>
      <w:r w:rsidR="001A77A9">
        <w:rPr>
          <w:noProof/>
        </w:rPr>
        <w:t xml:space="preserve">, </w:t>
      </w:r>
      <w:r w:rsidRPr="0003320E">
        <w:rPr>
          <w:noProof/>
        </w:rPr>
        <w:t>119794 (2020).</w:t>
      </w:r>
    </w:p>
    <w:p w14:paraId="48455455" w14:textId="47DDCC31" w:rsidR="0003320E" w:rsidRPr="0003320E" w:rsidRDefault="0003320E" w:rsidP="001A77A9">
      <w:pPr>
        <w:pStyle w:val="EndNoteBibliography"/>
        <w:jc w:val="both"/>
        <w:rPr>
          <w:noProof/>
        </w:rPr>
      </w:pPr>
      <w:r w:rsidRPr="0003320E">
        <w:rPr>
          <w:noProof/>
        </w:rPr>
        <w:t>11</w:t>
      </w:r>
      <w:r w:rsidR="001A77A9">
        <w:rPr>
          <w:noProof/>
        </w:rPr>
        <w:t>.</w:t>
      </w:r>
      <w:r w:rsidRPr="0003320E">
        <w:rPr>
          <w:noProof/>
        </w:rPr>
        <w:tab/>
        <w:t>Pakulska, M. M., Miersch, S.</w:t>
      </w:r>
      <w:r w:rsidR="00696455">
        <w:rPr>
          <w:noProof/>
        </w:rPr>
        <w:t>,</w:t>
      </w:r>
      <w:r w:rsidRPr="0003320E">
        <w:rPr>
          <w:noProof/>
        </w:rPr>
        <w:t xml:space="preserve"> Shoichet, M. S. Designer protein delivery: From natural to engineered affinity-controlled release systems. </w:t>
      </w:r>
      <w:r w:rsidRPr="0003320E">
        <w:rPr>
          <w:i/>
          <w:noProof/>
        </w:rPr>
        <w:t>Science.</w:t>
      </w:r>
      <w:r w:rsidRPr="0003320E">
        <w:rPr>
          <w:noProof/>
        </w:rPr>
        <w:t xml:space="preserve"> </w:t>
      </w:r>
      <w:r w:rsidRPr="0003320E">
        <w:rPr>
          <w:b/>
          <w:noProof/>
        </w:rPr>
        <w:t>351</w:t>
      </w:r>
      <w:r w:rsidRPr="0003320E">
        <w:rPr>
          <w:noProof/>
        </w:rPr>
        <w:t xml:space="preserve"> (6279)</w:t>
      </w:r>
      <w:r w:rsidR="001A77A9">
        <w:rPr>
          <w:noProof/>
        </w:rPr>
        <w:t>,</w:t>
      </w:r>
      <w:r w:rsidRPr="0003320E">
        <w:rPr>
          <w:noProof/>
        </w:rPr>
        <w:t xml:space="preserve"> (2016).</w:t>
      </w:r>
    </w:p>
    <w:p w14:paraId="27F046DE" w14:textId="767AF792" w:rsidR="0003320E" w:rsidRPr="0003320E" w:rsidRDefault="0003320E" w:rsidP="001A77A9">
      <w:pPr>
        <w:pStyle w:val="EndNoteBibliography"/>
        <w:jc w:val="both"/>
        <w:rPr>
          <w:noProof/>
        </w:rPr>
      </w:pPr>
      <w:r w:rsidRPr="0003320E">
        <w:rPr>
          <w:noProof/>
        </w:rPr>
        <w:t>12</w:t>
      </w:r>
      <w:r w:rsidR="001A77A9">
        <w:rPr>
          <w:noProof/>
        </w:rPr>
        <w:t>.</w:t>
      </w:r>
      <w:r w:rsidRPr="0003320E">
        <w:rPr>
          <w:noProof/>
        </w:rPr>
        <w:tab/>
        <w:t>Gupta, D., Tator, C. H.</w:t>
      </w:r>
      <w:r w:rsidR="00696455">
        <w:rPr>
          <w:noProof/>
        </w:rPr>
        <w:t>,</w:t>
      </w:r>
      <w:r w:rsidRPr="0003320E">
        <w:rPr>
          <w:noProof/>
        </w:rPr>
        <w:t xml:space="preserve"> Shoichet, M. S. Fast-gelling injectable blend of hyaluronan and methylcellulose for intrathecal, localized delivery to the injured spinal cord. </w:t>
      </w:r>
      <w:r w:rsidRPr="0003320E">
        <w:rPr>
          <w:i/>
          <w:noProof/>
        </w:rPr>
        <w:t>Biomaterials.</w:t>
      </w:r>
      <w:r w:rsidRPr="0003320E">
        <w:rPr>
          <w:noProof/>
        </w:rPr>
        <w:t xml:space="preserve"> </w:t>
      </w:r>
      <w:r w:rsidRPr="0003320E">
        <w:rPr>
          <w:b/>
          <w:noProof/>
        </w:rPr>
        <w:t>27</w:t>
      </w:r>
      <w:r w:rsidRPr="0003320E">
        <w:rPr>
          <w:noProof/>
        </w:rPr>
        <w:t xml:space="preserve"> (11), 2370-2379 (2006).</w:t>
      </w:r>
    </w:p>
    <w:p w14:paraId="48E95447" w14:textId="371A49D2" w:rsidR="0003320E" w:rsidRPr="0003320E" w:rsidRDefault="0003320E" w:rsidP="001A77A9">
      <w:pPr>
        <w:pStyle w:val="EndNoteBibliography"/>
        <w:jc w:val="both"/>
        <w:rPr>
          <w:noProof/>
        </w:rPr>
      </w:pPr>
      <w:r w:rsidRPr="0003320E">
        <w:rPr>
          <w:noProof/>
        </w:rPr>
        <w:t>13</w:t>
      </w:r>
      <w:r w:rsidR="001A77A9">
        <w:rPr>
          <w:noProof/>
        </w:rPr>
        <w:t>.</w:t>
      </w:r>
      <w:r w:rsidRPr="0003320E">
        <w:rPr>
          <w:noProof/>
        </w:rPr>
        <w:tab/>
        <w:t>Verbeke, C. S.</w:t>
      </w:r>
      <w:r w:rsidR="00696455">
        <w:rPr>
          <w:noProof/>
        </w:rPr>
        <w:t>,</w:t>
      </w:r>
      <w:r w:rsidRPr="0003320E">
        <w:rPr>
          <w:noProof/>
        </w:rPr>
        <w:t xml:space="preserve"> Mooney, D. J. Injectable, pore‐forming hydrogels for in vivo enrichment of immature dendritic cells. </w:t>
      </w:r>
      <w:r w:rsidRPr="0003320E">
        <w:rPr>
          <w:i/>
          <w:noProof/>
        </w:rPr>
        <w:t>Adv</w:t>
      </w:r>
      <w:r w:rsidR="00372DDB">
        <w:rPr>
          <w:i/>
          <w:noProof/>
        </w:rPr>
        <w:t>anced</w:t>
      </w:r>
      <w:r w:rsidRPr="0003320E">
        <w:rPr>
          <w:i/>
          <w:noProof/>
        </w:rPr>
        <w:t xml:space="preserve"> Healthc</w:t>
      </w:r>
      <w:r w:rsidR="00372DDB">
        <w:rPr>
          <w:i/>
          <w:noProof/>
        </w:rPr>
        <w:t>are</w:t>
      </w:r>
      <w:r w:rsidRPr="0003320E">
        <w:rPr>
          <w:i/>
          <w:noProof/>
        </w:rPr>
        <w:t xml:space="preserve"> Mater</w:t>
      </w:r>
      <w:r w:rsidR="00372DDB">
        <w:rPr>
          <w:i/>
          <w:noProof/>
        </w:rPr>
        <w:t>ials</w:t>
      </w:r>
      <w:r w:rsidRPr="0003320E">
        <w:rPr>
          <w:i/>
          <w:noProof/>
        </w:rPr>
        <w:t>.</w:t>
      </w:r>
      <w:r w:rsidRPr="0003320E">
        <w:rPr>
          <w:noProof/>
        </w:rPr>
        <w:t xml:space="preserve"> </w:t>
      </w:r>
      <w:r w:rsidRPr="0003320E">
        <w:rPr>
          <w:b/>
          <w:noProof/>
        </w:rPr>
        <w:t>4</w:t>
      </w:r>
      <w:r w:rsidRPr="0003320E">
        <w:rPr>
          <w:noProof/>
        </w:rPr>
        <w:t xml:space="preserve"> (17), 2677-2687 (2015).</w:t>
      </w:r>
    </w:p>
    <w:p w14:paraId="005F4E82" w14:textId="061DAE82" w:rsidR="0003320E" w:rsidRPr="0003320E" w:rsidRDefault="0003320E" w:rsidP="001A77A9">
      <w:pPr>
        <w:pStyle w:val="EndNoteBibliography"/>
        <w:jc w:val="both"/>
        <w:rPr>
          <w:noProof/>
        </w:rPr>
      </w:pPr>
      <w:r w:rsidRPr="0003320E">
        <w:rPr>
          <w:noProof/>
        </w:rPr>
        <w:t>14</w:t>
      </w:r>
      <w:r w:rsidR="001A77A9">
        <w:rPr>
          <w:noProof/>
        </w:rPr>
        <w:t>.</w:t>
      </w:r>
      <w:r w:rsidRPr="0003320E">
        <w:rPr>
          <w:noProof/>
        </w:rPr>
        <w:tab/>
        <w:t>Tous, E., Purcell, B., Ifkovits, J. L.</w:t>
      </w:r>
      <w:r w:rsidR="00696455">
        <w:rPr>
          <w:noProof/>
        </w:rPr>
        <w:t>,</w:t>
      </w:r>
      <w:r w:rsidRPr="0003320E">
        <w:rPr>
          <w:noProof/>
        </w:rPr>
        <w:t xml:space="preserve"> Burdick, J. A. Injectable acellular hydrogels for cardiac repair. </w:t>
      </w:r>
      <w:r w:rsidRPr="0003320E">
        <w:rPr>
          <w:i/>
          <w:noProof/>
        </w:rPr>
        <w:t xml:space="preserve">Journal of </w:t>
      </w:r>
      <w:r w:rsidR="00372DDB">
        <w:rPr>
          <w:i/>
          <w:noProof/>
        </w:rPr>
        <w:t>C</w:t>
      </w:r>
      <w:r w:rsidRPr="0003320E">
        <w:rPr>
          <w:i/>
          <w:noProof/>
        </w:rPr>
        <w:t xml:space="preserve">ardiovascular </w:t>
      </w:r>
      <w:r w:rsidR="00372DDB">
        <w:rPr>
          <w:i/>
          <w:noProof/>
        </w:rPr>
        <w:t>T</w:t>
      </w:r>
      <w:r w:rsidRPr="0003320E">
        <w:rPr>
          <w:i/>
          <w:noProof/>
        </w:rPr>
        <w:t xml:space="preserve">ranslational </w:t>
      </w:r>
      <w:r w:rsidR="00372DDB">
        <w:rPr>
          <w:i/>
          <w:noProof/>
        </w:rPr>
        <w:t>R</w:t>
      </w:r>
      <w:r w:rsidRPr="0003320E">
        <w:rPr>
          <w:i/>
          <w:noProof/>
        </w:rPr>
        <w:t>esearch.</w:t>
      </w:r>
      <w:r w:rsidRPr="0003320E">
        <w:rPr>
          <w:noProof/>
        </w:rPr>
        <w:t xml:space="preserve"> </w:t>
      </w:r>
      <w:r w:rsidRPr="0003320E">
        <w:rPr>
          <w:b/>
          <w:noProof/>
        </w:rPr>
        <w:t>4</w:t>
      </w:r>
      <w:r w:rsidRPr="0003320E">
        <w:rPr>
          <w:noProof/>
        </w:rPr>
        <w:t xml:space="preserve"> (5), 528-542 (2011).</w:t>
      </w:r>
    </w:p>
    <w:p w14:paraId="5459B8BB" w14:textId="4C1E3094" w:rsidR="0003320E" w:rsidRPr="0003320E" w:rsidRDefault="0003320E" w:rsidP="001A77A9">
      <w:pPr>
        <w:pStyle w:val="EndNoteBibliography"/>
        <w:jc w:val="both"/>
        <w:rPr>
          <w:noProof/>
        </w:rPr>
      </w:pPr>
      <w:r w:rsidRPr="0003320E">
        <w:rPr>
          <w:noProof/>
        </w:rPr>
        <w:t>15</w:t>
      </w:r>
      <w:r w:rsidR="001A77A9">
        <w:rPr>
          <w:noProof/>
        </w:rPr>
        <w:t>.</w:t>
      </w:r>
      <w:r w:rsidRPr="0003320E">
        <w:rPr>
          <w:noProof/>
        </w:rPr>
        <w:tab/>
        <w:t>Zhao, X.</w:t>
      </w:r>
      <w:r w:rsidRPr="001A77A9">
        <w:rPr>
          <w:iCs/>
          <w:noProof/>
        </w:rPr>
        <w:t xml:space="preserve"> et al.</w:t>
      </w:r>
      <w:r w:rsidRPr="0003320E">
        <w:rPr>
          <w:noProof/>
        </w:rPr>
        <w:t xml:space="preserve"> Antibacterial anti-oxidant electroactive injectable hydrogel as self-healing wound dressing with hemostasis and adhesiveness for cutaneous wound healing. </w:t>
      </w:r>
      <w:r w:rsidRPr="0003320E">
        <w:rPr>
          <w:i/>
          <w:noProof/>
        </w:rPr>
        <w:t>Biomaterials.</w:t>
      </w:r>
      <w:r w:rsidRPr="0003320E">
        <w:rPr>
          <w:noProof/>
        </w:rPr>
        <w:t xml:space="preserve"> </w:t>
      </w:r>
      <w:r w:rsidRPr="0003320E">
        <w:rPr>
          <w:b/>
          <w:noProof/>
        </w:rPr>
        <w:t>122</w:t>
      </w:r>
      <w:r w:rsidR="001A77A9">
        <w:rPr>
          <w:noProof/>
        </w:rPr>
        <w:t xml:space="preserve">, </w:t>
      </w:r>
      <w:r w:rsidRPr="0003320E">
        <w:rPr>
          <w:noProof/>
        </w:rPr>
        <w:t>34-47 (2017).</w:t>
      </w:r>
    </w:p>
    <w:p w14:paraId="558097FC" w14:textId="6DC3BBD1" w:rsidR="0003320E" w:rsidRPr="0003320E" w:rsidRDefault="0003320E" w:rsidP="001A77A9">
      <w:pPr>
        <w:pStyle w:val="EndNoteBibliography"/>
        <w:jc w:val="both"/>
        <w:rPr>
          <w:noProof/>
        </w:rPr>
      </w:pPr>
      <w:r w:rsidRPr="0003320E">
        <w:rPr>
          <w:noProof/>
        </w:rPr>
        <w:t>16</w:t>
      </w:r>
      <w:r w:rsidR="001A77A9">
        <w:rPr>
          <w:noProof/>
        </w:rPr>
        <w:t>.</w:t>
      </w:r>
      <w:r w:rsidRPr="0003320E">
        <w:rPr>
          <w:noProof/>
        </w:rPr>
        <w:tab/>
        <w:t>Johnson, T. D.</w:t>
      </w:r>
      <w:r w:rsidR="00696455">
        <w:rPr>
          <w:noProof/>
        </w:rPr>
        <w:t>,</w:t>
      </w:r>
      <w:r w:rsidRPr="0003320E">
        <w:rPr>
          <w:noProof/>
        </w:rPr>
        <w:t xml:space="preserve"> Christman, K. L. Injectable hydrogel therapies and their delivery strategies for treating myocardial infarction. </w:t>
      </w:r>
      <w:r w:rsidRPr="0003320E">
        <w:rPr>
          <w:i/>
          <w:noProof/>
        </w:rPr>
        <w:t xml:space="preserve">Expert </w:t>
      </w:r>
      <w:r w:rsidR="00372DDB">
        <w:rPr>
          <w:i/>
          <w:noProof/>
        </w:rPr>
        <w:t>O</w:t>
      </w:r>
      <w:r w:rsidRPr="0003320E">
        <w:rPr>
          <w:i/>
          <w:noProof/>
        </w:rPr>
        <w:t xml:space="preserve">pinion on </w:t>
      </w:r>
      <w:r w:rsidR="00372DDB">
        <w:rPr>
          <w:i/>
          <w:noProof/>
        </w:rPr>
        <w:t>D</w:t>
      </w:r>
      <w:r w:rsidRPr="0003320E">
        <w:rPr>
          <w:i/>
          <w:noProof/>
        </w:rPr>
        <w:t xml:space="preserve">rug </w:t>
      </w:r>
      <w:r w:rsidR="00372DDB">
        <w:rPr>
          <w:i/>
          <w:noProof/>
        </w:rPr>
        <w:t>D</w:t>
      </w:r>
      <w:r w:rsidRPr="0003320E">
        <w:rPr>
          <w:i/>
          <w:noProof/>
        </w:rPr>
        <w:t>elivery.</w:t>
      </w:r>
      <w:r w:rsidRPr="0003320E">
        <w:rPr>
          <w:noProof/>
        </w:rPr>
        <w:t xml:space="preserve"> </w:t>
      </w:r>
      <w:r w:rsidRPr="0003320E">
        <w:rPr>
          <w:b/>
          <w:noProof/>
        </w:rPr>
        <w:t>10</w:t>
      </w:r>
      <w:r w:rsidRPr="0003320E">
        <w:rPr>
          <w:noProof/>
        </w:rPr>
        <w:t xml:space="preserve"> (1), 59-72 (2013).</w:t>
      </w:r>
    </w:p>
    <w:p w14:paraId="3C7A45E7" w14:textId="65F6355F" w:rsidR="0003320E" w:rsidRPr="0003320E" w:rsidRDefault="0003320E" w:rsidP="001A77A9">
      <w:pPr>
        <w:pStyle w:val="EndNoteBibliography"/>
        <w:jc w:val="both"/>
        <w:rPr>
          <w:noProof/>
        </w:rPr>
      </w:pPr>
      <w:r w:rsidRPr="0003320E">
        <w:rPr>
          <w:noProof/>
        </w:rPr>
        <w:t>17</w:t>
      </w:r>
      <w:r w:rsidR="001A77A9">
        <w:rPr>
          <w:noProof/>
        </w:rPr>
        <w:t>.</w:t>
      </w:r>
      <w:r w:rsidRPr="0003320E">
        <w:rPr>
          <w:noProof/>
        </w:rPr>
        <w:tab/>
        <w:t>Kleinman, H. K.</w:t>
      </w:r>
      <w:r w:rsidR="00696455">
        <w:rPr>
          <w:noProof/>
        </w:rPr>
        <w:t>,</w:t>
      </w:r>
      <w:r w:rsidRPr="0003320E">
        <w:rPr>
          <w:noProof/>
        </w:rPr>
        <w:t xml:space="preserve"> Martin, G. R. in </w:t>
      </w:r>
      <w:r w:rsidRPr="0003320E">
        <w:rPr>
          <w:i/>
          <w:noProof/>
        </w:rPr>
        <w:t xml:space="preserve">Seminars in </w:t>
      </w:r>
      <w:r w:rsidR="008075DC">
        <w:rPr>
          <w:i/>
          <w:noProof/>
        </w:rPr>
        <w:t>C</w:t>
      </w:r>
      <w:r w:rsidRPr="0003320E">
        <w:rPr>
          <w:i/>
          <w:noProof/>
        </w:rPr>
        <w:t xml:space="preserve">ancer </w:t>
      </w:r>
      <w:r w:rsidR="008075DC">
        <w:rPr>
          <w:i/>
          <w:noProof/>
        </w:rPr>
        <w:t>B</w:t>
      </w:r>
      <w:r w:rsidRPr="0003320E">
        <w:rPr>
          <w:i/>
          <w:noProof/>
        </w:rPr>
        <w:t>iology.</w:t>
      </w:r>
      <w:r w:rsidRPr="0003320E">
        <w:rPr>
          <w:noProof/>
        </w:rPr>
        <w:t xml:space="preserve"> 378-386</w:t>
      </w:r>
      <w:r w:rsidR="001A77A9">
        <w:rPr>
          <w:noProof/>
        </w:rPr>
        <w:t xml:space="preserve">. </w:t>
      </w:r>
      <w:r w:rsidRPr="0003320E">
        <w:rPr>
          <w:noProof/>
        </w:rPr>
        <w:t>Elsevier.</w:t>
      </w:r>
    </w:p>
    <w:p w14:paraId="40C745E2" w14:textId="1447D571" w:rsidR="0003320E" w:rsidRPr="0003320E" w:rsidRDefault="0003320E" w:rsidP="001A77A9">
      <w:pPr>
        <w:pStyle w:val="EndNoteBibliography"/>
        <w:jc w:val="both"/>
        <w:rPr>
          <w:noProof/>
        </w:rPr>
      </w:pPr>
      <w:r w:rsidRPr="0003320E">
        <w:rPr>
          <w:noProof/>
        </w:rPr>
        <w:t>18</w:t>
      </w:r>
      <w:r w:rsidR="001A77A9">
        <w:rPr>
          <w:noProof/>
        </w:rPr>
        <w:t>.</w:t>
      </w:r>
      <w:r w:rsidRPr="0003320E">
        <w:rPr>
          <w:noProof/>
        </w:rPr>
        <w:tab/>
        <w:t>Hickey, J. W.</w:t>
      </w:r>
      <w:r w:rsidRPr="0003320E">
        <w:rPr>
          <w:i/>
          <w:noProof/>
        </w:rPr>
        <w:t xml:space="preserve"> </w:t>
      </w:r>
      <w:r w:rsidRPr="001A77A9">
        <w:rPr>
          <w:iCs/>
          <w:noProof/>
        </w:rPr>
        <w:t xml:space="preserve">et al. </w:t>
      </w:r>
      <w:r w:rsidRPr="0003320E">
        <w:rPr>
          <w:noProof/>
        </w:rPr>
        <w:t xml:space="preserve">Engineering an artificial T‐cell stimulating matrix for immunotherapy. </w:t>
      </w:r>
      <w:r w:rsidRPr="0003320E">
        <w:rPr>
          <w:i/>
          <w:noProof/>
        </w:rPr>
        <w:t>Advanced Materials.</w:t>
      </w:r>
      <w:r w:rsidRPr="0003320E">
        <w:rPr>
          <w:noProof/>
        </w:rPr>
        <w:t xml:space="preserve"> </w:t>
      </w:r>
      <w:r w:rsidRPr="0003320E">
        <w:rPr>
          <w:b/>
          <w:noProof/>
        </w:rPr>
        <w:t>31</w:t>
      </w:r>
      <w:r w:rsidRPr="0003320E">
        <w:rPr>
          <w:noProof/>
        </w:rPr>
        <w:t xml:space="preserve"> (23), 1807359 (2019).</w:t>
      </w:r>
    </w:p>
    <w:p w14:paraId="7B5A98A6" w14:textId="2F84C786" w:rsidR="0003320E" w:rsidRPr="0003320E" w:rsidRDefault="0003320E" w:rsidP="001A77A9">
      <w:pPr>
        <w:pStyle w:val="EndNoteBibliography"/>
        <w:jc w:val="both"/>
        <w:rPr>
          <w:noProof/>
        </w:rPr>
      </w:pPr>
      <w:r w:rsidRPr="0003320E">
        <w:rPr>
          <w:noProof/>
        </w:rPr>
        <w:t>19</w:t>
      </w:r>
      <w:r w:rsidR="001A77A9">
        <w:rPr>
          <w:noProof/>
        </w:rPr>
        <w:t>.</w:t>
      </w:r>
      <w:r w:rsidRPr="0003320E">
        <w:rPr>
          <w:noProof/>
        </w:rPr>
        <w:tab/>
        <w:t>Baumann, M. D.</w:t>
      </w:r>
      <w:r w:rsidRPr="0003320E">
        <w:rPr>
          <w:i/>
          <w:noProof/>
        </w:rPr>
        <w:t xml:space="preserve"> </w:t>
      </w:r>
      <w:r w:rsidRPr="001A77A9">
        <w:rPr>
          <w:iCs/>
          <w:noProof/>
        </w:rPr>
        <w:t>et al. A</w:t>
      </w:r>
      <w:r w:rsidRPr="0003320E">
        <w:rPr>
          <w:noProof/>
        </w:rPr>
        <w:t xml:space="preserve">n injectable drug delivery platform for sustained combination therapy. </w:t>
      </w:r>
      <w:r w:rsidRPr="0003320E">
        <w:rPr>
          <w:i/>
          <w:noProof/>
        </w:rPr>
        <w:t>Journal of Controlled Release.</w:t>
      </w:r>
      <w:r w:rsidRPr="0003320E">
        <w:rPr>
          <w:noProof/>
        </w:rPr>
        <w:t xml:space="preserve"> </w:t>
      </w:r>
      <w:r w:rsidRPr="0003320E">
        <w:rPr>
          <w:b/>
          <w:noProof/>
        </w:rPr>
        <w:t>138</w:t>
      </w:r>
      <w:r w:rsidRPr="0003320E">
        <w:rPr>
          <w:noProof/>
        </w:rPr>
        <w:t xml:space="preserve"> (3), 205-213 (2009).</w:t>
      </w:r>
    </w:p>
    <w:p w14:paraId="04BAB77F" w14:textId="2B709E7F" w:rsidR="0003320E" w:rsidRPr="0003320E" w:rsidRDefault="0003320E" w:rsidP="001A77A9">
      <w:pPr>
        <w:pStyle w:val="EndNoteBibliography"/>
        <w:jc w:val="both"/>
        <w:rPr>
          <w:noProof/>
        </w:rPr>
      </w:pPr>
      <w:r w:rsidRPr="0003320E">
        <w:rPr>
          <w:noProof/>
        </w:rPr>
        <w:t>20</w:t>
      </w:r>
      <w:r w:rsidR="001A77A9">
        <w:rPr>
          <w:noProof/>
        </w:rPr>
        <w:t>.</w:t>
      </w:r>
      <w:r w:rsidRPr="0003320E">
        <w:rPr>
          <w:noProof/>
        </w:rPr>
        <w:tab/>
        <w:t>Trappmann, B.</w:t>
      </w:r>
      <w:r w:rsidRPr="0003320E">
        <w:rPr>
          <w:i/>
          <w:noProof/>
        </w:rPr>
        <w:t xml:space="preserve"> </w:t>
      </w:r>
      <w:r w:rsidRPr="001A77A9">
        <w:rPr>
          <w:iCs/>
          <w:noProof/>
        </w:rPr>
        <w:t>et al.</w:t>
      </w:r>
      <w:r w:rsidRPr="0003320E">
        <w:rPr>
          <w:noProof/>
        </w:rPr>
        <w:t xml:space="preserve"> Matrix degradability controls multicellularity of 3D cell migration. </w:t>
      </w:r>
      <w:r w:rsidRPr="0003320E">
        <w:rPr>
          <w:i/>
          <w:noProof/>
        </w:rPr>
        <w:t>Nature Communications.</w:t>
      </w:r>
      <w:r w:rsidRPr="0003320E">
        <w:rPr>
          <w:noProof/>
        </w:rPr>
        <w:t xml:space="preserve"> </w:t>
      </w:r>
      <w:r w:rsidRPr="0003320E">
        <w:rPr>
          <w:b/>
          <w:noProof/>
        </w:rPr>
        <w:t>8</w:t>
      </w:r>
      <w:r w:rsidRPr="0003320E">
        <w:rPr>
          <w:noProof/>
        </w:rPr>
        <w:t xml:space="preserve"> (1), 1-8 (2017).</w:t>
      </w:r>
    </w:p>
    <w:p w14:paraId="4552A900" w14:textId="1CF7F546" w:rsidR="0003320E" w:rsidRPr="0003320E" w:rsidRDefault="0003320E" w:rsidP="001A77A9">
      <w:pPr>
        <w:pStyle w:val="EndNoteBibliography"/>
        <w:jc w:val="both"/>
        <w:rPr>
          <w:noProof/>
        </w:rPr>
      </w:pPr>
      <w:r w:rsidRPr="0003320E">
        <w:rPr>
          <w:noProof/>
        </w:rPr>
        <w:t>21</w:t>
      </w:r>
      <w:r w:rsidR="001A77A9">
        <w:rPr>
          <w:noProof/>
        </w:rPr>
        <w:t>.</w:t>
      </w:r>
      <w:r w:rsidRPr="0003320E">
        <w:rPr>
          <w:noProof/>
        </w:rPr>
        <w:tab/>
        <w:t>Figueiredo, L.</w:t>
      </w:r>
      <w:r w:rsidRPr="001A77A9">
        <w:rPr>
          <w:iCs/>
          <w:noProof/>
        </w:rPr>
        <w:t xml:space="preserve"> et al.</w:t>
      </w:r>
      <w:r w:rsidRPr="0003320E">
        <w:rPr>
          <w:noProof/>
        </w:rPr>
        <w:t xml:space="preserve"> Assessing glucose and oxygen diffusion in hydrogels for the rational design of 3D stem cell scaffolds in regenerative medicine. </w:t>
      </w:r>
      <w:r w:rsidRPr="0003320E">
        <w:rPr>
          <w:i/>
          <w:noProof/>
        </w:rPr>
        <w:t>J</w:t>
      </w:r>
      <w:r w:rsidR="008075DC">
        <w:rPr>
          <w:i/>
          <w:noProof/>
        </w:rPr>
        <w:t>ournal of</w:t>
      </w:r>
      <w:r w:rsidRPr="0003320E">
        <w:rPr>
          <w:i/>
          <w:noProof/>
        </w:rPr>
        <w:t xml:space="preserve"> Tissue Eng</w:t>
      </w:r>
      <w:r w:rsidR="008075DC">
        <w:rPr>
          <w:i/>
          <w:noProof/>
        </w:rPr>
        <w:t>ineering and</w:t>
      </w:r>
      <w:r w:rsidRPr="0003320E">
        <w:rPr>
          <w:i/>
          <w:noProof/>
        </w:rPr>
        <w:t xml:space="preserve"> Regen</w:t>
      </w:r>
      <w:r w:rsidR="008075DC">
        <w:rPr>
          <w:i/>
          <w:noProof/>
        </w:rPr>
        <w:t>erative</w:t>
      </w:r>
      <w:r w:rsidRPr="0003320E">
        <w:rPr>
          <w:i/>
          <w:noProof/>
        </w:rPr>
        <w:t xml:space="preserve"> Med</w:t>
      </w:r>
      <w:r w:rsidR="008075DC">
        <w:rPr>
          <w:i/>
          <w:noProof/>
        </w:rPr>
        <w:t>icine</w:t>
      </w:r>
      <w:r w:rsidRPr="0003320E">
        <w:rPr>
          <w:i/>
          <w:noProof/>
        </w:rPr>
        <w:t>.</w:t>
      </w:r>
      <w:r w:rsidRPr="0003320E">
        <w:rPr>
          <w:noProof/>
        </w:rPr>
        <w:t xml:space="preserve"> </w:t>
      </w:r>
      <w:r w:rsidRPr="0003320E">
        <w:rPr>
          <w:b/>
          <w:noProof/>
        </w:rPr>
        <w:t>12</w:t>
      </w:r>
      <w:r w:rsidRPr="0003320E">
        <w:rPr>
          <w:noProof/>
        </w:rPr>
        <w:t xml:space="preserve"> (5), 1238-1246 (2018).</w:t>
      </w:r>
    </w:p>
    <w:p w14:paraId="23B13CFD" w14:textId="032B0EDB" w:rsidR="0003320E" w:rsidRPr="0003320E" w:rsidRDefault="0003320E" w:rsidP="001A77A9">
      <w:pPr>
        <w:pStyle w:val="EndNoteBibliography"/>
        <w:jc w:val="both"/>
        <w:rPr>
          <w:noProof/>
        </w:rPr>
      </w:pPr>
      <w:r w:rsidRPr="0003320E">
        <w:rPr>
          <w:noProof/>
        </w:rPr>
        <w:t>22</w:t>
      </w:r>
      <w:r w:rsidR="001A77A9">
        <w:rPr>
          <w:noProof/>
        </w:rPr>
        <w:t>.</w:t>
      </w:r>
      <w:r w:rsidRPr="0003320E">
        <w:rPr>
          <w:noProof/>
        </w:rPr>
        <w:tab/>
        <w:t>Daly, A. C., Riley, L., Segura, T.</w:t>
      </w:r>
      <w:r w:rsidR="00696455">
        <w:rPr>
          <w:noProof/>
        </w:rPr>
        <w:t>,</w:t>
      </w:r>
      <w:r w:rsidRPr="0003320E">
        <w:rPr>
          <w:noProof/>
        </w:rPr>
        <w:t xml:space="preserve"> Burdick, J. A. Hydrogel microparticles for biomedical applications. </w:t>
      </w:r>
      <w:r w:rsidRPr="0003320E">
        <w:rPr>
          <w:i/>
          <w:noProof/>
        </w:rPr>
        <w:t>Nature Reviews Materials.</w:t>
      </w:r>
      <w:r w:rsidRPr="0003320E">
        <w:rPr>
          <w:noProof/>
        </w:rPr>
        <w:t xml:space="preserve"> 1-24 (2019).</w:t>
      </w:r>
    </w:p>
    <w:p w14:paraId="274E7DF4" w14:textId="48865A82" w:rsidR="0003320E" w:rsidRPr="0003320E" w:rsidRDefault="0003320E" w:rsidP="001A77A9">
      <w:pPr>
        <w:pStyle w:val="EndNoteBibliography"/>
        <w:jc w:val="both"/>
        <w:rPr>
          <w:noProof/>
        </w:rPr>
      </w:pPr>
      <w:r w:rsidRPr="0003320E">
        <w:rPr>
          <w:noProof/>
        </w:rPr>
        <w:lastRenderedPageBreak/>
        <w:t>23</w:t>
      </w:r>
      <w:r w:rsidR="001A77A9">
        <w:rPr>
          <w:noProof/>
        </w:rPr>
        <w:t>.</w:t>
      </w:r>
      <w:r w:rsidRPr="0003320E">
        <w:rPr>
          <w:noProof/>
        </w:rPr>
        <w:tab/>
        <w:t>Chaudhuri, O.</w:t>
      </w:r>
      <w:r w:rsidRPr="0003320E">
        <w:rPr>
          <w:i/>
          <w:noProof/>
        </w:rPr>
        <w:t xml:space="preserve"> </w:t>
      </w:r>
      <w:r w:rsidRPr="001A77A9">
        <w:rPr>
          <w:iCs/>
          <w:noProof/>
        </w:rPr>
        <w:t>et al.</w:t>
      </w:r>
      <w:r w:rsidRPr="0003320E">
        <w:rPr>
          <w:noProof/>
        </w:rPr>
        <w:t xml:space="preserve"> Substrate stress relaxation regulates cell spreading. </w:t>
      </w:r>
      <w:r w:rsidRPr="0003320E">
        <w:rPr>
          <w:i/>
          <w:noProof/>
        </w:rPr>
        <w:t>Nature Communications.</w:t>
      </w:r>
      <w:r w:rsidRPr="0003320E">
        <w:rPr>
          <w:noProof/>
        </w:rPr>
        <w:t xml:space="preserve"> </w:t>
      </w:r>
      <w:r w:rsidRPr="0003320E">
        <w:rPr>
          <w:b/>
          <w:noProof/>
        </w:rPr>
        <w:t>6</w:t>
      </w:r>
      <w:r w:rsidRPr="0003320E">
        <w:rPr>
          <w:noProof/>
        </w:rPr>
        <w:t xml:space="preserve"> (1), 1-7 (2015).</w:t>
      </w:r>
    </w:p>
    <w:p w14:paraId="2BCDE1BB" w14:textId="4FFC1E4B" w:rsidR="0003320E" w:rsidRPr="0003320E" w:rsidRDefault="0003320E" w:rsidP="001A77A9">
      <w:pPr>
        <w:pStyle w:val="EndNoteBibliography"/>
        <w:jc w:val="both"/>
        <w:rPr>
          <w:noProof/>
        </w:rPr>
      </w:pPr>
      <w:r w:rsidRPr="0003320E">
        <w:rPr>
          <w:noProof/>
        </w:rPr>
        <w:t>24</w:t>
      </w:r>
      <w:r w:rsidR="001A77A9">
        <w:rPr>
          <w:noProof/>
        </w:rPr>
        <w:t>.</w:t>
      </w:r>
      <w:r w:rsidRPr="0003320E">
        <w:rPr>
          <w:noProof/>
        </w:rPr>
        <w:tab/>
        <w:t>Cai, L., Dewi, R. E.</w:t>
      </w:r>
      <w:r w:rsidR="00696455">
        <w:rPr>
          <w:noProof/>
        </w:rPr>
        <w:t>,</w:t>
      </w:r>
      <w:r w:rsidRPr="0003320E">
        <w:rPr>
          <w:noProof/>
        </w:rPr>
        <w:t xml:space="preserve"> Heilshorn, S. C. Injectable hydrogels with in situ double network formation enhance retention of transplanted stem cells. </w:t>
      </w:r>
      <w:r w:rsidRPr="0003320E">
        <w:rPr>
          <w:i/>
          <w:noProof/>
        </w:rPr>
        <w:t xml:space="preserve">Advanced </w:t>
      </w:r>
      <w:r w:rsidR="008075DC">
        <w:rPr>
          <w:i/>
          <w:noProof/>
        </w:rPr>
        <w:t>F</w:t>
      </w:r>
      <w:r w:rsidRPr="0003320E">
        <w:rPr>
          <w:i/>
          <w:noProof/>
        </w:rPr>
        <w:t xml:space="preserve">unctional </w:t>
      </w:r>
      <w:r w:rsidR="008075DC">
        <w:rPr>
          <w:i/>
          <w:noProof/>
        </w:rPr>
        <w:t>M</w:t>
      </w:r>
      <w:r w:rsidRPr="0003320E">
        <w:rPr>
          <w:i/>
          <w:noProof/>
        </w:rPr>
        <w:t>aterials.</w:t>
      </w:r>
      <w:r w:rsidRPr="0003320E">
        <w:rPr>
          <w:noProof/>
        </w:rPr>
        <w:t xml:space="preserve"> </w:t>
      </w:r>
      <w:r w:rsidRPr="0003320E">
        <w:rPr>
          <w:b/>
          <w:noProof/>
        </w:rPr>
        <w:t>25</w:t>
      </w:r>
      <w:r w:rsidRPr="0003320E">
        <w:rPr>
          <w:noProof/>
        </w:rPr>
        <w:t xml:space="preserve"> (9), 1344-1351</w:t>
      </w:r>
      <w:r w:rsidR="001A77A9">
        <w:rPr>
          <w:noProof/>
        </w:rPr>
        <w:t xml:space="preserve"> </w:t>
      </w:r>
      <w:r w:rsidRPr="0003320E">
        <w:rPr>
          <w:noProof/>
        </w:rPr>
        <w:t>(2015).</w:t>
      </w:r>
    </w:p>
    <w:p w14:paraId="725A38C4" w14:textId="0C31EB9C" w:rsidR="0003320E" w:rsidRPr="0003320E" w:rsidRDefault="0003320E" w:rsidP="001A77A9">
      <w:pPr>
        <w:pStyle w:val="EndNoteBibliography"/>
        <w:jc w:val="both"/>
        <w:rPr>
          <w:noProof/>
        </w:rPr>
      </w:pPr>
      <w:r w:rsidRPr="0003320E">
        <w:rPr>
          <w:noProof/>
        </w:rPr>
        <w:t>25</w:t>
      </w:r>
      <w:r w:rsidR="001A77A9">
        <w:rPr>
          <w:noProof/>
        </w:rPr>
        <w:t>.</w:t>
      </w:r>
      <w:r w:rsidRPr="0003320E">
        <w:rPr>
          <w:noProof/>
        </w:rPr>
        <w:tab/>
        <w:t>Fisher, S. A., Baker, A. E.</w:t>
      </w:r>
      <w:r w:rsidR="00696455">
        <w:rPr>
          <w:noProof/>
        </w:rPr>
        <w:t>,</w:t>
      </w:r>
      <w:r w:rsidRPr="0003320E">
        <w:rPr>
          <w:noProof/>
        </w:rPr>
        <w:t xml:space="preserve"> Shoichet, M. S. Designing peptide and protein modified hydrogels: selecting the optimal conjugation strategy. </w:t>
      </w:r>
      <w:r w:rsidRPr="0003320E">
        <w:rPr>
          <w:i/>
          <w:noProof/>
        </w:rPr>
        <w:t>Journal of the American Chemical Society.</w:t>
      </w:r>
      <w:r w:rsidRPr="0003320E">
        <w:rPr>
          <w:noProof/>
        </w:rPr>
        <w:t xml:space="preserve"> </w:t>
      </w:r>
      <w:r w:rsidRPr="0003320E">
        <w:rPr>
          <w:b/>
          <w:noProof/>
        </w:rPr>
        <w:t>139</w:t>
      </w:r>
      <w:r w:rsidRPr="0003320E">
        <w:rPr>
          <w:noProof/>
        </w:rPr>
        <w:t xml:space="preserve"> (22), 7416-7427 (2017).</w:t>
      </w:r>
    </w:p>
    <w:p w14:paraId="034D00AA" w14:textId="79020D8A" w:rsidR="0003320E" w:rsidRPr="0003320E" w:rsidRDefault="0003320E" w:rsidP="001A77A9">
      <w:pPr>
        <w:pStyle w:val="EndNoteBibliography"/>
        <w:jc w:val="both"/>
        <w:rPr>
          <w:noProof/>
        </w:rPr>
      </w:pPr>
      <w:r w:rsidRPr="0003320E">
        <w:rPr>
          <w:noProof/>
        </w:rPr>
        <w:t>26</w:t>
      </w:r>
      <w:r w:rsidR="001A77A9">
        <w:rPr>
          <w:noProof/>
        </w:rPr>
        <w:t>.</w:t>
      </w:r>
      <w:r w:rsidRPr="0003320E">
        <w:rPr>
          <w:noProof/>
        </w:rPr>
        <w:tab/>
        <w:t>Li, R. H., Altreuter, D. H.</w:t>
      </w:r>
      <w:r w:rsidR="00696455">
        <w:rPr>
          <w:noProof/>
        </w:rPr>
        <w:t>,</w:t>
      </w:r>
      <w:r w:rsidRPr="0003320E">
        <w:rPr>
          <w:noProof/>
        </w:rPr>
        <w:t xml:space="preserve"> Gentile, F. T. Transport characterization of hydrogel matrices for cell encapsulation. </w:t>
      </w:r>
      <w:r w:rsidRPr="0003320E">
        <w:rPr>
          <w:i/>
          <w:noProof/>
        </w:rPr>
        <w:t xml:space="preserve">Biotechnology and </w:t>
      </w:r>
      <w:r w:rsidR="008075DC">
        <w:rPr>
          <w:i/>
          <w:noProof/>
        </w:rPr>
        <w:t>B</w:t>
      </w:r>
      <w:r w:rsidRPr="0003320E">
        <w:rPr>
          <w:i/>
          <w:noProof/>
        </w:rPr>
        <w:t>ioengineering.</w:t>
      </w:r>
      <w:r w:rsidRPr="0003320E">
        <w:rPr>
          <w:noProof/>
        </w:rPr>
        <w:t xml:space="preserve"> </w:t>
      </w:r>
      <w:r w:rsidRPr="0003320E">
        <w:rPr>
          <w:b/>
          <w:noProof/>
        </w:rPr>
        <w:t>50</w:t>
      </w:r>
      <w:r w:rsidRPr="0003320E">
        <w:rPr>
          <w:noProof/>
        </w:rPr>
        <w:t xml:space="preserve"> (4), 365-373 (1996).</w:t>
      </w:r>
    </w:p>
    <w:p w14:paraId="119BB98C" w14:textId="7A91C6B5" w:rsidR="0003320E" w:rsidRPr="0003320E" w:rsidRDefault="0003320E" w:rsidP="001A77A9">
      <w:pPr>
        <w:pStyle w:val="EndNoteBibliography"/>
        <w:jc w:val="both"/>
        <w:rPr>
          <w:noProof/>
        </w:rPr>
      </w:pPr>
      <w:r w:rsidRPr="0003320E">
        <w:rPr>
          <w:noProof/>
        </w:rPr>
        <w:t>27</w:t>
      </w:r>
      <w:r w:rsidR="001A77A9">
        <w:rPr>
          <w:noProof/>
        </w:rPr>
        <w:t>.</w:t>
      </w:r>
      <w:r w:rsidRPr="0003320E">
        <w:rPr>
          <w:noProof/>
        </w:rPr>
        <w:tab/>
        <w:t>Appel, E. A.</w:t>
      </w:r>
      <w:r w:rsidRPr="0003320E">
        <w:rPr>
          <w:i/>
          <w:noProof/>
        </w:rPr>
        <w:t xml:space="preserve"> </w:t>
      </w:r>
      <w:r w:rsidRPr="001A77A9">
        <w:rPr>
          <w:iCs/>
          <w:noProof/>
        </w:rPr>
        <w:t xml:space="preserve">et al. </w:t>
      </w:r>
      <w:r w:rsidRPr="0003320E">
        <w:rPr>
          <w:noProof/>
        </w:rPr>
        <w:t xml:space="preserve">Self-assembled hydrogels utilizing polymer–nanoparticle interactions. </w:t>
      </w:r>
      <w:r w:rsidRPr="0003320E">
        <w:rPr>
          <w:i/>
          <w:noProof/>
        </w:rPr>
        <w:t>Nature Communications.</w:t>
      </w:r>
      <w:r w:rsidRPr="0003320E">
        <w:rPr>
          <w:noProof/>
        </w:rPr>
        <w:t xml:space="preserve"> </w:t>
      </w:r>
      <w:r w:rsidRPr="0003320E">
        <w:rPr>
          <w:b/>
          <w:noProof/>
        </w:rPr>
        <w:t>6</w:t>
      </w:r>
      <w:r w:rsidRPr="0003320E">
        <w:rPr>
          <w:noProof/>
        </w:rPr>
        <w:t xml:space="preserve"> (6295), (2015).</w:t>
      </w:r>
    </w:p>
    <w:p w14:paraId="79FD5068" w14:textId="5E0F304D" w:rsidR="0003320E" w:rsidRPr="0003320E" w:rsidRDefault="0003320E" w:rsidP="001A77A9">
      <w:pPr>
        <w:pStyle w:val="EndNoteBibliography"/>
        <w:jc w:val="both"/>
        <w:rPr>
          <w:noProof/>
        </w:rPr>
      </w:pPr>
      <w:r w:rsidRPr="0003320E">
        <w:rPr>
          <w:noProof/>
        </w:rPr>
        <w:t>28</w:t>
      </w:r>
      <w:r w:rsidR="001A77A9">
        <w:rPr>
          <w:noProof/>
        </w:rPr>
        <w:t>.</w:t>
      </w:r>
      <w:r w:rsidRPr="0003320E">
        <w:rPr>
          <w:noProof/>
        </w:rPr>
        <w:tab/>
        <w:t>Grosskopf, A. K.</w:t>
      </w:r>
      <w:r w:rsidRPr="0003320E">
        <w:rPr>
          <w:i/>
          <w:noProof/>
        </w:rPr>
        <w:t xml:space="preserve"> </w:t>
      </w:r>
      <w:r w:rsidRPr="001A77A9">
        <w:rPr>
          <w:iCs/>
          <w:noProof/>
        </w:rPr>
        <w:t>et al.</w:t>
      </w:r>
      <w:r w:rsidRPr="0003320E">
        <w:rPr>
          <w:noProof/>
        </w:rPr>
        <w:t xml:space="preserve"> Injectable supramolecular polymer-nanoparticle hydrogels enhance human mesenchymal stem cell delivery. </w:t>
      </w:r>
      <w:r w:rsidRPr="0003320E">
        <w:rPr>
          <w:i/>
          <w:noProof/>
        </w:rPr>
        <w:t>Bioeng</w:t>
      </w:r>
      <w:r w:rsidR="008075DC">
        <w:rPr>
          <w:i/>
          <w:noProof/>
        </w:rPr>
        <w:t>ineering</w:t>
      </w:r>
      <w:r w:rsidR="001A77A9">
        <w:rPr>
          <w:i/>
          <w:noProof/>
        </w:rPr>
        <w:t xml:space="preserve"> and</w:t>
      </w:r>
      <w:r w:rsidRPr="0003320E">
        <w:rPr>
          <w:i/>
          <w:noProof/>
        </w:rPr>
        <w:t xml:space="preserve"> Transl</w:t>
      </w:r>
      <w:r w:rsidR="008075DC">
        <w:rPr>
          <w:i/>
          <w:noProof/>
        </w:rPr>
        <w:t>ational</w:t>
      </w:r>
      <w:r w:rsidRPr="0003320E">
        <w:rPr>
          <w:i/>
          <w:noProof/>
        </w:rPr>
        <w:t xml:space="preserve"> Med</w:t>
      </w:r>
      <w:r w:rsidR="008075DC">
        <w:rPr>
          <w:i/>
          <w:noProof/>
        </w:rPr>
        <w:t>icine</w:t>
      </w:r>
      <w:r w:rsidRPr="0003320E">
        <w:rPr>
          <w:i/>
          <w:noProof/>
        </w:rPr>
        <w:t>.</w:t>
      </w:r>
      <w:r w:rsidRPr="0003320E">
        <w:rPr>
          <w:noProof/>
        </w:rPr>
        <w:t xml:space="preserve"> </w:t>
      </w:r>
      <w:r w:rsidRPr="0003320E">
        <w:rPr>
          <w:b/>
          <w:noProof/>
        </w:rPr>
        <w:t>5</w:t>
      </w:r>
      <w:r w:rsidRPr="0003320E">
        <w:rPr>
          <w:noProof/>
        </w:rPr>
        <w:t xml:space="preserve"> (1), e10147 (2020).</w:t>
      </w:r>
    </w:p>
    <w:p w14:paraId="400459A0" w14:textId="624F53FE" w:rsidR="0003320E" w:rsidRPr="0003320E" w:rsidRDefault="0003320E" w:rsidP="001A77A9">
      <w:pPr>
        <w:pStyle w:val="EndNoteBibliography"/>
        <w:jc w:val="both"/>
        <w:rPr>
          <w:noProof/>
        </w:rPr>
      </w:pPr>
      <w:r w:rsidRPr="0003320E">
        <w:rPr>
          <w:noProof/>
        </w:rPr>
        <w:t>29</w:t>
      </w:r>
      <w:r w:rsidR="001A77A9">
        <w:rPr>
          <w:noProof/>
        </w:rPr>
        <w:t>.</w:t>
      </w:r>
      <w:r w:rsidRPr="0003320E">
        <w:rPr>
          <w:noProof/>
        </w:rPr>
        <w:tab/>
        <w:t>Lopez Hernandez, H., Grosskopf, A. K., Stapleton, L. M., Agmon, G.</w:t>
      </w:r>
      <w:r w:rsidR="00696455">
        <w:rPr>
          <w:noProof/>
        </w:rPr>
        <w:t>,</w:t>
      </w:r>
      <w:r w:rsidRPr="0003320E">
        <w:rPr>
          <w:noProof/>
        </w:rPr>
        <w:t xml:space="preserve"> Appel, E. A. Non-</w:t>
      </w:r>
      <w:r w:rsidR="001A77A9" w:rsidRPr="0003320E">
        <w:rPr>
          <w:noProof/>
        </w:rPr>
        <w:t>newtonian polymer-nanoparticle hydrogels enhance cell viability during injec</w:t>
      </w:r>
      <w:r w:rsidRPr="0003320E">
        <w:rPr>
          <w:noProof/>
        </w:rPr>
        <w:t xml:space="preserve">tion. </w:t>
      </w:r>
      <w:r w:rsidRPr="0003320E">
        <w:rPr>
          <w:i/>
          <w:noProof/>
        </w:rPr>
        <w:t>Macromolecular Bioscience.</w:t>
      </w:r>
      <w:r w:rsidRPr="0003320E">
        <w:rPr>
          <w:noProof/>
        </w:rPr>
        <w:t xml:space="preserve"> </w:t>
      </w:r>
      <w:r w:rsidRPr="0003320E">
        <w:rPr>
          <w:b/>
          <w:noProof/>
        </w:rPr>
        <w:t>19</w:t>
      </w:r>
      <w:r w:rsidRPr="0003320E">
        <w:rPr>
          <w:noProof/>
        </w:rPr>
        <w:t xml:space="preserve"> (1), (2019).</w:t>
      </w:r>
    </w:p>
    <w:p w14:paraId="648B52F0" w14:textId="7405E558" w:rsidR="0003320E" w:rsidRPr="0003320E" w:rsidRDefault="0003320E" w:rsidP="001A77A9">
      <w:pPr>
        <w:pStyle w:val="EndNoteBibliography"/>
        <w:jc w:val="both"/>
        <w:rPr>
          <w:noProof/>
        </w:rPr>
      </w:pPr>
      <w:r w:rsidRPr="0003320E">
        <w:rPr>
          <w:noProof/>
        </w:rPr>
        <w:t>30</w:t>
      </w:r>
      <w:r w:rsidR="001A77A9">
        <w:rPr>
          <w:noProof/>
        </w:rPr>
        <w:t>.</w:t>
      </w:r>
      <w:r w:rsidRPr="0003320E">
        <w:rPr>
          <w:noProof/>
        </w:rPr>
        <w:tab/>
        <w:t>Stapleton, L. M.</w:t>
      </w:r>
      <w:r w:rsidRPr="0003320E">
        <w:rPr>
          <w:i/>
          <w:noProof/>
        </w:rPr>
        <w:t xml:space="preserve"> </w:t>
      </w:r>
      <w:r w:rsidRPr="001A77A9">
        <w:rPr>
          <w:iCs/>
          <w:noProof/>
        </w:rPr>
        <w:t>et al.</w:t>
      </w:r>
      <w:r w:rsidRPr="0003320E">
        <w:rPr>
          <w:noProof/>
        </w:rPr>
        <w:t xml:space="preserve"> Use of a supramolecular polymeric hydrogel as an effective post-operative pericardial adhesion barrier. </w:t>
      </w:r>
      <w:r w:rsidRPr="0003320E">
        <w:rPr>
          <w:i/>
          <w:noProof/>
        </w:rPr>
        <w:t>Nature Biomedical Engineering.</w:t>
      </w:r>
      <w:r w:rsidRPr="0003320E">
        <w:rPr>
          <w:noProof/>
        </w:rPr>
        <w:t xml:space="preserve"> </w:t>
      </w:r>
      <w:r w:rsidRPr="0003320E">
        <w:rPr>
          <w:b/>
          <w:noProof/>
        </w:rPr>
        <w:t>3</w:t>
      </w:r>
      <w:r w:rsidRPr="0003320E">
        <w:rPr>
          <w:noProof/>
        </w:rPr>
        <w:t xml:space="preserve"> (8), 611-620 (2019).</w:t>
      </w:r>
    </w:p>
    <w:p w14:paraId="395503D5" w14:textId="7796A0C3" w:rsidR="0003320E" w:rsidRPr="0003320E" w:rsidRDefault="0003320E" w:rsidP="001A77A9">
      <w:pPr>
        <w:pStyle w:val="EndNoteBibliography"/>
        <w:jc w:val="both"/>
        <w:rPr>
          <w:noProof/>
        </w:rPr>
      </w:pPr>
      <w:r w:rsidRPr="0003320E">
        <w:rPr>
          <w:noProof/>
        </w:rPr>
        <w:t>31</w:t>
      </w:r>
      <w:r w:rsidR="001A77A9">
        <w:rPr>
          <w:noProof/>
        </w:rPr>
        <w:t>.</w:t>
      </w:r>
      <w:r w:rsidRPr="0003320E">
        <w:rPr>
          <w:noProof/>
        </w:rPr>
        <w:tab/>
        <w:t>Roth, G. A.</w:t>
      </w:r>
      <w:r w:rsidRPr="0003320E">
        <w:rPr>
          <w:i/>
          <w:noProof/>
        </w:rPr>
        <w:t xml:space="preserve"> </w:t>
      </w:r>
      <w:r w:rsidRPr="001A77A9">
        <w:rPr>
          <w:iCs/>
          <w:noProof/>
        </w:rPr>
        <w:t>et al.</w:t>
      </w:r>
      <w:r w:rsidRPr="0003320E">
        <w:rPr>
          <w:noProof/>
        </w:rPr>
        <w:t xml:space="preserve"> Injectable </w:t>
      </w:r>
      <w:r w:rsidR="001A77A9" w:rsidRPr="0003320E">
        <w:rPr>
          <w:noProof/>
        </w:rPr>
        <w:t>hydrogels for sustained codelivery of subunit vaccines enhance humoral immunit</w:t>
      </w:r>
      <w:r w:rsidRPr="0003320E">
        <w:rPr>
          <w:noProof/>
        </w:rPr>
        <w:t xml:space="preserve">y. </w:t>
      </w:r>
      <w:r w:rsidRPr="0003320E">
        <w:rPr>
          <w:i/>
          <w:noProof/>
        </w:rPr>
        <w:t>ACS Cent</w:t>
      </w:r>
      <w:r w:rsidR="008075DC">
        <w:rPr>
          <w:i/>
          <w:noProof/>
        </w:rPr>
        <w:t>ral</w:t>
      </w:r>
      <w:r w:rsidRPr="0003320E">
        <w:rPr>
          <w:i/>
          <w:noProof/>
        </w:rPr>
        <w:t xml:space="preserve"> Sci</w:t>
      </w:r>
      <w:r w:rsidR="008075DC">
        <w:rPr>
          <w:i/>
          <w:noProof/>
        </w:rPr>
        <w:t>ence</w:t>
      </w:r>
      <w:r w:rsidR="001A77A9">
        <w:rPr>
          <w:noProof/>
        </w:rPr>
        <w:t>.</w:t>
      </w:r>
      <w:r w:rsidRPr="0003320E">
        <w:rPr>
          <w:noProof/>
        </w:rPr>
        <w:t xml:space="preserve"> (2020).</w:t>
      </w:r>
    </w:p>
    <w:p w14:paraId="2DE8E67E" w14:textId="6A83F940" w:rsidR="0003320E" w:rsidRPr="0003320E" w:rsidRDefault="0003320E" w:rsidP="001A77A9">
      <w:pPr>
        <w:pStyle w:val="EndNoteBibliography"/>
        <w:jc w:val="both"/>
        <w:rPr>
          <w:noProof/>
        </w:rPr>
      </w:pPr>
      <w:r w:rsidRPr="0003320E">
        <w:rPr>
          <w:noProof/>
        </w:rPr>
        <w:t>32</w:t>
      </w:r>
      <w:r w:rsidR="001A77A9">
        <w:rPr>
          <w:noProof/>
        </w:rPr>
        <w:t>.</w:t>
      </w:r>
      <w:r w:rsidRPr="0003320E">
        <w:rPr>
          <w:noProof/>
        </w:rPr>
        <w:tab/>
        <w:t>Steele, A. N.</w:t>
      </w:r>
      <w:r w:rsidRPr="0003320E">
        <w:rPr>
          <w:i/>
          <w:noProof/>
        </w:rPr>
        <w:t xml:space="preserve"> </w:t>
      </w:r>
      <w:r w:rsidRPr="001A77A9">
        <w:rPr>
          <w:iCs/>
          <w:noProof/>
        </w:rPr>
        <w:t xml:space="preserve">et al. </w:t>
      </w:r>
      <w:r w:rsidRPr="0003320E">
        <w:rPr>
          <w:noProof/>
        </w:rPr>
        <w:t xml:space="preserve">A </w:t>
      </w:r>
      <w:r w:rsidR="001A77A9" w:rsidRPr="0003320E">
        <w:rPr>
          <w:noProof/>
        </w:rPr>
        <w:t>biocompatible therapeutic catheter‐deliverable hydrogel for in situ tissue engineerin</w:t>
      </w:r>
      <w:r w:rsidRPr="0003320E">
        <w:rPr>
          <w:noProof/>
        </w:rPr>
        <w:t xml:space="preserve">g. </w:t>
      </w:r>
      <w:r w:rsidRPr="0003320E">
        <w:rPr>
          <w:i/>
          <w:noProof/>
        </w:rPr>
        <w:t>Adv</w:t>
      </w:r>
      <w:r w:rsidR="008075DC">
        <w:rPr>
          <w:i/>
          <w:noProof/>
        </w:rPr>
        <w:t>anced</w:t>
      </w:r>
      <w:r w:rsidRPr="0003320E">
        <w:rPr>
          <w:i/>
          <w:noProof/>
        </w:rPr>
        <w:t xml:space="preserve"> Healthc</w:t>
      </w:r>
      <w:r w:rsidR="008075DC">
        <w:rPr>
          <w:i/>
          <w:noProof/>
        </w:rPr>
        <w:t>are</w:t>
      </w:r>
      <w:r w:rsidRPr="0003320E">
        <w:rPr>
          <w:i/>
          <w:noProof/>
        </w:rPr>
        <w:t xml:space="preserve"> Mater</w:t>
      </w:r>
      <w:r w:rsidR="008075DC">
        <w:rPr>
          <w:i/>
          <w:noProof/>
        </w:rPr>
        <w:t>ials</w:t>
      </w:r>
      <w:r w:rsidRPr="0003320E">
        <w:rPr>
          <w:i/>
          <w:noProof/>
        </w:rPr>
        <w:t>.</w:t>
      </w:r>
      <w:r w:rsidRPr="0003320E">
        <w:rPr>
          <w:noProof/>
        </w:rPr>
        <w:t xml:space="preserve"> </w:t>
      </w:r>
      <w:r w:rsidRPr="0003320E">
        <w:rPr>
          <w:b/>
          <w:noProof/>
        </w:rPr>
        <w:t>8</w:t>
      </w:r>
      <w:r w:rsidRPr="0003320E">
        <w:rPr>
          <w:noProof/>
        </w:rPr>
        <w:t xml:space="preserve"> (5), 1801147 (2019).</w:t>
      </w:r>
    </w:p>
    <w:p w14:paraId="41BC0D5B" w14:textId="62070867" w:rsidR="0003320E" w:rsidRPr="0003320E" w:rsidRDefault="0003320E" w:rsidP="001A77A9">
      <w:pPr>
        <w:pStyle w:val="EndNoteBibliography"/>
        <w:jc w:val="both"/>
        <w:rPr>
          <w:noProof/>
        </w:rPr>
      </w:pPr>
      <w:r w:rsidRPr="0003320E">
        <w:rPr>
          <w:noProof/>
        </w:rPr>
        <w:t>33</w:t>
      </w:r>
      <w:r w:rsidR="001A77A9">
        <w:rPr>
          <w:noProof/>
        </w:rPr>
        <w:t>.</w:t>
      </w:r>
      <w:r w:rsidRPr="0003320E">
        <w:rPr>
          <w:noProof/>
        </w:rPr>
        <w:tab/>
        <w:t>Fenton, O. S.</w:t>
      </w:r>
      <w:r w:rsidRPr="0003320E">
        <w:rPr>
          <w:i/>
          <w:noProof/>
        </w:rPr>
        <w:t xml:space="preserve"> </w:t>
      </w:r>
      <w:r w:rsidRPr="001A77A9">
        <w:rPr>
          <w:iCs/>
          <w:noProof/>
        </w:rPr>
        <w:t>et al.</w:t>
      </w:r>
      <w:r w:rsidRPr="0003320E">
        <w:rPr>
          <w:noProof/>
        </w:rPr>
        <w:t xml:space="preserve"> Injectable </w:t>
      </w:r>
      <w:r w:rsidR="001A77A9" w:rsidRPr="0003320E">
        <w:rPr>
          <w:noProof/>
        </w:rPr>
        <w:t>polymer–nanoparticle hydrogels for local immune cell recruit</w:t>
      </w:r>
      <w:r w:rsidRPr="0003320E">
        <w:rPr>
          <w:noProof/>
        </w:rPr>
        <w:t xml:space="preserve">ment. </w:t>
      </w:r>
      <w:r w:rsidRPr="0003320E">
        <w:rPr>
          <w:i/>
          <w:noProof/>
        </w:rPr>
        <w:t>Biomacromolecules.</w:t>
      </w:r>
      <w:r w:rsidRPr="0003320E">
        <w:rPr>
          <w:noProof/>
        </w:rPr>
        <w:t xml:space="preserve"> </w:t>
      </w:r>
      <w:r w:rsidRPr="0003320E">
        <w:rPr>
          <w:b/>
          <w:noProof/>
        </w:rPr>
        <w:t>20</w:t>
      </w:r>
      <w:r w:rsidRPr="0003320E">
        <w:rPr>
          <w:noProof/>
        </w:rPr>
        <w:t xml:space="preserve"> (12), 4430-4436</w:t>
      </w:r>
      <w:r w:rsidR="001A77A9">
        <w:rPr>
          <w:noProof/>
        </w:rPr>
        <w:t xml:space="preserve"> </w:t>
      </w:r>
      <w:r w:rsidRPr="0003320E">
        <w:rPr>
          <w:noProof/>
        </w:rPr>
        <w:t>(2019).</w:t>
      </w:r>
    </w:p>
    <w:p w14:paraId="3F57C73A" w14:textId="3CE9AC83" w:rsidR="0003320E" w:rsidRPr="0003320E" w:rsidRDefault="0003320E" w:rsidP="001A77A9">
      <w:pPr>
        <w:pStyle w:val="EndNoteBibliography"/>
        <w:jc w:val="both"/>
        <w:rPr>
          <w:noProof/>
        </w:rPr>
      </w:pPr>
      <w:r w:rsidRPr="0003320E">
        <w:rPr>
          <w:noProof/>
        </w:rPr>
        <w:t>34</w:t>
      </w:r>
      <w:r w:rsidR="001A77A9">
        <w:rPr>
          <w:noProof/>
        </w:rPr>
        <w:t>.</w:t>
      </w:r>
      <w:r w:rsidRPr="0003320E">
        <w:rPr>
          <w:noProof/>
        </w:rPr>
        <w:tab/>
      </w:r>
      <w:r w:rsidR="00EF0515">
        <w:rPr>
          <w:noProof/>
        </w:rPr>
        <w:t>Yu</w:t>
      </w:r>
      <w:r w:rsidRPr="0003320E">
        <w:rPr>
          <w:noProof/>
        </w:rPr>
        <w:t xml:space="preserve">, </w:t>
      </w:r>
      <w:r w:rsidR="00EF0515">
        <w:rPr>
          <w:noProof/>
        </w:rPr>
        <w:t xml:space="preserve">A. </w:t>
      </w:r>
      <w:r w:rsidRPr="0003320E">
        <w:rPr>
          <w:noProof/>
        </w:rPr>
        <w:t>C., Smith, A. A.</w:t>
      </w:r>
      <w:r w:rsidR="00696455">
        <w:rPr>
          <w:noProof/>
        </w:rPr>
        <w:t>,</w:t>
      </w:r>
      <w:r w:rsidRPr="0003320E">
        <w:rPr>
          <w:noProof/>
        </w:rPr>
        <w:t xml:space="preserve"> Appel, E. A. Structural considerations for physical hydrogels based on polymer–nanoparticle interactions. </w:t>
      </w:r>
      <w:r w:rsidRPr="0003320E">
        <w:rPr>
          <w:i/>
          <w:noProof/>
        </w:rPr>
        <w:t>Molecular Systems Design &amp; Engineering.</w:t>
      </w:r>
      <w:r w:rsidRPr="0003320E">
        <w:rPr>
          <w:noProof/>
        </w:rPr>
        <w:t xml:space="preserve"> </w:t>
      </w:r>
      <w:r w:rsidRPr="0003320E">
        <w:rPr>
          <w:b/>
          <w:noProof/>
        </w:rPr>
        <w:t>5</w:t>
      </w:r>
      <w:r w:rsidRPr="0003320E">
        <w:rPr>
          <w:noProof/>
        </w:rPr>
        <w:t xml:space="preserve"> (1), 401-407 (2020).</w:t>
      </w:r>
    </w:p>
    <w:p w14:paraId="2F0FEE97" w14:textId="70DDED54" w:rsidR="0003320E" w:rsidRPr="0003320E" w:rsidRDefault="0003320E" w:rsidP="001A77A9">
      <w:pPr>
        <w:pStyle w:val="EndNoteBibliography"/>
        <w:jc w:val="both"/>
        <w:rPr>
          <w:noProof/>
        </w:rPr>
      </w:pPr>
      <w:r w:rsidRPr="0003320E">
        <w:rPr>
          <w:noProof/>
        </w:rPr>
        <w:t>35</w:t>
      </w:r>
      <w:r w:rsidR="001A77A9">
        <w:rPr>
          <w:noProof/>
        </w:rPr>
        <w:t>.</w:t>
      </w:r>
      <w:r w:rsidRPr="0003320E">
        <w:rPr>
          <w:noProof/>
        </w:rPr>
        <w:tab/>
        <w:t>Wisdom, K.</w:t>
      </w:r>
      <w:r w:rsidR="00696455">
        <w:rPr>
          <w:noProof/>
        </w:rPr>
        <w:t>,</w:t>
      </w:r>
      <w:r w:rsidRPr="0003320E">
        <w:rPr>
          <w:noProof/>
        </w:rPr>
        <w:t xml:space="preserve"> Chaudhuri, O. in </w:t>
      </w:r>
      <w:r w:rsidRPr="0003320E">
        <w:rPr>
          <w:i/>
          <w:noProof/>
        </w:rPr>
        <w:t>3D Cell Culture: Methods and Protocols</w:t>
      </w:r>
      <w:r w:rsidR="00744504">
        <w:rPr>
          <w:i/>
          <w:noProof/>
        </w:rPr>
        <w:t>.</w:t>
      </w:r>
      <w:r w:rsidR="00744504" w:rsidRPr="0003320E">
        <w:rPr>
          <w:noProof/>
        </w:rPr>
        <w:t xml:space="preserve"> </w:t>
      </w:r>
      <w:r w:rsidR="00744504">
        <w:rPr>
          <w:noProof/>
        </w:rPr>
        <w:t>E</w:t>
      </w:r>
      <w:r w:rsidRPr="0003320E">
        <w:rPr>
          <w:noProof/>
        </w:rPr>
        <w:t>d</w:t>
      </w:r>
      <w:r w:rsidR="00744504">
        <w:rPr>
          <w:noProof/>
        </w:rPr>
        <w:t>itor:</w:t>
      </w:r>
      <w:r w:rsidRPr="0003320E">
        <w:rPr>
          <w:noProof/>
        </w:rPr>
        <w:t xml:space="preserve"> Zuzana Koledova)  29-37</w:t>
      </w:r>
      <w:r w:rsidR="00744504">
        <w:rPr>
          <w:noProof/>
        </w:rPr>
        <w:t xml:space="preserve">, </w:t>
      </w:r>
      <w:r w:rsidRPr="0003320E">
        <w:rPr>
          <w:noProof/>
        </w:rPr>
        <w:t>Springer New York</w:t>
      </w:r>
      <w:r w:rsidR="00744504">
        <w:rPr>
          <w:noProof/>
        </w:rPr>
        <w:t>.</w:t>
      </w:r>
      <w:r w:rsidRPr="0003320E">
        <w:rPr>
          <w:noProof/>
        </w:rPr>
        <w:t xml:space="preserve"> </w:t>
      </w:r>
      <w:r w:rsidR="00744504">
        <w:rPr>
          <w:noProof/>
        </w:rPr>
        <w:t>(</w:t>
      </w:r>
      <w:r w:rsidRPr="0003320E">
        <w:rPr>
          <w:noProof/>
        </w:rPr>
        <w:t>2017).</w:t>
      </w:r>
    </w:p>
    <w:p w14:paraId="0275D8D1" w14:textId="7071E777" w:rsidR="0003320E" w:rsidRPr="0003320E" w:rsidRDefault="0003320E" w:rsidP="001A77A9">
      <w:pPr>
        <w:pStyle w:val="EndNoteBibliography"/>
        <w:jc w:val="both"/>
        <w:rPr>
          <w:noProof/>
        </w:rPr>
      </w:pPr>
      <w:r w:rsidRPr="0003320E">
        <w:rPr>
          <w:noProof/>
        </w:rPr>
        <w:t>36</w:t>
      </w:r>
      <w:r w:rsidR="001A77A9">
        <w:rPr>
          <w:noProof/>
        </w:rPr>
        <w:t>.</w:t>
      </w:r>
      <w:r w:rsidRPr="0003320E">
        <w:rPr>
          <w:noProof/>
        </w:rPr>
        <w:tab/>
        <w:t>Lohmeijer, B. G.</w:t>
      </w:r>
      <w:r w:rsidRPr="00744504">
        <w:rPr>
          <w:iCs/>
          <w:noProof/>
        </w:rPr>
        <w:t xml:space="preserve"> et al.</w:t>
      </w:r>
      <w:r w:rsidRPr="0003320E">
        <w:rPr>
          <w:noProof/>
        </w:rPr>
        <w:t xml:space="preserve"> Guanidine and amidine organocatalysts for ring-opening polymerization of cyclic esters. </w:t>
      </w:r>
      <w:r w:rsidRPr="0003320E">
        <w:rPr>
          <w:i/>
          <w:noProof/>
        </w:rPr>
        <w:t>Macromolecules.</w:t>
      </w:r>
      <w:r w:rsidRPr="0003320E">
        <w:rPr>
          <w:noProof/>
        </w:rPr>
        <w:t xml:space="preserve"> </w:t>
      </w:r>
      <w:r w:rsidRPr="0003320E">
        <w:rPr>
          <w:b/>
          <w:noProof/>
        </w:rPr>
        <w:t>39</w:t>
      </w:r>
      <w:r w:rsidRPr="0003320E">
        <w:rPr>
          <w:noProof/>
        </w:rPr>
        <w:t xml:space="preserve"> (25), 8574-8583 (2006).</w:t>
      </w:r>
    </w:p>
    <w:p w14:paraId="5D8C6022" w14:textId="13BCB28F" w:rsidR="0003320E" w:rsidRPr="0003320E" w:rsidRDefault="0003320E" w:rsidP="001A77A9">
      <w:pPr>
        <w:pStyle w:val="EndNoteBibliography"/>
        <w:jc w:val="both"/>
        <w:rPr>
          <w:noProof/>
        </w:rPr>
      </w:pPr>
      <w:r w:rsidRPr="0003320E">
        <w:rPr>
          <w:noProof/>
        </w:rPr>
        <w:t>37</w:t>
      </w:r>
      <w:r w:rsidR="001A77A9">
        <w:rPr>
          <w:noProof/>
        </w:rPr>
        <w:t>.</w:t>
      </w:r>
      <w:r w:rsidRPr="0003320E">
        <w:rPr>
          <w:noProof/>
        </w:rPr>
        <w:tab/>
        <w:t>Cheng, J.</w:t>
      </w:r>
      <w:r w:rsidRPr="0003320E">
        <w:rPr>
          <w:i/>
          <w:noProof/>
        </w:rPr>
        <w:t xml:space="preserve"> </w:t>
      </w:r>
      <w:r w:rsidRPr="00744504">
        <w:rPr>
          <w:iCs/>
          <w:noProof/>
        </w:rPr>
        <w:t>et al.</w:t>
      </w:r>
      <w:r w:rsidRPr="0003320E">
        <w:rPr>
          <w:noProof/>
        </w:rPr>
        <w:t xml:space="preserve"> Formulation of functionalized PLGA–PEG nanoparticles for in vivo targeted drug delivery. </w:t>
      </w:r>
      <w:r w:rsidRPr="0003320E">
        <w:rPr>
          <w:i/>
          <w:noProof/>
        </w:rPr>
        <w:t>Biomaterials.</w:t>
      </w:r>
      <w:r w:rsidRPr="0003320E">
        <w:rPr>
          <w:noProof/>
        </w:rPr>
        <w:t xml:space="preserve"> </w:t>
      </w:r>
      <w:r w:rsidRPr="0003320E">
        <w:rPr>
          <w:b/>
          <w:noProof/>
        </w:rPr>
        <w:t>28</w:t>
      </w:r>
      <w:r w:rsidRPr="0003320E">
        <w:rPr>
          <w:noProof/>
        </w:rPr>
        <w:t xml:space="preserve"> (5), 869-876 (2007).</w:t>
      </w:r>
    </w:p>
    <w:p w14:paraId="5E19518F" w14:textId="39134F07" w:rsidR="0003320E" w:rsidRPr="0003320E" w:rsidRDefault="0003320E" w:rsidP="001A77A9">
      <w:pPr>
        <w:pStyle w:val="EndNoteBibliography"/>
        <w:jc w:val="both"/>
        <w:rPr>
          <w:noProof/>
        </w:rPr>
      </w:pPr>
      <w:r w:rsidRPr="0003320E">
        <w:rPr>
          <w:noProof/>
        </w:rPr>
        <w:t>38</w:t>
      </w:r>
      <w:r w:rsidR="001A77A9">
        <w:rPr>
          <w:noProof/>
        </w:rPr>
        <w:t>.</w:t>
      </w:r>
      <w:r w:rsidRPr="0003320E">
        <w:rPr>
          <w:noProof/>
        </w:rPr>
        <w:tab/>
        <w:t>Meis, C. M.</w:t>
      </w:r>
      <w:r w:rsidRPr="0003320E">
        <w:rPr>
          <w:i/>
          <w:noProof/>
        </w:rPr>
        <w:t xml:space="preserve"> </w:t>
      </w:r>
      <w:r w:rsidRPr="00744504">
        <w:rPr>
          <w:iCs/>
          <w:noProof/>
        </w:rPr>
        <w:t>et al.</w:t>
      </w:r>
      <w:r w:rsidRPr="0003320E">
        <w:rPr>
          <w:noProof/>
        </w:rPr>
        <w:t xml:space="preserve"> Self-</w:t>
      </w:r>
      <w:r w:rsidR="00744504" w:rsidRPr="0003320E">
        <w:rPr>
          <w:noProof/>
        </w:rPr>
        <w:t>assembled, dilution-responsive hydrogels for enhanced thermal stability of insulin biopharmac</w:t>
      </w:r>
      <w:r w:rsidRPr="0003320E">
        <w:rPr>
          <w:noProof/>
        </w:rPr>
        <w:t xml:space="preserve">euticals. </w:t>
      </w:r>
      <w:r w:rsidRPr="0003320E">
        <w:rPr>
          <w:i/>
          <w:noProof/>
        </w:rPr>
        <w:t>ACS Biomaterials Science &amp; Engineering.</w:t>
      </w:r>
      <w:r w:rsidRPr="0003320E">
        <w:rPr>
          <w:noProof/>
        </w:rPr>
        <w:t xml:space="preserve"> (2020).</w:t>
      </w:r>
    </w:p>
    <w:p w14:paraId="11407F41" w14:textId="1DD6FA08" w:rsidR="0003320E" w:rsidRPr="0003320E" w:rsidRDefault="0003320E" w:rsidP="001A77A9">
      <w:pPr>
        <w:pStyle w:val="EndNoteBibliography"/>
        <w:jc w:val="both"/>
        <w:rPr>
          <w:noProof/>
        </w:rPr>
      </w:pPr>
      <w:r w:rsidRPr="0003320E">
        <w:rPr>
          <w:noProof/>
        </w:rPr>
        <w:t>39</w:t>
      </w:r>
      <w:r w:rsidR="001A77A9">
        <w:rPr>
          <w:noProof/>
        </w:rPr>
        <w:t>.</w:t>
      </w:r>
      <w:r w:rsidRPr="0003320E">
        <w:rPr>
          <w:noProof/>
        </w:rPr>
        <w:tab/>
        <w:t>Franck, A.</w:t>
      </w:r>
      <w:r w:rsidR="00696455">
        <w:rPr>
          <w:noProof/>
        </w:rPr>
        <w:t>,</w:t>
      </w:r>
      <w:r w:rsidRPr="0003320E">
        <w:rPr>
          <w:noProof/>
        </w:rPr>
        <w:t xml:space="preserve"> Germany, T. Viscoelasticity and dynamic mechanical testing. </w:t>
      </w:r>
      <w:r w:rsidRPr="0003320E">
        <w:rPr>
          <w:i/>
          <w:noProof/>
        </w:rPr>
        <w:t>TA Instruments, New Castle, DE, USA AN004.</w:t>
      </w:r>
      <w:r w:rsidRPr="0003320E">
        <w:rPr>
          <w:noProof/>
        </w:rPr>
        <w:t xml:space="preserve"> (1993).</w:t>
      </w:r>
    </w:p>
    <w:p w14:paraId="34740E06" w14:textId="3806A133" w:rsidR="0003320E" w:rsidRPr="0003320E" w:rsidRDefault="0003320E" w:rsidP="001A77A9">
      <w:pPr>
        <w:pStyle w:val="EndNoteBibliography"/>
        <w:jc w:val="both"/>
        <w:rPr>
          <w:noProof/>
        </w:rPr>
      </w:pPr>
      <w:r w:rsidRPr="0003320E">
        <w:rPr>
          <w:noProof/>
        </w:rPr>
        <w:t>40</w:t>
      </w:r>
      <w:r w:rsidR="001A77A9">
        <w:rPr>
          <w:noProof/>
        </w:rPr>
        <w:t>.</w:t>
      </w:r>
      <w:r w:rsidRPr="0003320E">
        <w:rPr>
          <w:noProof/>
        </w:rPr>
        <w:tab/>
        <w:t>Appel, E. A.</w:t>
      </w:r>
      <w:r w:rsidRPr="00744504">
        <w:rPr>
          <w:iCs/>
          <w:noProof/>
        </w:rPr>
        <w:t xml:space="preserve"> et al.</w:t>
      </w:r>
      <w:r w:rsidRPr="0003320E">
        <w:rPr>
          <w:noProof/>
        </w:rPr>
        <w:t xml:space="preserve"> Self-assembled hydrogels utilizing polymer–nanoparticle interactions. </w:t>
      </w:r>
      <w:r w:rsidRPr="0003320E">
        <w:rPr>
          <w:i/>
          <w:noProof/>
        </w:rPr>
        <w:t xml:space="preserve">Nature </w:t>
      </w:r>
      <w:r w:rsidR="00B9024D">
        <w:rPr>
          <w:i/>
          <w:noProof/>
        </w:rPr>
        <w:t>C</w:t>
      </w:r>
      <w:r w:rsidRPr="0003320E">
        <w:rPr>
          <w:i/>
          <w:noProof/>
        </w:rPr>
        <w:t>ommunications.</w:t>
      </w:r>
      <w:r w:rsidRPr="0003320E">
        <w:rPr>
          <w:noProof/>
        </w:rPr>
        <w:t xml:space="preserve"> </w:t>
      </w:r>
      <w:r w:rsidRPr="0003320E">
        <w:rPr>
          <w:b/>
          <w:noProof/>
        </w:rPr>
        <w:t>6</w:t>
      </w:r>
      <w:r w:rsidR="00744504">
        <w:rPr>
          <w:noProof/>
        </w:rPr>
        <w:t xml:space="preserve">, </w:t>
      </w:r>
      <w:r w:rsidRPr="0003320E">
        <w:rPr>
          <w:noProof/>
        </w:rPr>
        <w:t>6295 (2015).</w:t>
      </w:r>
    </w:p>
    <w:p w14:paraId="45389B12" w14:textId="31EFD639" w:rsidR="0003320E" w:rsidRPr="0003320E" w:rsidRDefault="0003320E" w:rsidP="001A77A9">
      <w:pPr>
        <w:pStyle w:val="EndNoteBibliography"/>
        <w:jc w:val="both"/>
        <w:rPr>
          <w:noProof/>
        </w:rPr>
      </w:pPr>
      <w:r w:rsidRPr="0003320E">
        <w:rPr>
          <w:noProof/>
        </w:rPr>
        <w:t>41</w:t>
      </w:r>
      <w:r w:rsidR="001A77A9">
        <w:rPr>
          <w:noProof/>
        </w:rPr>
        <w:t>.</w:t>
      </w:r>
      <w:r w:rsidRPr="0003320E">
        <w:rPr>
          <w:noProof/>
        </w:rPr>
        <w:tab/>
        <w:t>Gallastegui, A.</w:t>
      </w:r>
      <w:r w:rsidRPr="00744504">
        <w:rPr>
          <w:iCs/>
          <w:noProof/>
        </w:rPr>
        <w:t xml:space="preserve"> et al. C</w:t>
      </w:r>
      <w:r w:rsidRPr="0003320E">
        <w:rPr>
          <w:noProof/>
        </w:rPr>
        <w:t xml:space="preserve">ontrolled release of antibiotics from photopolymerized hydrogels: kinetics and microbiological studies. </w:t>
      </w:r>
      <w:r w:rsidRPr="0003320E">
        <w:rPr>
          <w:i/>
          <w:noProof/>
        </w:rPr>
        <w:t>Materials Science and Engineering: C.</w:t>
      </w:r>
      <w:r w:rsidRPr="0003320E">
        <w:rPr>
          <w:noProof/>
        </w:rPr>
        <w:t xml:space="preserve"> </w:t>
      </w:r>
      <w:r w:rsidRPr="0003320E">
        <w:rPr>
          <w:b/>
          <w:noProof/>
        </w:rPr>
        <w:t>102</w:t>
      </w:r>
      <w:r w:rsidR="00744504">
        <w:rPr>
          <w:noProof/>
        </w:rPr>
        <w:t xml:space="preserve">, </w:t>
      </w:r>
      <w:r w:rsidRPr="0003320E">
        <w:rPr>
          <w:noProof/>
        </w:rPr>
        <w:t>896-905 (2019).</w:t>
      </w:r>
    </w:p>
    <w:p w14:paraId="2C97B02A" w14:textId="3C671C8F" w:rsidR="0003320E" w:rsidRPr="0003320E" w:rsidRDefault="0003320E" w:rsidP="001A77A9">
      <w:pPr>
        <w:pStyle w:val="EndNoteBibliography"/>
        <w:jc w:val="both"/>
        <w:rPr>
          <w:noProof/>
        </w:rPr>
      </w:pPr>
      <w:r w:rsidRPr="0003320E">
        <w:rPr>
          <w:noProof/>
        </w:rPr>
        <w:t>42</w:t>
      </w:r>
      <w:r w:rsidR="001A77A9">
        <w:rPr>
          <w:noProof/>
        </w:rPr>
        <w:t>.</w:t>
      </w:r>
      <w:r w:rsidRPr="0003320E">
        <w:rPr>
          <w:noProof/>
        </w:rPr>
        <w:tab/>
        <w:t>Qiao, M., Chen, D., Ma, X.</w:t>
      </w:r>
      <w:r w:rsidR="00696455">
        <w:rPr>
          <w:noProof/>
        </w:rPr>
        <w:t>,</w:t>
      </w:r>
      <w:r w:rsidRPr="0003320E">
        <w:rPr>
          <w:noProof/>
        </w:rPr>
        <w:t xml:space="preserve"> Liu, Y. Injectable biodegradable temperature-responsive PLGA–</w:t>
      </w:r>
      <w:r w:rsidRPr="0003320E">
        <w:rPr>
          <w:noProof/>
        </w:rPr>
        <w:lastRenderedPageBreak/>
        <w:t xml:space="preserve">PEG–PLGA copolymers: synthesis and effect of copolymer composition on the drug release from the copolymer-based hydrogels. </w:t>
      </w:r>
      <w:r w:rsidRPr="0003320E">
        <w:rPr>
          <w:i/>
          <w:noProof/>
        </w:rPr>
        <w:t xml:space="preserve">International </w:t>
      </w:r>
      <w:r w:rsidR="008075DC">
        <w:rPr>
          <w:i/>
          <w:noProof/>
        </w:rPr>
        <w:t>J</w:t>
      </w:r>
      <w:r w:rsidRPr="0003320E">
        <w:rPr>
          <w:i/>
          <w:noProof/>
        </w:rPr>
        <w:t xml:space="preserve">ournal of </w:t>
      </w:r>
      <w:r w:rsidR="008075DC">
        <w:rPr>
          <w:i/>
          <w:noProof/>
        </w:rPr>
        <w:t>P</w:t>
      </w:r>
      <w:r w:rsidRPr="0003320E">
        <w:rPr>
          <w:i/>
          <w:noProof/>
        </w:rPr>
        <w:t>harmaceutics.</w:t>
      </w:r>
      <w:r w:rsidRPr="0003320E">
        <w:rPr>
          <w:noProof/>
        </w:rPr>
        <w:t xml:space="preserve"> </w:t>
      </w:r>
      <w:r w:rsidRPr="0003320E">
        <w:rPr>
          <w:b/>
          <w:noProof/>
        </w:rPr>
        <w:t>294</w:t>
      </w:r>
      <w:r w:rsidRPr="0003320E">
        <w:rPr>
          <w:noProof/>
        </w:rPr>
        <w:t xml:space="preserve"> (1-2), 103-112 (2005).</w:t>
      </w:r>
    </w:p>
    <w:p w14:paraId="16FCA3BC" w14:textId="12FEE456" w:rsidR="0003320E" w:rsidRPr="0003320E" w:rsidRDefault="0003320E" w:rsidP="001A77A9">
      <w:pPr>
        <w:pStyle w:val="EndNoteBibliography"/>
        <w:jc w:val="both"/>
        <w:rPr>
          <w:noProof/>
        </w:rPr>
      </w:pPr>
      <w:r w:rsidRPr="0003320E">
        <w:rPr>
          <w:noProof/>
        </w:rPr>
        <w:t>43</w:t>
      </w:r>
      <w:r w:rsidR="001A77A9">
        <w:rPr>
          <w:noProof/>
        </w:rPr>
        <w:t>.</w:t>
      </w:r>
      <w:r w:rsidRPr="0003320E">
        <w:rPr>
          <w:noProof/>
        </w:rPr>
        <w:tab/>
        <w:t xml:space="preserve">Schlein, M. Insulin Formulation Characterization—The Thioflavin T Assays. </w:t>
      </w:r>
      <w:r w:rsidRPr="0003320E">
        <w:rPr>
          <w:i/>
          <w:noProof/>
        </w:rPr>
        <w:t xml:space="preserve">The AAPS </w:t>
      </w:r>
      <w:r w:rsidR="008075DC">
        <w:rPr>
          <w:i/>
          <w:noProof/>
        </w:rPr>
        <w:t>J</w:t>
      </w:r>
      <w:r w:rsidRPr="0003320E">
        <w:rPr>
          <w:i/>
          <w:noProof/>
        </w:rPr>
        <w:t>ournal.</w:t>
      </w:r>
      <w:r w:rsidRPr="0003320E">
        <w:rPr>
          <w:noProof/>
        </w:rPr>
        <w:t xml:space="preserve"> </w:t>
      </w:r>
      <w:r w:rsidRPr="0003320E">
        <w:rPr>
          <w:b/>
          <w:noProof/>
        </w:rPr>
        <w:t>19</w:t>
      </w:r>
      <w:r w:rsidRPr="0003320E">
        <w:rPr>
          <w:noProof/>
        </w:rPr>
        <w:t xml:space="preserve"> (2), 397-408 (2017).</w:t>
      </w:r>
    </w:p>
    <w:p w14:paraId="2ADBA6E5" w14:textId="0CBF9681" w:rsidR="0003320E" w:rsidRPr="0003320E" w:rsidRDefault="0003320E" w:rsidP="001A77A9">
      <w:pPr>
        <w:pStyle w:val="EndNoteBibliography"/>
        <w:jc w:val="both"/>
        <w:rPr>
          <w:noProof/>
        </w:rPr>
      </w:pPr>
      <w:r w:rsidRPr="0003320E">
        <w:rPr>
          <w:noProof/>
        </w:rPr>
        <w:t>44</w:t>
      </w:r>
      <w:r w:rsidR="001A77A9">
        <w:rPr>
          <w:noProof/>
        </w:rPr>
        <w:t>.</w:t>
      </w:r>
      <w:r w:rsidRPr="0003320E">
        <w:rPr>
          <w:noProof/>
        </w:rPr>
        <w:tab/>
        <w:t>Preibisch, S., Saalfeld, S.</w:t>
      </w:r>
      <w:r w:rsidR="00696455">
        <w:rPr>
          <w:noProof/>
        </w:rPr>
        <w:t>,</w:t>
      </w:r>
      <w:r w:rsidRPr="0003320E">
        <w:rPr>
          <w:noProof/>
        </w:rPr>
        <w:t xml:space="preserve"> Tomancak, P. Globally optimal stitching of tiled 3D microscopic image acquisitions. </w:t>
      </w:r>
      <w:r w:rsidRPr="0003320E">
        <w:rPr>
          <w:i/>
          <w:noProof/>
        </w:rPr>
        <w:t>Bioinformatics.</w:t>
      </w:r>
      <w:r w:rsidRPr="0003320E">
        <w:rPr>
          <w:noProof/>
        </w:rPr>
        <w:t xml:space="preserve"> </w:t>
      </w:r>
      <w:r w:rsidRPr="0003320E">
        <w:rPr>
          <w:b/>
          <w:noProof/>
        </w:rPr>
        <w:t>25</w:t>
      </w:r>
      <w:r w:rsidRPr="0003320E">
        <w:rPr>
          <w:noProof/>
        </w:rPr>
        <w:t xml:space="preserve"> (11), 1463-1465 (2009).</w:t>
      </w:r>
    </w:p>
    <w:p w14:paraId="22967C1C" w14:textId="66CA01D9" w:rsidR="0003320E" w:rsidRPr="0003320E" w:rsidRDefault="0003320E" w:rsidP="001A77A9">
      <w:pPr>
        <w:pStyle w:val="EndNoteBibliography"/>
        <w:jc w:val="both"/>
        <w:rPr>
          <w:noProof/>
        </w:rPr>
      </w:pPr>
      <w:r w:rsidRPr="0003320E">
        <w:rPr>
          <w:noProof/>
        </w:rPr>
        <w:t>45</w:t>
      </w:r>
      <w:r w:rsidR="001A77A9">
        <w:rPr>
          <w:noProof/>
        </w:rPr>
        <w:t>.</w:t>
      </w:r>
      <w:r w:rsidRPr="0003320E">
        <w:rPr>
          <w:noProof/>
        </w:rPr>
        <w:tab/>
        <w:t>Sakas, G., Grimm, M.</w:t>
      </w:r>
      <w:r w:rsidR="00696455">
        <w:rPr>
          <w:noProof/>
        </w:rPr>
        <w:t>,</w:t>
      </w:r>
      <w:r w:rsidRPr="0003320E">
        <w:rPr>
          <w:noProof/>
        </w:rPr>
        <w:t xml:space="preserve"> Savopoulos, A. in </w:t>
      </w:r>
      <w:r w:rsidRPr="0003320E">
        <w:rPr>
          <w:i/>
          <w:noProof/>
        </w:rPr>
        <w:t xml:space="preserve">EUROGRAPHICS </w:t>
      </w:r>
      <w:r w:rsidR="00744504">
        <w:rPr>
          <w:i/>
          <w:noProof/>
        </w:rPr>
        <w:t>w</w:t>
      </w:r>
      <w:r w:rsidRPr="0003320E">
        <w:rPr>
          <w:i/>
          <w:noProof/>
        </w:rPr>
        <w:t>orkshop on Rendering Techniques.</w:t>
      </w:r>
      <w:r w:rsidRPr="0003320E">
        <w:rPr>
          <w:noProof/>
        </w:rPr>
        <w:t xml:space="preserve">  51-63</w:t>
      </w:r>
      <w:r w:rsidR="00744504">
        <w:rPr>
          <w:noProof/>
        </w:rPr>
        <w:t xml:space="preserve">, </w:t>
      </w:r>
      <w:r w:rsidRPr="0003320E">
        <w:rPr>
          <w:noProof/>
        </w:rPr>
        <w:t>Springer.</w:t>
      </w:r>
    </w:p>
    <w:p w14:paraId="56A6B6B5" w14:textId="6BCCBBCC" w:rsidR="0003320E" w:rsidRPr="0003320E" w:rsidRDefault="0003320E" w:rsidP="001A77A9">
      <w:pPr>
        <w:pStyle w:val="EndNoteBibliography"/>
        <w:jc w:val="both"/>
        <w:rPr>
          <w:noProof/>
        </w:rPr>
      </w:pPr>
      <w:r w:rsidRPr="0003320E">
        <w:rPr>
          <w:noProof/>
        </w:rPr>
        <w:t>46</w:t>
      </w:r>
      <w:r w:rsidR="001A77A9">
        <w:rPr>
          <w:noProof/>
        </w:rPr>
        <w:t>.</w:t>
      </w:r>
      <w:r w:rsidRPr="0003320E">
        <w:rPr>
          <w:noProof/>
        </w:rPr>
        <w:tab/>
        <w:t>Axpe, E.</w:t>
      </w:r>
      <w:r w:rsidRPr="00744504">
        <w:rPr>
          <w:iCs/>
          <w:noProof/>
        </w:rPr>
        <w:t xml:space="preserve"> et al. </w:t>
      </w:r>
      <w:r w:rsidRPr="0003320E">
        <w:rPr>
          <w:noProof/>
        </w:rPr>
        <w:t xml:space="preserve">A multiscale model for solute diffusion in hydrogels. </w:t>
      </w:r>
      <w:r w:rsidRPr="0003320E">
        <w:rPr>
          <w:i/>
          <w:noProof/>
        </w:rPr>
        <w:t>Macromolecules.</w:t>
      </w:r>
      <w:r w:rsidRPr="0003320E">
        <w:rPr>
          <w:noProof/>
        </w:rPr>
        <w:t xml:space="preserve"> </w:t>
      </w:r>
      <w:r w:rsidRPr="0003320E">
        <w:rPr>
          <w:b/>
          <w:noProof/>
        </w:rPr>
        <w:t>52</w:t>
      </w:r>
      <w:r w:rsidRPr="0003320E">
        <w:rPr>
          <w:noProof/>
        </w:rPr>
        <w:t xml:space="preserve"> (18), 6889-6897 (2019).</w:t>
      </w:r>
    </w:p>
    <w:p w14:paraId="52996915" w14:textId="0582F68E" w:rsidR="0003320E" w:rsidRPr="0003320E" w:rsidRDefault="0003320E" w:rsidP="001A77A9">
      <w:pPr>
        <w:pStyle w:val="EndNoteBibliography"/>
        <w:jc w:val="both"/>
        <w:rPr>
          <w:noProof/>
        </w:rPr>
      </w:pPr>
      <w:r w:rsidRPr="0003320E">
        <w:rPr>
          <w:noProof/>
        </w:rPr>
        <w:t>47</w:t>
      </w:r>
      <w:r w:rsidR="001A77A9">
        <w:rPr>
          <w:noProof/>
        </w:rPr>
        <w:t>.</w:t>
      </w:r>
      <w:r w:rsidRPr="0003320E">
        <w:rPr>
          <w:noProof/>
        </w:rPr>
        <w:tab/>
        <w:t>Peppas, N., Bures, P., Leobandung, W.</w:t>
      </w:r>
      <w:r w:rsidR="00696455">
        <w:rPr>
          <w:noProof/>
        </w:rPr>
        <w:t>,</w:t>
      </w:r>
      <w:r w:rsidRPr="0003320E">
        <w:rPr>
          <w:noProof/>
        </w:rPr>
        <w:t xml:space="preserve"> Ichikawa, H. Hydrogels in pharmaceutical formulations. </w:t>
      </w:r>
      <w:r w:rsidRPr="0003320E">
        <w:rPr>
          <w:i/>
          <w:noProof/>
        </w:rPr>
        <w:t>European Journal of Pharmaceutics and Biopharmaceutics.</w:t>
      </w:r>
      <w:r w:rsidRPr="0003320E">
        <w:rPr>
          <w:noProof/>
        </w:rPr>
        <w:t xml:space="preserve"> </w:t>
      </w:r>
      <w:r w:rsidRPr="0003320E">
        <w:rPr>
          <w:b/>
          <w:noProof/>
        </w:rPr>
        <w:t>50</w:t>
      </w:r>
      <w:r w:rsidRPr="0003320E">
        <w:rPr>
          <w:noProof/>
        </w:rPr>
        <w:t xml:space="preserve"> (1), 27-46 (2000).</w:t>
      </w:r>
    </w:p>
    <w:p w14:paraId="0C5830EF" w14:textId="7F02F072" w:rsidR="0003320E" w:rsidRPr="0003320E" w:rsidRDefault="0003320E" w:rsidP="001A77A9">
      <w:pPr>
        <w:pStyle w:val="EndNoteBibliography"/>
        <w:jc w:val="both"/>
        <w:rPr>
          <w:noProof/>
        </w:rPr>
      </w:pPr>
      <w:r w:rsidRPr="0003320E">
        <w:rPr>
          <w:noProof/>
        </w:rPr>
        <w:t>48</w:t>
      </w:r>
      <w:r w:rsidR="001A77A9">
        <w:rPr>
          <w:noProof/>
        </w:rPr>
        <w:t>.</w:t>
      </w:r>
      <w:r w:rsidRPr="0003320E">
        <w:rPr>
          <w:noProof/>
        </w:rPr>
        <w:tab/>
        <w:t>Ritger, P. L.</w:t>
      </w:r>
      <w:r w:rsidR="00696455">
        <w:rPr>
          <w:noProof/>
        </w:rPr>
        <w:t>,</w:t>
      </w:r>
      <w:r w:rsidRPr="0003320E">
        <w:rPr>
          <w:noProof/>
        </w:rPr>
        <w:t xml:space="preserve"> Peppas, N. A. A simple equation for description of solute release I. Fickian and non-fickian release from non-swellable devices in the form of slabs, spheres, cylinders or discs. </w:t>
      </w:r>
      <w:r w:rsidRPr="0003320E">
        <w:rPr>
          <w:i/>
          <w:noProof/>
        </w:rPr>
        <w:t>Journal of Controlled Release.</w:t>
      </w:r>
      <w:r w:rsidRPr="0003320E">
        <w:rPr>
          <w:noProof/>
        </w:rPr>
        <w:t xml:space="preserve"> </w:t>
      </w:r>
      <w:r w:rsidRPr="0003320E">
        <w:rPr>
          <w:b/>
          <w:noProof/>
        </w:rPr>
        <w:t>5</w:t>
      </w:r>
      <w:r w:rsidRPr="0003320E">
        <w:rPr>
          <w:noProof/>
        </w:rPr>
        <w:t xml:space="preserve"> (1), 23-36 (1987).</w:t>
      </w:r>
    </w:p>
    <w:p w14:paraId="09EA9A6D" w14:textId="137C4F7F" w:rsidR="0003320E" w:rsidRPr="0003320E" w:rsidRDefault="0003320E" w:rsidP="001A77A9">
      <w:pPr>
        <w:pStyle w:val="EndNoteBibliography"/>
        <w:jc w:val="both"/>
        <w:rPr>
          <w:noProof/>
        </w:rPr>
      </w:pPr>
      <w:r w:rsidRPr="0003320E">
        <w:rPr>
          <w:noProof/>
        </w:rPr>
        <w:t>49</w:t>
      </w:r>
      <w:r w:rsidR="001A77A9">
        <w:rPr>
          <w:noProof/>
        </w:rPr>
        <w:t>.</w:t>
      </w:r>
      <w:r w:rsidRPr="0003320E">
        <w:rPr>
          <w:noProof/>
        </w:rPr>
        <w:tab/>
        <w:t>Reinhart, C. T.</w:t>
      </w:r>
      <w:r w:rsidR="00696455">
        <w:rPr>
          <w:noProof/>
        </w:rPr>
        <w:t>,</w:t>
      </w:r>
      <w:r w:rsidRPr="0003320E">
        <w:rPr>
          <w:noProof/>
        </w:rPr>
        <w:t xml:space="preserve"> Peppas, N. A. Solute diffusion in swollen membranes. Part II. Influence of crosslinking on diffusive properties. </w:t>
      </w:r>
      <w:r w:rsidRPr="0003320E">
        <w:rPr>
          <w:i/>
          <w:noProof/>
        </w:rPr>
        <w:t xml:space="preserve">Journal of </w:t>
      </w:r>
      <w:r w:rsidR="008075DC">
        <w:rPr>
          <w:i/>
          <w:noProof/>
        </w:rPr>
        <w:t>M</w:t>
      </w:r>
      <w:r w:rsidRPr="0003320E">
        <w:rPr>
          <w:i/>
          <w:noProof/>
        </w:rPr>
        <w:t>embrane Science.</w:t>
      </w:r>
      <w:r w:rsidRPr="0003320E">
        <w:rPr>
          <w:noProof/>
        </w:rPr>
        <w:t xml:space="preserve"> </w:t>
      </w:r>
      <w:r w:rsidRPr="0003320E">
        <w:rPr>
          <w:b/>
          <w:noProof/>
        </w:rPr>
        <w:t>18</w:t>
      </w:r>
      <w:r w:rsidR="00744504">
        <w:rPr>
          <w:noProof/>
        </w:rPr>
        <w:t xml:space="preserve">, </w:t>
      </w:r>
      <w:r w:rsidRPr="0003320E">
        <w:rPr>
          <w:noProof/>
        </w:rPr>
        <w:t>227-239 (1984).</w:t>
      </w:r>
    </w:p>
    <w:p w14:paraId="01D25538" w14:textId="60BCA3C7" w:rsidR="0003320E" w:rsidRPr="0003320E" w:rsidRDefault="0003320E" w:rsidP="001A77A9">
      <w:pPr>
        <w:pStyle w:val="EndNoteBibliography"/>
        <w:jc w:val="both"/>
        <w:rPr>
          <w:noProof/>
        </w:rPr>
      </w:pPr>
      <w:r w:rsidRPr="0003320E">
        <w:rPr>
          <w:noProof/>
        </w:rPr>
        <w:t>50</w:t>
      </w:r>
      <w:r w:rsidR="001A77A9">
        <w:rPr>
          <w:noProof/>
        </w:rPr>
        <w:t>.</w:t>
      </w:r>
      <w:r w:rsidRPr="0003320E">
        <w:rPr>
          <w:noProof/>
        </w:rPr>
        <w:tab/>
        <w:t>Salinas, C. N.</w:t>
      </w:r>
      <w:r w:rsidR="00696455">
        <w:rPr>
          <w:noProof/>
        </w:rPr>
        <w:t>,</w:t>
      </w:r>
      <w:r w:rsidRPr="0003320E">
        <w:rPr>
          <w:noProof/>
        </w:rPr>
        <w:t xml:space="preserve"> Anseth, K. S. The influence of the RGD peptide motif and its contextual presentation in PEG gels on human mesenchymal stem cell viability. </w:t>
      </w:r>
      <w:r w:rsidRPr="0003320E">
        <w:rPr>
          <w:i/>
          <w:noProof/>
        </w:rPr>
        <w:t>J</w:t>
      </w:r>
      <w:r w:rsidR="008075DC">
        <w:rPr>
          <w:i/>
          <w:noProof/>
        </w:rPr>
        <w:t>ournal of</w:t>
      </w:r>
      <w:r w:rsidRPr="0003320E">
        <w:rPr>
          <w:i/>
          <w:noProof/>
        </w:rPr>
        <w:t xml:space="preserve"> Tissue Eng</w:t>
      </w:r>
      <w:r w:rsidR="008075DC">
        <w:rPr>
          <w:i/>
          <w:noProof/>
        </w:rPr>
        <w:t>ineering and</w:t>
      </w:r>
      <w:r w:rsidRPr="0003320E">
        <w:rPr>
          <w:i/>
          <w:noProof/>
        </w:rPr>
        <w:t xml:space="preserve"> Regen</w:t>
      </w:r>
      <w:r w:rsidR="008075DC">
        <w:rPr>
          <w:i/>
          <w:noProof/>
        </w:rPr>
        <w:t>erative</w:t>
      </w:r>
      <w:r w:rsidRPr="0003320E">
        <w:rPr>
          <w:i/>
          <w:noProof/>
        </w:rPr>
        <w:t xml:space="preserve"> Med</w:t>
      </w:r>
      <w:r w:rsidR="008075DC">
        <w:rPr>
          <w:i/>
          <w:noProof/>
        </w:rPr>
        <w:t>icine</w:t>
      </w:r>
      <w:r w:rsidRPr="0003320E">
        <w:rPr>
          <w:i/>
          <w:noProof/>
        </w:rPr>
        <w:t>.</w:t>
      </w:r>
      <w:r w:rsidRPr="0003320E">
        <w:rPr>
          <w:noProof/>
        </w:rPr>
        <w:t xml:space="preserve"> </w:t>
      </w:r>
      <w:r w:rsidRPr="0003320E">
        <w:rPr>
          <w:b/>
          <w:noProof/>
        </w:rPr>
        <w:t>2</w:t>
      </w:r>
      <w:r w:rsidRPr="0003320E">
        <w:rPr>
          <w:noProof/>
        </w:rPr>
        <w:t xml:space="preserve"> (5), 296-304 (2008).</w:t>
      </w:r>
    </w:p>
    <w:p w14:paraId="32ACFE6B" w14:textId="4BC36398" w:rsidR="0003320E" w:rsidRPr="0003320E" w:rsidRDefault="0003320E" w:rsidP="001A77A9">
      <w:pPr>
        <w:pStyle w:val="EndNoteBibliography"/>
        <w:jc w:val="both"/>
        <w:rPr>
          <w:noProof/>
        </w:rPr>
      </w:pPr>
      <w:r w:rsidRPr="0003320E">
        <w:rPr>
          <w:noProof/>
        </w:rPr>
        <w:t>51</w:t>
      </w:r>
      <w:r w:rsidR="001A77A9">
        <w:rPr>
          <w:noProof/>
        </w:rPr>
        <w:t>.</w:t>
      </w:r>
      <w:r w:rsidRPr="0003320E">
        <w:rPr>
          <w:noProof/>
        </w:rPr>
        <w:tab/>
        <w:t>Smith, A. A.</w:t>
      </w:r>
      <w:r w:rsidRPr="0003320E">
        <w:rPr>
          <w:i/>
          <w:noProof/>
        </w:rPr>
        <w:t xml:space="preserve"> </w:t>
      </w:r>
      <w:r w:rsidRPr="001A77A9">
        <w:rPr>
          <w:iCs/>
          <w:noProof/>
        </w:rPr>
        <w:t>et al.</w:t>
      </w:r>
      <w:r w:rsidRPr="0003320E">
        <w:rPr>
          <w:noProof/>
        </w:rPr>
        <w:t xml:space="preserve"> Nanoparticles </w:t>
      </w:r>
      <w:r w:rsidR="001A77A9">
        <w:rPr>
          <w:noProof/>
        </w:rPr>
        <w:t>p</w:t>
      </w:r>
      <w:r w:rsidRPr="0003320E">
        <w:rPr>
          <w:noProof/>
        </w:rPr>
        <w:t xml:space="preserve">resenting </w:t>
      </w:r>
      <w:r w:rsidR="001A77A9">
        <w:rPr>
          <w:noProof/>
        </w:rPr>
        <w:t>p</w:t>
      </w:r>
      <w:r w:rsidRPr="0003320E">
        <w:rPr>
          <w:noProof/>
        </w:rPr>
        <w:t xml:space="preserve">otent TLR7/8 </w:t>
      </w:r>
      <w:r w:rsidR="001A77A9">
        <w:rPr>
          <w:noProof/>
        </w:rPr>
        <w:t>a</w:t>
      </w:r>
      <w:r w:rsidRPr="0003320E">
        <w:rPr>
          <w:noProof/>
        </w:rPr>
        <w:t xml:space="preserve">gonists </w:t>
      </w:r>
      <w:r w:rsidR="001A77A9">
        <w:rPr>
          <w:noProof/>
        </w:rPr>
        <w:t>e</w:t>
      </w:r>
      <w:r w:rsidRPr="0003320E">
        <w:rPr>
          <w:noProof/>
        </w:rPr>
        <w:t xml:space="preserve">nhance </w:t>
      </w:r>
      <w:r w:rsidR="001A77A9">
        <w:rPr>
          <w:noProof/>
        </w:rPr>
        <w:t>a</w:t>
      </w:r>
      <w:r w:rsidRPr="0003320E">
        <w:rPr>
          <w:noProof/>
        </w:rPr>
        <w:t xml:space="preserve">nti-PD-L1 </w:t>
      </w:r>
      <w:r w:rsidR="001A77A9">
        <w:rPr>
          <w:noProof/>
        </w:rPr>
        <w:t>i</w:t>
      </w:r>
      <w:r w:rsidRPr="0003320E">
        <w:rPr>
          <w:noProof/>
        </w:rPr>
        <w:t xml:space="preserve">mmunotherapy in </w:t>
      </w:r>
      <w:r w:rsidR="001A77A9">
        <w:rPr>
          <w:noProof/>
        </w:rPr>
        <w:t>c</w:t>
      </w:r>
      <w:r w:rsidRPr="0003320E">
        <w:rPr>
          <w:noProof/>
        </w:rPr>
        <w:t xml:space="preserve">ancer </w:t>
      </w:r>
      <w:r w:rsidR="001A77A9">
        <w:rPr>
          <w:noProof/>
        </w:rPr>
        <w:t>t</w:t>
      </w:r>
      <w:r w:rsidRPr="0003320E">
        <w:rPr>
          <w:noProof/>
        </w:rPr>
        <w:t xml:space="preserve">reatment. </w:t>
      </w:r>
      <w:r w:rsidRPr="0003320E">
        <w:rPr>
          <w:i/>
          <w:noProof/>
        </w:rPr>
        <w:t>Biomacromolecules.</w:t>
      </w:r>
      <w:r w:rsidRPr="0003320E">
        <w:rPr>
          <w:noProof/>
        </w:rPr>
        <w:t xml:space="preserve"> </w:t>
      </w:r>
      <w:r w:rsidRPr="0003320E">
        <w:rPr>
          <w:b/>
          <w:noProof/>
        </w:rPr>
        <w:t>21</w:t>
      </w:r>
      <w:r w:rsidRPr="0003320E">
        <w:rPr>
          <w:noProof/>
        </w:rPr>
        <w:t xml:space="preserve"> (9), 3704-3712 (2020).</w:t>
      </w:r>
    </w:p>
    <w:p w14:paraId="3305414A" w14:textId="3F5C8A9B" w:rsidR="0003320E" w:rsidRPr="0003320E" w:rsidRDefault="0003320E" w:rsidP="001A77A9">
      <w:pPr>
        <w:pStyle w:val="EndNoteBibliography"/>
        <w:jc w:val="both"/>
        <w:rPr>
          <w:noProof/>
        </w:rPr>
      </w:pPr>
      <w:r w:rsidRPr="0003320E">
        <w:rPr>
          <w:noProof/>
        </w:rPr>
        <w:tab/>
      </w:r>
    </w:p>
    <w:p w14:paraId="2C645FA1" w14:textId="67B3410F" w:rsidR="000B285D" w:rsidRDefault="00FC7E06" w:rsidP="001A77A9">
      <w:r>
        <w:fldChar w:fldCharType="end"/>
      </w:r>
    </w:p>
    <w:sectPr w:rsidR="000B285D" w:rsidSect="007F2153">
      <w:headerReference w:type="first" r:id="rId8"/>
      <w:footerReference w:type="first" r:id="rId9"/>
      <w:pgSz w:w="12240" w:h="15840"/>
      <w:pgMar w:top="1440" w:right="1440" w:bottom="1440" w:left="1440" w:header="720" w:footer="605" w:gutter="0"/>
      <w:lnNumType w:countBy="1" w:restart="continuous"/>
      <w:pgNumType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541B3B" w14:textId="77777777" w:rsidR="001C7303" w:rsidRDefault="001C7303">
      <w:r>
        <w:separator/>
      </w:r>
    </w:p>
  </w:endnote>
  <w:endnote w:type="continuationSeparator" w:id="0">
    <w:p w14:paraId="57B5A06E" w14:textId="77777777" w:rsidR="001C7303" w:rsidRDefault="001C7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1C1DC" w14:textId="77777777" w:rsidR="00936594" w:rsidRDefault="0093659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DF029F" w14:textId="77777777" w:rsidR="001C7303" w:rsidRDefault="001C7303">
      <w:r>
        <w:separator/>
      </w:r>
    </w:p>
  </w:footnote>
  <w:footnote w:type="continuationSeparator" w:id="0">
    <w:p w14:paraId="0FEEC7B7" w14:textId="77777777" w:rsidR="001C7303" w:rsidRDefault="001C73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939E5" w14:textId="77777777" w:rsidR="00936594" w:rsidRDefault="0093659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335753"/>
    <w:multiLevelType w:val="multilevel"/>
    <w:tmpl w:val="54C0B05E"/>
    <w:lvl w:ilvl="0">
      <w:start w:val="1"/>
      <w:numFmt w:val="decimal"/>
      <w:lvlText w:val="%1."/>
      <w:lvlJc w:val="left"/>
      <w:pPr>
        <w:ind w:left="720" w:hanging="360"/>
      </w:pPr>
      <w:rPr>
        <w:rFonts w:hint="default"/>
        <w:u w:val="none"/>
      </w:rPr>
    </w:lvl>
    <w:lvl w:ilvl="1">
      <w:start w:val="1"/>
      <w:numFmt w:val="decimal"/>
      <w:lvlText w:val="%1.%2."/>
      <w:lvlJc w:val="left"/>
      <w:pPr>
        <w:ind w:left="1440" w:hanging="360"/>
      </w:pPr>
      <w:rPr>
        <w:rFonts w:ascii="Calibri" w:eastAsia="Calibri" w:hAnsi="Calibri" w:cs="Calibri" w:hint="default"/>
        <w:b w:val="0"/>
        <w:i w:val="0"/>
        <w:u w:val="none"/>
      </w:rPr>
    </w:lvl>
    <w:lvl w:ilvl="2">
      <w:start w:val="1"/>
      <w:numFmt w:val="decimal"/>
      <w:lvlText w:val="%1.%2.%3."/>
      <w:lvlJc w:val="lef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x5e5r0eetwqef0a9xpswdeft5avdfzarp&quot;&gt;My EndNote Library&lt;record-ids&gt;&lt;item&gt;3&lt;/item&gt;&lt;item&gt;77&lt;/item&gt;&lt;item&gt;82&lt;/item&gt;&lt;item&gt;89&lt;/item&gt;&lt;item&gt;229&lt;/item&gt;&lt;item&gt;235&lt;/item&gt;&lt;item&gt;236&lt;/item&gt;&lt;item&gt;237&lt;/item&gt;&lt;item&gt;238&lt;/item&gt;&lt;item&gt;239&lt;/item&gt;&lt;item&gt;240&lt;/item&gt;&lt;item&gt;241&lt;/item&gt;&lt;item&gt;242&lt;/item&gt;&lt;/record-ids&gt;&lt;/item&gt;&lt;/Libraries&gt;"/>
  </w:docVars>
  <w:rsids>
    <w:rsidRoot w:val="000B285D"/>
    <w:rsid w:val="0000695C"/>
    <w:rsid w:val="00007B5C"/>
    <w:rsid w:val="0003320E"/>
    <w:rsid w:val="00037798"/>
    <w:rsid w:val="00043204"/>
    <w:rsid w:val="000525F4"/>
    <w:rsid w:val="00052CB2"/>
    <w:rsid w:val="00060690"/>
    <w:rsid w:val="00061689"/>
    <w:rsid w:val="0006261F"/>
    <w:rsid w:val="000679C5"/>
    <w:rsid w:val="000801A6"/>
    <w:rsid w:val="000839E3"/>
    <w:rsid w:val="0008602D"/>
    <w:rsid w:val="00090E96"/>
    <w:rsid w:val="000A205F"/>
    <w:rsid w:val="000A6569"/>
    <w:rsid w:val="000B285D"/>
    <w:rsid w:val="000C3709"/>
    <w:rsid w:val="000C73A8"/>
    <w:rsid w:val="000C7472"/>
    <w:rsid w:val="000D0D37"/>
    <w:rsid w:val="00110A3E"/>
    <w:rsid w:val="00131AB2"/>
    <w:rsid w:val="00143840"/>
    <w:rsid w:val="001462FB"/>
    <w:rsid w:val="001517B1"/>
    <w:rsid w:val="00153AD9"/>
    <w:rsid w:val="0016353F"/>
    <w:rsid w:val="001857FD"/>
    <w:rsid w:val="001A65A7"/>
    <w:rsid w:val="001A672A"/>
    <w:rsid w:val="001A77A9"/>
    <w:rsid w:val="001B21C2"/>
    <w:rsid w:val="001B658A"/>
    <w:rsid w:val="001C0773"/>
    <w:rsid w:val="001C3545"/>
    <w:rsid w:val="001C5D59"/>
    <w:rsid w:val="001C6945"/>
    <w:rsid w:val="001C7303"/>
    <w:rsid w:val="001E3C4A"/>
    <w:rsid w:val="001E60C6"/>
    <w:rsid w:val="001E79A9"/>
    <w:rsid w:val="001F1E9C"/>
    <w:rsid w:val="0021216B"/>
    <w:rsid w:val="002145D2"/>
    <w:rsid w:val="00216287"/>
    <w:rsid w:val="002306BA"/>
    <w:rsid w:val="00241C33"/>
    <w:rsid w:val="0024676D"/>
    <w:rsid w:val="00250C64"/>
    <w:rsid w:val="002568D8"/>
    <w:rsid w:val="00257AC9"/>
    <w:rsid w:val="00263FC8"/>
    <w:rsid w:val="00267281"/>
    <w:rsid w:val="00282FE6"/>
    <w:rsid w:val="00286212"/>
    <w:rsid w:val="0029085A"/>
    <w:rsid w:val="002A0862"/>
    <w:rsid w:val="002A3BB2"/>
    <w:rsid w:val="002A5CA2"/>
    <w:rsid w:val="002A68D5"/>
    <w:rsid w:val="002B1F16"/>
    <w:rsid w:val="002B3216"/>
    <w:rsid w:val="002C0B30"/>
    <w:rsid w:val="002C430E"/>
    <w:rsid w:val="002C6269"/>
    <w:rsid w:val="002D6BC7"/>
    <w:rsid w:val="002E1DE6"/>
    <w:rsid w:val="002F34C6"/>
    <w:rsid w:val="002F59BE"/>
    <w:rsid w:val="00301617"/>
    <w:rsid w:val="00302763"/>
    <w:rsid w:val="00302C15"/>
    <w:rsid w:val="00307156"/>
    <w:rsid w:val="00311AB9"/>
    <w:rsid w:val="00311EDD"/>
    <w:rsid w:val="00314D41"/>
    <w:rsid w:val="00315672"/>
    <w:rsid w:val="0031625E"/>
    <w:rsid w:val="00336D88"/>
    <w:rsid w:val="00351BA8"/>
    <w:rsid w:val="00354A75"/>
    <w:rsid w:val="00372DDB"/>
    <w:rsid w:val="0037402F"/>
    <w:rsid w:val="00382D1F"/>
    <w:rsid w:val="00385D1B"/>
    <w:rsid w:val="00387AEE"/>
    <w:rsid w:val="00393148"/>
    <w:rsid w:val="003A54DB"/>
    <w:rsid w:val="003B0479"/>
    <w:rsid w:val="003B4D45"/>
    <w:rsid w:val="003B60DE"/>
    <w:rsid w:val="003B7049"/>
    <w:rsid w:val="003C0F00"/>
    <w:rsid w:val="003F2D9B"/>
    <w:rsid w:val="003F37D0"/>
    <w:rsid w:val="003F3F52"/>
    <w:rsid w:val="004059AC"/>
    <w:rsid w:val="004076AD"/>
    <w:rsid w:val="004079C3"/>
    <w:rsid w:val="00417C3A"/>
    <w:rsid w:val="0042140D"/>
    <w:rsid w:val="00424F74"/>
    <w:rsid w:val="00427E2C"/>
    <w:rsid w:val="004727AE"/>
    <w:rsid w:val="004748D5"/>
    <w:rsid w:val="00480618"/>
    <w:rsid w:val="00480B8F"/>
    <w:rsid w:val="00493A22"/>
    <w:rsid w:val="004940A1"/>
    <w:rsid w:val="004A101E"/>
    <w:rsid w:val="004B74AD"/>
    <w:rsid w:val="004C50FA"/>
    <w:rsid w:val="004C6EE7"/>
    <w:rsid w:val="004D6172"/>
    <w:rsid w:val="004D7854"/>
    <w:rsid w:val="004E475B"/>
    <w:rsid w:val="004E494C"/>
    <w:rsid w:val="004E5247"/>
    <w:rsid w:val="0050380A"/>
    <w:rsid w:val="00511512"/>
    <w:rsid w:val="00535929"/>
    <w:rsid w:val="0053707C"/>
    <w:rsid w:val="00546180"/>
    <w:rsid w:val="005471AB"/>
    <w:rsid w:val="005556C9"/>
    <w:rsid w:val="00566831"/>
    <w:rsid w:val="0057636D"/>
    <w:rsid w:val="00580D56"/>
    <w:rsid w:val="005918D3"/>
    <w:rsid w:val="00594378"/>
    <w:rsid w:val="005A2DFE"/>
    <w:rsid w:val="005C3104"/>
    <w:rsid w:val="005C5587"/>
    <w:rsid w:val="005C70B0"/>
    <w:rsid w:val="005D471A"/>
    <w:rsid w:val="005D57D5"/>
    <w:rsid w:val="005E1F12"/>
    <w:rsid w:val="005F02F4"/>
    <w:rsid w:val="005F0496"/>
    <w:rsid w:val="006017AD"/>
    <w:rsid w:val="00601A2D"/>
    <w:rsid w:val="006028E6"/>
    <w:rsid w:val="0060635C"/>
    <w:rsid w:val="00613597"/>
    <w:rsid w:val="00617578"/>
    <w:rsid w:val="006239EC"/>
    <w:rsid w:val="00623D1D"/>
    <w:rsid w:val="00631D1E"/>
    <w:rsid w:val="00635C70"/>
    <w:rsid w:val="00650DEF"/>
    <w:rsid w:val="00653F5A"/>
    <w:rsid w:val="006541B8"/>
    <w:rsid w:val="00661B4F"/>
    <w:rsid w:val="006720BA"/>
    <w:rsid w:val="006726A1"/>
    <w:rsid w:val="00692E1B"/>
    <w:rsid w:val="00696455"/>
    <w:rsid w:val="006A0D65"/>
    <w:rsid w:val="006B042F"/>
    <w:rsid w:val="006B5194"/>
    <w:rsid w:val="006D3D8B"/>
    <w:rsid w:val="006D6F65"/>
    <w:rsid w:val="006D759F"/>
    <w:rsid w:val="006E1756"/>
    <w:rsid w:val="006E4887"/>
    <w:rsid w:val="006E58F3"/>
    <w:rsid w:val="00703F6E"/>
    <w:rsid w:val="0070583D"/>
    <w:rsid w:val="0070712C"/>
    <w:rsid w:val="00710321"/>
    <w:rsid w:val="00712357"/>
    <w:rsid w:val="00713542"/>
    <w:rsid w:val="00724935"/>
    <w:rsid w:val="00730935"/>
    <w:rsid w:val="00744504"/>
    <w:rsid w:val="00745002"/>
    <w:rsid w:val="00746979"/>
    <w:rsid w:val="00757A3B"/>
    <w:rsid w:val="00777976"/>
    <w:rsid w:val="0079045D"/>
    <w:rsid w:val="00792BFF"/>
    <w:rsid w:val="00793C0C"/>
    <w:rsid w:val="00795B2E"/>
    <w:rsid w:val="007B6954"/>
    <w:rsid w:val="007B6E2D"/>
    <w:rsid w:val="007C04F8"/>
    <w:rsid w:val="007C5CFC"/>
    <w:rsid w:val="007D1E4C"/>
    <w:rsid w:val="007E4424"/>
    <w:rsid w:val="007E49AE"/>
    <w:rsid w:val="007E68A0"/>
    <w:rsid w:val="007F2153"/>
    <w:rsid w:val="007F32B3"/>
    <w:rsid w:val="007F4077"/>
    <w:rsid w:val="008075DC"/>
    <w:rsid w:val="00822EE9"/>
    <w:rsid w:val="008252AA"/>
    <w:rsid w:val="0083263D"/>
    <w:rsid w:val="00832FAB"/>
    <w:rsid w:val="0084029C"/>
    <w:rsid w:val="00846DFB"/>
    <w:rsid w:val="0085030E"/>
    <w:rsid w:val="00850E16"/>
    <w:rsid w:val="00856EB3"/>
    <w:rsid w:val="0086062C"/>
    <w:rsid w:val="00860CDC"/>
    <w:rsid w:val="00870983"/>
    <w:rsid w:val="00881A29"/>
    <w:rsid w:val="00894991"/>
    <w:rsid w:val="008A65C6"/>
    <w:rsid w:val="008B2C96"/>
    <w:rsid w:val="008C6209"/>
    <w:rsid w:val="008F010F"/>
    <w:rsid w:val="008F3823"/>
    <w:rsid w:val="008F7845"/>
    <w:rsid w:val="00900817"/>
    <w:rsid w:val="00906378"/>
    <w:rsid w:val="0091081F"/>
    <w:rsid w:val="0091262D"/>
    <w:rsid w:val="0091301B"/>
    <w:rsid w:val="009210AC"/>
    <w:rsid w:val="00921A19"/>
    <w:rsid w:val="009235A7"/>
    <w:rsid w:val="00936594"/>
    <w:rsid w:val="009407C8"/>
    <w:rsid w:val="00940B03"/>
    <w:rsid w:val="00943F35"/>
    <w:rsid w:val="00950465"/>
    <w:rsid w:val="00951650"/>
    <w:rsid w:val="009679B1"/>
    <w:rsid w:val="00981404"/>
    <w:rsid w:val="00981B17"/>
    <w:rsid w:val="00992EA9"/>
    <w:rsid w:val="0099733D"/>
    <w:rsid w:val="009A47C3"/>
    <w:rsid w:val="009C092C"/>
    <w:rsid w:val="009C4305"/>
    <w:rsid w:val="009C7635"/>
    <w:rsid w:val="009D1FB8"/>
    <w:rsid w:val="00A037E5"/>
    <w:rsid w:val="00A0683E"/>
    <w:rsid w:val="00A06D59"/>
    <w:rsid w:val="00A147E3"/>
    <w:rsid w:val="00A153FC"/>
    <w:rsid w:val="00A26980"/>
    <w:rsid w:val="00A27D52"/>
    <w:rsid w:val="00A32EB7"/>
    <w:rsid w:val="00A35C84"/>
    <w:rsid w:val="00A50614"/>
    <w:rsid w:val="00A53ED1"/>
    <w:rsid w:val="00A54193"/>
    <w:rsid w:val="00A55A16"/>
    <w:rsid w:val="00A61D5D"/>
    <w:rsid w:val="00A62B4C"/>
    <w:rsid w:val="00A72768"/>
    <w:rsid w:val="00A73302"/>
    <w:rsid w:val="00A74B23"/>
    <w:rsid w:val="00A83AEA"/>
    <w:rsid w:val="00A83D47"/>
    <w:rsid w:val="00A84D11"/>
    <w:rsid w:val="00A85A3E"/>
    <w:rsid w:val="00A86C69"/>
    <w:rsid w:val="00A927BB"/>
    <w:rsid w:val="00A9653B"/>
    <w:rsid w:val="00AD12FA"/>
    <w:rsid w:val="00AD4C26"/>
    <w:rsid w:val="00AE4D1A"/>
    <w:rsid w:val="00B006DC"/>
    <w:rsid w:val="00B14303"/>
    <w:rsid w:val="00B226FE"/>
    <w:rsid w:val="00B31B20"/>
    <w:rsid w:val="00B3612C"/>
    <w:rsid w:val="00B37980"/>
    <w:rsid w:val="00B456D9"/>
    <w:rsid w:val="00B545AC"/>
    <w:rsid w:val="00B72703"/>
    <w:rsid w:val="00B8565D"/>
    <w:rsid w:val="00B856A8"/>
    <w:rsid w:val="00B85DA4"/>
    <w:rsid w:val="00B86A21"/>
    <w:rsid w:val="00B9024D"/>
    <w:rsid w:val="00B97F98"/>
    <w:rsid w:val="00BB2446"/>
    <w:rsid w:val="00BB2D64"/>
    <w:rsid w:val="00BB729F"/>
    <w:rsid w:val="00BB7DA1"/>
    <w:rsid w:val="00BD0307"/>
    <w:rsid w:val="00BD1E1F"/>
    <w:rsid w:val="00BF0F42"/>
    <w:rsid w:val="00BF7225"/>
    <w:rsid w:val="00C04552"/>
    <w:rsid w:val="00C1270A"/>
    <w:rsid w:val="00C24ECF"/>
    <w:rsid w:val="00C26DF7"/>
    <w:rsid w:val="00C44794"/>
    <w:rsid w:val="00C52BC4"/>
    <w:rsid w:val="00C549A9"/>
    <w:rsid w:val="00C555AD"/>
    <w:rsid w:val="00C611D4"/>
    <w:rsid w:val="00C65582"/>
    <w:rsid w:val="00C750D9"/>
    <w:rsid w:val="00C812E8"/>
    <w:rsid w:val="00C9582C"/>
    <w:rsid w:val="00CA02CF"/>
    <w:rsid w:val="00CA6C16"/>
    <w:rsid w:val="00CB0BC9"/>
    <w:rsid w:val="00CB69E2"/>
    <w:rsid w:val="00CB7F73"/>
    <w:rsid w:val="00CC172D"/>
    <w:rsid w:val="00CC2014"/>
    <w:rsid w:val="00CD45ED"/>
    <w:rsid w:val="00CE7D34"/>
    <w:rsid w:val="00CF0C3D"/>
    <w:rsid w:val="00CF0F6A"/>
    <w:rsid w:val="00CF31A6"/>
    <w:rsid w:val="00D020D8"/>
    <w:rsid w:val="00D1447D"/>
    <w:rsid w:val="00D42675"/>
    <w:rsid w:val="00D667BF"/>
    <w:rsid w:val="00D7189C"/>
    <w:rsid w:val="00D724F8"/>
    <w:rsid w:val="00D74B78"/>
    <w:rsid w:val="00D81975"/>
    <w:rsid w:val="00D83BBF"/>
    <w:rsid w:val="00D85C64"/>
    <w:rsid w:val="00D86F54"/>
    <w:rsid w:val="00DA2990"/>
    <w:rsid w:val="00DC6297"/>
    <w:rsid w:val="00DC6FE6"/>
    <w:rsid w:val="00DD291D"/>
    <w:rsid w:val="00DD3199"/>
    <w:rsid w:val="00DD5351"/>
    <w:rsid w:val="00DD7D6F"/>
    <w:rsid w:val="00DE2B83"/>
    <w:rsid w:val="00DE7FC2"/>
    <w:rsid w:val="00DF0C72"/>
    <w:rsid w:val="00DF105F"/>
    <w:rsid w:val="00DF7683"/>
    <w:rsid w:val="00E14195"/>
    <w:rsid w:val="00E15F3E"/>
    <w:rsid w:val="00E2251C"/>
    <w:rsid w:val="00E367B9"/>
    <w:rsid w:val="00E5175A"/>
    <w:rsid w:val="00E577B0"/>
    <w:rsid w:val="00E61DAC"/>
    <w:rsid w:val="00E744B1"/>
    <w:rsid w:val="00E90116"/>
    <w:rsid w:val="00E933E5"/>
    <w:rsid w:val="00E9493A"/>
    <w:rsid w:val="00E9777D"/>
    <w:rsid w:val="00E97879"/>
    <w:rsid w:val="00EA5BA5"/>
    <w:rsid w:val="00EA74F5"/>
    <w:rsid w:val="00ED3109"/>
    <w:rsid w:val="00EE07B2"/>
    <w:rsid w:val="00EE6E6C"/>
    <w:rsid w:val="00EF0515"/>
    <w:rsid w:val="00F041D2"/>
    <w:rsid w:val="00F050F2"/>
    <w:rsid w:val="00F06D02"/>
    <w:rsid w:val="00F15469"/>
    <w:rsid w:val="00F15B37"/>
    <w:rsid w:val="00F21AE3"/>
    <w:rsid w:val="00F21B1B"/>
    <w:rsid w:val="00F24E36"/>
    <w:rsid w:val="00F30C47"/>
    <w:rsid w:val="00F32C3A"/>
    <w:rsid w:val="00F34DCE"/>
    <w:rsid w:val="00F3532B"/>
    <w:rsid w:val="00F452EE"/>
    <w:rsid w:val="00F4731F"/>
    <w:rsid w:val="00F51B43"/>
    <w:rsid w:val="00F51CFF"/>
    <w:rsid w:val="00F54279"/>
    <w:rsid w:val="00F54634"/>
    <w:rsid w:val="00F85299"/>
    <w:rsid w:val="00F861B1"/>
    <w:rsid w:val="00F913FE"/>
    <w:rsid w:val="00F94B3E"/>
    <w:rsid w:val="00F95623"/>
    <w:rsid w:val="00F96C31"/>
    <w:rsid w:val="00F96C72"/>
    <w:rsid w:val="00F9784E"/>
    <w:rsid w:val="00FA5F7D"/>
    <w:rsid w:val="00FA74A0"/>
    <w:rsid w:val="00FB3D29"/>
    <w:rsid w:val="00FB3D3D"/>
    <w:rsid w:val="00FB4340"/>
    <w:rsid w:val="00FB5D1B"/>
    <w:rsid w:val="00FC6FFC"/>
    <w:rsid w:val="00FC738E"/>
    <w:rsid w:val="00FC7E06"/>
    <w:rsid w:val="00FD3A2A"/>
    <w:rsid w:val="00FF283B"/>
    <w:rsid w:val="00FF7E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D9951"/>
  <w15:docId w15:val="{656B90D3-B5FA-436B-A9EA-5E64CB85C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7F2153"/>
  </w:style>
  <w:style w:type="character" w:styleId="CommentReference">
    <w:name w:val="annotation reference"/>
    <w:basedOn w:val="DefaultParagraphFont"/>
    <w:uiPriority w:val="99"/>
    <w:semiHidden/>
    <w:unhideWhenUsed/>
    <w:rsid w:val="00653F5A"/>
    <w:rPr>
      <w:sz w:val="16"/>
      <w:szCs w:val="16"/>
    </w:rPr>
  </w:style>
  <w:style w:type="paragraph" w:styleId="CommentText">
    <w:name w:val="annotation text"/>
    <w:basedOn w:val="Normal"/>
    <w:link w:val="CommentTextChar"/>
    <w:uiPriority w:val="99"/>
    <w:semiHidden/>
    <w:unhideWhenUsed/>
    <w:rsid w:val="00653F5A"/>
    <w:rPr>
      <w:sz w:val="20"/>
      <w:szCs w:val="20"/>
    </w:rPr>
  </w:style>
  <w:style w:type="character" w:customStyle="1" w:styleId="CommentTextChar">
    <w:name w:val="Comment Text Char"/>
    <w:basedOn w:val="DefaultParagraphFont"/>
    <w:link w:val="CommentText"/>
    <w:uiPriority w:val="99"/>
    <w:semiHidden/>
    <w:rsid w:val="00653F5A"/>
    <w:rPr>
      <w:sz w:val="20"/>
      <w:szCs w:val="20"/>
    </w:rPr>
  </w:style>
  <w:style w:type="paragraph" w:styleId="CommentSubject">
    <w:name w:val="annotation subject"/>
    <w:basedOn w:val="CommentText"/>
    <w:next w:val="CommentText"/>
    <w:link w:val="CommentSubjectChar"/>
    <w:uiPriority w:val="99"/>
    <w:semiHidden/>
    <w:unhideWhenUsed/>
    <w:rsid w:val="00653F5A"/>
    <w:rPr>
      <w:b/>
      <w:bCs/>
    </w:rPr>
  </w:style>
  <w:style w:type="character" w:customStyle="1" w:styleId="CommentSubjectChar">
    <w:name w:val="Comment Subject Char"/>
    <w:basedOn w:val="CommentTextChar"/>
    <w:link w:val="CommentSubject"/>
    <w:uiPriority w:val="99"/>
    <w:semiHidden/>
    <w:rsid w:val="00653F5A"/>
    <w:rPr>
      <w:b/>
      <w:bCs/>
      <w:sz w:val="20"/>
      <w:szCs w:val="20"/>
    </w:rPr>
  </w:style>
  <w:style w:type="paragraph" w:styleId="BalloonText">
    <w:name w:val="Balloon Text"/>
    <w:basedOn w:val="Normal"/>
    <w:link w:val="BalloonTextChar"/>
    <w:uiPriority w:val="99"/>
    <w:semiHidden/>
    <w:unhideWhenUsed/>
    <w:rsid w:val="00653F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F5A"/>
    <w:rPr>
      <w:rFonts w:ascii="Segoe UI" w:hAnsi="Segoe UI" w:cs="Segoe UI"/>
      <w:sz w:val="18"/>
      <w:szCs w:val="18"/>
    </w:rPr>
  </w:style>
  <w:style w:type="paragraph" w:customStyle="1" w:styleId="EndNoteBibliographyTitle">
    <w:name w:val="EndNote Bibliography Title"/>
    <w:basedOn w:val="Normal"/>
    <w:link w:val="EndNoteBibliographyTitleChar"/>
    <w:rsid w:val="00FC7E06"/>
    <w:pPr>
      <w:jc w:val="center"/>
    </w:pPr>
  </w:style>
  <w:style w:type="character" w:customStyle="1" w:styleId="EndNoteBibliographyTitleChar">
    <w:name w:val="EndNote Bibliography Title Char"/>
    <w:basedOn w:val="DefaultParagraphFont"/>
    <w:link w:val="EndNoteBibliographyTitle"/>
    <w:rsid w:val="00FC7E06"/>
  </w:style>
  <w:style w:type="paragraph" w:customStyle="1" w:styleId="EndNoteBibliography">
    <w:name w:val="EndNote Bibliography"/>
    <w:basedOn w:val="Normal"/>
    <w:link w:val="EndNoteBibliographyChar"/>
    <w:rsid w:val="00FC7E06"/>
    <w:pPr>
      <w:jc w:val="left"/>
    </w:pPr>
  </w:style>
  <w:style w:type="character" w:customStyle="1" w:styleId="EndNoteBibliographyChar">
    <w:name w:val="EndNote Bibliography Char"/>
    <w:basedOn w:val="DefaultParagraphFont"/>
    <w:link w:val="EndNoteBibliography"/>
    <w:rsid w:val="00FC7E06"/>
  </w:style>
  <w:style w:type="paragraph" w:styleId="Header">
    <w:name w:val="header"/>
    <w:basedOn w:val="Normal"/>
    <w:link w:val="HeaderChar"/>
    <w:uiPriority w:val="99"/>
    <w:unhideWhenUsed/>
    <w:rsid w:val="005F02F4"/>
    <w:pPr>
      <w:tabs>
        <w:tab w:val="center" w:pos="4680"/>
        <w:tab w:val="right" w:pos="9360"/>
      </w:tabs>
    </w:pPr>
  </w:style>
  <w:style w:type="character" w:customStyle="1" w:styleId="HeaderChar">
    <w:name w:val="Header Char"/>
    <w:basedOn w:val="DefaultParagraphFont"/>
    <w:link w:val="Header"/>
    <w:uiPriority w:val="99"/>
    <w:rsid w:val="005F02F4"/>
  </w:style>
  <w:style w:type="paragraph" w:styleId="Footer">
    <w:name w:val="footer"/>
    <w:basedOn w:val="Normal"/>
    <w:link w:val="FooterChar"/>
    <w:uiPriority w:val="99"/>
    <w:unhideWhenUsed/>
    <w:rsid w:val="005F02F4"/>
    <w:pPr>
      <w:tabs>
        <w:tab w:val="center" w:pos="4680"/>
        <w:tab w:val="right" w:pos="9360"/>
      </w:tabs>
    </w:pPr>
  </w:style>
  <w:style w:type="character" w:customStyle="1" w:styleId="FooterChar">
    <w:name w:val="Footer Char"/>
    <w:basedOn w:val="DefaultParagraphFont"/>
    <w:link w:val="Footer"/>
    <w:uiPriority w:val="99"/>
    <w:rsid w:val="005F02F4"/>
  </w:style>
  <w:style w:type="paragraph" w:styleId="ListParagraph">
    <w:name w:val="List Paragraph"/>
    <w:basedOn w:val="Normal"/>
    <w:uiPriority w:val="34"/>
    <w:qFormat/>
    <w:rsid w:val="00A068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374308">
      <w:bodyDiv w:val="1"/>
      <w:marLeft w:val="0"/>
      <w:marRight w:val="0"/>
      <w:marTop w:val="0"/>
      <w:marBottom w:val="0"/>
      <w:divBdr>
        <w:top w:val="none" w:sz="0" w:space="0" w:color="auto"/>
        <w:left w:val="none" w:sz="0" w:space="0" w:color="auto"/>
        <w:bottom w:val="none" w:sz="0" w:space="0" w:color="auto"/>
        <w:right w:val="none" w:sz="0" w:space="0" w:color="auto"/>
      </w:divBdr>
    </w:div>
    <w:div w:id="753669830">
      <w:bodyDiv w:val="1"/>
      <w:marLeft w:val="0"/>
      <w:marRight w:val="0"/>
      <w:marTop w:val="0"/>
      <w:marBottom w:val="0"/>
      <w:divBdr>
        <w:top w:val="none" w:sz="0" w:space="0" w:color="auto"/>
        <w:left w:val="none" w:sz="0" w:space="0" w:color="auto"/>
        <w:bottom w:val="none" w:sz="0" w:space="0" w:color="auto"/>
        <w:right w:val="none" w:sz="0" w:space="0" w:color="auto"/>
      </w:divBdr>
    </w:div>
    <w:div w:id="1053776240">
      <w:bodyDiv w:val="1"/>
      <w:marLeft w:val="0"/>
      <w:marRight w:val="0"/>
      <w:marTop w:val="0"/>
      <w:marBottom w:val="0"/>
      <w:divBdr>
        <w:top w:val="none" w:sz="0" w:space="0" w:color="auto"/>
        <w:left w:val="none" w:sz="0" w:space="0" w:color="auto"/>
        <w:bottom w:val="none" w:sz="0" w:space="0" w:color="auto"/>
        <w:right w:val="none" w:sz="0" w:space="0" w:color="auto"/>
      </w:divBdr>
      <w:divsChild>
        <w:div w:id="240020749">
          <w:marLeft w:val="0"/>
          <w:marRight w:val="0"/>
          <w:marTop w:val="0"/>
          <w:marBottom w:val="0"/>
          <w:divBdr>
            <w:top w:val="none" w:sz="0" w:space="0" w:color="auto"/>
            <w:left w:val="none" w:sz="0" w:space="0" w:color="auto"/>
            <w:bottom w:val="none" w:sz="0" w:space="0" w:color="auto"/>
            <w:right w:val="none" w:sz="0" w:space="0" w:color="auto"/>
          </w:divBdr>
          <w:divsChild>
            <w:div w:id="1570456444">
              <w:marLeft w:val="0"/>
              <w:marRight w:val="0"/>
              <w:marTop w:val="0"/>
              <w:marBottom w:val="0"/>
              <w:divBdr>
                <w:top w:val="none" w:sz="0" w:space="0" w:color="auto"/>
                <w:left w:val="none" w:sz="0" w:space="0" w:color="auto"/>
                <w:bottom w:val="none" w:sz="0" w:space="0" w:color="auto"/>
                <w:right w:val="none" w:sz="0" w:space="0" w:color="auto"/>
              </w:divBdr>
              <w:divsChild>
                <w:div w:id="104537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0994">
      <w:bodyDiv w:val="1"/>
      <w:marLeft w:val="0"/>
      <w:marRight w:val="0"/>
      <w:marTop w:val="0"/>
      <w:marBottom w:val="0"/>
      <w:divBdr>
        <w:top w:val="none" w:sz="0" w:space="0" w:color="auto"/>
        <w:left w:val="none" w:sz="0" w:space="0" w:color="auto"/>
        <w:bottom w:val="none" w:sz="0" w:space="0" w:color="auto"/>
        <w:right w:val="none" w:sz="0" w:space="0" w:color="auto"/>
      </w:divBdr>
    </w:div>
    <w:div w:id="1768847157">
      <w:bodyDiv w:val="1"/>
      <w:marLeft w:val="0"/>
      <w:marRight w:val="0"/>
      <w:marTop w:val="0"/>
      <w:marBottom w:val="0"/>
      <w:divBdr>
        <w:top w:val="none" w:sz="0" w:space="0" w:color="auto"/>
        <w:left w:val="none" w:sz="0" w:space="0" w:color="auto"/>
        <w:bottom w:val="none" w:sz="0" w:space="0" w:color="auto"/>
        <w:right w:val="none" w:sz="0" w:space="0" w:color="auto"/>
      </w:divBdr>
    </w:div>
    <w:div w:id="1893690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i</b:Tag>
    <b:SourceType>JournalArticle</b:SourceType>
    <b:Guid>{8CB61478-C410-485A-8597-85AA6F91A9D4}</b:Guid>
    <b:Title>Self-Assembled, Dilution-Responsive Hydrogels for Enhanced Thermal Stability of Insulin Biopharmaceuticals</b:Title>
    <b:Author>
      <b:Author>
        <b:NameList>
          <b:Person>
            <b:Last>Meis</b:Last>
            <b:First>Catherine</b:First>
            <b:Middle>M</b:Middle>
          </b:Person>
          <b:Person>
            <b:Last>Salzman</b:Last>
            <b:First>Erika</b:First>
            <b:Middle>E</b:Middle>
          </b:Person>
          <b:Person>
            <b:Last>Maikawa</b:Last>
            <b:First>Caitlin</b:First>
            <b:Middle>L</b:Middle>
          </b:Person>
          <b:Person>
            <b:Last>Smith</b:Last>
            <b:First>Anton</b:First>
            <b:Middle>A. A.</b:Middle>
          </b:Person>
          <b:Person>
            <b:Last>Mann</b:Last>
            <b:Middle>L</b:Middle>
            <b:First>Joseph</b:First>
          </b:Person>
          <b:Person>
            <b:Last>Grosskopf</b:Last>
            <b:Middle>K</b:Middle>
            <b:First>Abigail</b:First>
          </b:Person>
          <b:Person>
            <b:Last>Appel</b:Last>
            <b:Middle>A</b:Middle>
            <b:First>Eric</b:First>
          </b:Person>
        </b:NameList>
      </b:Author>
    </b:Author>
    <b:Pages>In revision</b:Pages>
    <b:RefOrder>1</b:RefOrder>
  </b:Source>
</b:Sources>
</file>

<file path=customXml/itemProps1.xml><?xml version="1.0" encoding="utf-8"?>
<ds:datastoreItem xmlns:ds="http://schemas.openxmlformats.org/officeDocument/2006/customXml" ds:itemID="{37E02CEA-2797-BE4C-BD8A-621CE0E03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1830</Words>
  <Characters>6743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ie Meis</dc:creator>
  <cp:keywords/>
  <dc:description/>
  <cp:lastModifiedBy>Vineeta Bajaj</cp:lastModifiedBy>
  <cp:revision>2</cp:revision>
  <dcterms:created xsi:type="dcterms:W3CDTF">2021-01-13T14:48:00Z</dcterms:created>
  <dcterms:modified xsi:type="dcterms:W3CDTF">2021-01-13T14:48:00Z</dcterms:modified>
</cp:coreProperties>
</file>